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7636A93F" w:rsidR="00077492" w:rsidRDefault="00EC009C">
      <w:pPr>
        <w:spacing w:line="240" w:lineRule="auto"/>
        <w:jc w:val="center"/>
        <w:rPr>
          <w:rFonts w:ascii="Times New Roman" w:hAnsi="Times New Roman" w:cs="Times New Roman"/>
          <w:sz w:val="24"/>
        </w:rPr>
        <w:pPrChange w:id="0" w:author="Liu, Luyu" w:date="2020-07-20T23:14:00Z">
          <w:pPr>
            <w:spacing w:line="480" w:lineRule="auto"/>
            <w:jc w:val="center"/>
          </w:pPr>
        </w:pPrChange>
      </w:pPr>
      <w:r>
        <w:rPr>
          <w:rFonts w:ascii="Times New Roman" w:hAnsi="Times New Roman" w:cs="Times New Roman"/>
          <w:sz w:val="24"/>
        </w:rPr>
        <w:t>T</w:t>
      </w:r>
      <w:r w:rsidR="00077492" w:rsidRPr="00C52BD7">
        <w:rPr>
          <w:rFonts w:ascii="Times New Roman" w:hAnsi="Times New Roman" w:cs="Times New Roman"/>
          <w:sz w:val="24"/>
        </w:rPr>
        <w:t>he Impact</w:t>
      </w:r>
      <w:r w:rsidR="00077492">
        <w:rPr>
          <w:rFonts w:ascii="Times New Roman" w:hAnsi="Times New Roman" w:cs="Times New Roman"/>
          <w:sz w:val="24"/>
        </w:rPr>
        <w:t>s</w:t>
      </w:r>
      <w:r w:rsidR="00077492" w:rsidRPr="00C52BD7">
        <w:rPr>
          <w:rFonts w:ascii="Times New Roman" w:hAnsi="Times New Roman" w:cs="Times New Roman"/>
          <w:sz w:val="24"/>
        </w:rPr>
        <w:t xml:space="preserve"> of COVID-19 Pandemic on Public Transit Demand </w:t>
      </w:r>
      <w:r w:rsidR="00077492">
        <w:rPr>
          <w:rFonts w:ascii="Times New Roman" w:hAnsi="Times New Roman" w:cs="Times New Roman"/>
          <w:sz w:val="24"/>
        </w:rPr>
        <w:t>in US</w:t>
      </w:r>
    </w:p>
    <w:p w14:paraId="14429EA3" w14:textId="77777777" w:rsidR="00077492" w:rsidRPr="0091297A" w:rsidRDefault="00077492">
      <w:pPr>
        <w:spacing w:line="240" w:lineRule="auto"/>
        <w:jc w:val="center"/>
        <w:rPr>
          <w:rFonts w:ascii="Times New Roman" w:hAnsi="Times New Roman" w:cs="Times New Roman"/>
          <w:sz w:val="24"/>
          <w:vertAlign w:val="superscript"/>
        </w:rPr>
        <w:pPrChange w:id="1" w:author="Liu, Luyu" w:date="2020-07-20T23:14: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77777777" w:rsidR="00077492" w:rsidRDefault="00077492">
      <w:pPr>
        <w:spacing w:line="240" w:lineRule="auto"/>
        <w:jc w:val="center"/>
        <w:rPr>
          <w:rFonts w:ascii="Times New Roman" w:hAnsi="Times New Roman" w:cs="Times New Roman"/>
          <w:sz w:val="24"/>
        </w:rPr>
        <w:pPrChange w:id="2" w:author="Liu, Luyu" w:date="2020-07-20T23:14:00Z">
          <w:pPr>
            <w:spacing w:line="480" w:lineRule="auto"/>
            <w:jc w:val="center"/>
          </w:pPr>
        </w:pPrChange>
      </w:pPr>
    </w:p>
    <w:p w14:paraId="7409E1FA" w14:textId="77777777" w:rsidR="00077492" w:rsidRDefault="00077492">
      <w:pPr>
        <w:spacing w:line="240" w:lineRule="auto"/>
        <w:rPr>
          <w:rFonts w:ascii="Times New Roman" w:hAnsi="Times New Roman" w:cs="Times New Roman"/>
          <w:sz w:val="24"/>
        </w:rPr>
        <w:pPrChange w:id="3" w:author="Liu, Luyu" w:date="2020-07-20T23:14:00Z">
          <w:pPr>
            <w:spacing w:line="480" w:lineRule="auto"/>
          </w:pPr>
        </w:pPrChange>
      </w:pPr>
    </w:p>
    <w:p w14:paraId="3A2F2EDA" w14:textId="77777777" w:rsidR="00077492" w:rsidRDefault="00077492">
      <w:pPr>
        <w:spacing w:line="240" w:lineRule="auto"/>
        <w:rPr>
          <w:rFonts w:ascii="Times New Roman" w:hAnsi="Times New Roman" w:cs="Times New Roman"/>
          <w:sz w:val="24"/>
        </w:rPr>
        <w:pPrChange w:id="4" w:author="Liu, Luyu" w:date="2020-07-20T23:14: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3F2544ED" w14:textId="77777777" w:rsidR="00077492" w:rsidRDefault="00077492">
      <w:pPr>
        <w:spacing w:line="240" w:lineRule="auto"/>
        <w:rPr>
          <w:rFonts w:ascii="Times New Roman" w:hAnsi="Times New Roman" w:cs="Times New Roman"/>
          <w:sz w:val="24"/>
        </w:rPr>
        <w:pPrChange w:id="5" w:author="Liu, Luyu" w:date="2020-07-20T23:14: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13D208E0" w14:textId="77777777" w:rsidR="00077492" w:rsidRDefault="00077492">
      <w:pPr>
        <w:spacing w:line="240" w:lineRule="auto"/>
        <w:rPr>
          <w:rFonts w:ascii="Times New Roman" w:hAnsi="Times New Roman" w:cs="Times New Roman"/>
          <w:sz w:val="24"/>
        </w:rPr>
        <w:pPrChange w:id="6" w:author="Liu, Luyu" w:date="2020-07-20T23:14: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pPr>
        <w:spacing w:line="240" w:lineRule="auto"/>
        <w:rPr>
          <w:rFonts w:ascii="Times New Roman" w:hAnsi="Times New Roman" w:cs="Times New Roman"/>
          <w:sz w:val="24"/>
        </w:rPr>
        <w:pPrChange w:id="7" w:author="Liu, Luyu" w:date="2020-07-20T23:14:00Z">
          <w:pPr>
            <w:spacing w:line="480" w:lineRule="auto"/>
          </w:pPr>
        </w:pPrChange>
      </w:pPr>
    </w:p>
    <w:p w14:paraId="6FCAC58A" w14:textId="77777777" w:rsidR="00077492" w:rsidRDefault="00077492">
      <w:pPr>
        <w:spacing w:line="240" w:lineRule="auto"/>
        <w:rPr>
          <w:rFonts w:ascii="Times New Roman" w:hAnsi="Times New Roman" w:cs="Times New Roman"/>
          <w:sz w:val="24"/>
        </w:rPr>
        <w:pPrChange w:id="8" w:author="Liu, Luyu" w:date="2020-07-20T23:14: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77777777" w:rsidR="00077492" w:rsidRPr="0091297A" w:rsidRDefault="00077492">
      <w:pPr>
        <w:spacing w:line="240" w:lineRule="auto"/>
        <w:rPr>
          <w:rFonts w:ascii="Times New Roman" w:hAnsi="Times New Roman" w:cs="Times New Roman"/>
          <w:sz w:val="24"/>
        </w:rPr>
        <w:pPrChange w:id="9" w:author="Liu, Luyu" w:date="2020-07-20T23:14:00Z">
          <w:pPr>
            <w:spacing w:line="480" w:lineRule="auto"/>
          </w:pPr>
        </w:pPrChange>
      </w:pPr>
      <w:r>
        <w:rPr>
          <w:rFonts w:ascii="Times New Roman" w:hAnsi="Times New Roman" w:cs="Times New Roman"/>
          <w:sz w:val="24"/>
        </w:rPr>
        <w:t>E-mail: liu.6544@osu.edu</w:t>
      </w:r>
    </w:p>
    <w:p w14:paraId="6806B80F" w14:textId="77777777" w:rsidR="00077492" w:rsidRDefault="00077492">
      <w:pPr>
        <w:spacing w:line="240" w:lineRule="auto"/>
        <w:jc w:val="center"/>
        <w:rPr>
          <w:rFonts w:ascii="Times New Roman" w:hAnsi="Times New Roman" w:cs="Times New Roman"/>
          <w:sz w:val="24"/>
        </w:rPr>
        <w:pPrChange w:id="10" w:author="Liu, Luyu" w:date="2020-07-20T23:14:00Z">
          <w:pPr>
            <w:spacing w:line="480" w:lineRule="auto"/>
            <w:jc w:val="center"/>
          </w:pPr>
        </w:pPrChange>
      </w:pPr>
      <w:r>
        <w:rPr>
          <w:rFonts w:ascii="Times New Roman" w:hAnsi="Times New Roman" w:cs="Times New Roman"/>
          <w:sz w:val="24"/>
        </w:rPr>
        <w:br w:type="page"/>
      </w:r>
    </w:p>
    <w:p w14:paraId="05EF3BCE" w14:textId="77777777" w:rsidR="00456CA0" w:rsidRPr="00456CA0" w:rsidRDefault="00077492">
      <w:pPr>
        <w:pStyle w:val="Subtitle"/>
        <w:rPr>
          <w:ins w:id="11" w:author="Liu, Luyu" w:date="2020-08-02T21:13:00Z"/>
          <w:b w:val="0"/>
          <w:rPrChange w:id="12" w:author="Liu, Luyu" w:date="2020-08-02T21:13:00Z">
            <w:rPr>
              <w:ins w:id="13" w:author="Liu, Luyu" w:date="2020-08-02T21:13:00Z"/>
              <w:rFonts w:ascii="Times New Roman" w:hAnsi="Times New Roman" w:cs="Times New Roman"/>
              <w:b/>
              <w:sz w:val="24"/>
            </w:rPr>
          </w:rPrChange>
        </w:rPr>
        <w:pPrChange w:id="14" w:author="Liu, Luyu" w:date="2020-08-02T21:13:00Z">
          <w:pPr>
            <w:spacing w:line="480" w:lineRule="auto"/>
            <w:jc w:val="both"/>
          </w:pPr>
        </w:pPrChange>
      </w:pPr>
      <w:r w:rsidRPr="00456CA0">
        <w:rPr>
          <w:rPrChange w:id="15" w:author="Liu, Luyu" w:date="2020-08-02T21:13:00Z">
            <w:rPr>
              <w:sz w:val="24"/>
            </w:rPr>
          </w:rPrChange>
        </w:rPr>
        <w:lastRenderedPageBreak/>
        <w:t>Abstract</w:t>
      </w:r>
      <w:del w:id="16" w:author="Liu, Luyu" w:date="2020-08-02T21:13:00Z">
        <w:r w:rsidRPr="00456CA0" w:rsidDel="00456CA0">
          <w:rPr>
            <w:rPrChange w:id="17" w:author="Liu, Luyu" w:date="2020-08-02T21:13:00Z">
              <w:rPr>
                <w:sz w:val="24"/>
              </w:rPr>
            </w:rPrChange>
          </w:rPr>
          <w:delText xml:space="preserve">: </w:delText>
        </w:r>
      </w:del>
    </w:p>
    <w:p w14:paraId="64D01062" w14:textId="3BD8C44B" w:rsidR="00077492" w:rsidRPr="000D3D9B" w:rsidRDefault="00077492">
      <w:pPr>
        <w:spacing w:line="240" w:lineRule="auto"/>
        <w:jc w:val="both"/>
        <w:rPr>
          <w:rFonts w:ascii="Times New Roman" w:hAnsi="Times New Roman" w:cs="Times New Roman"/>
          <w:b/>
          <w:sz w:val="24"/>
        </w:rPr>
        <w:pPrChange w:id="18" w:author="Liu, Luyu" w:date="2020-07-20T23:14:00Z">
          <w:pPr>
            <w:spacing w:line="480" w:lineRule="auto"/>
            <w:jc w:val="both"/>
          </w:pPr>
        </w:pPrChange>
      </w:pP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del w:id="19" w:author="Liu, Luyu" w:date="2020-07-29T17:09:00Z">
        <w:r w:rsidRPr="00351FFE" w:rsidDel="004756B0">
          <w:rPr>
            <w:rFonts w:ascii="Times New Roman" w:hAnsi="Times New Roman" w:cs="Times New Roman"/>
            <w:i/>
            <w:sz w:val="24"/>
          </w:rPr>
          <w:delText xml:space="preserve">floor </w:delText>
        </w:r>
      </w:del>
      <w:ins w:id="20"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del w:id="21" w:author="Liu, Luyu" w:date="2020-07-29T17:09:00Z">
        <w:r w:rsidDel="004756B0">
          <w:rPr>
            <w:rFonts w:ascii="Times New Roman" w:hAnsi="Times New Roman" w:cs="Times New Roman"/>
            <w:i/>
            <w:sz w:val="24"/>
          </w:rPr>
          <w:delText>floor</w:delText>
        </w:r>
        <w:r w:rsidRPr="00351FFE" w:rsidDel="004756B0">
          <w:rPr>
            <w:rFonts w:ascii="Times New Roman" w:hAnsi="Times New Roman" w:cs="Times New Roman"/>
            <w:i/>
            <w:sz w:val="24"/>
          </w:rPr>
          <w:delText xml:space="preserve"> </w:delText>
        </w:r>
      </w:del>
      <w:ins w:id="22"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 decreased.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more 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dditionally, approximately half of the agencies experienced their decline before the local spread of COVID-19 likely began</w:t>
      </w:r>
      <w:r>
        <w:rPr>
          <w:rFonts w:ascii="Times New Roman" w:hAnsi="Times New Roman" w:cs="Times New Roman"/>
          <w:sz w:val="24"/>
        </w:rPr>
        <w:t xml:space="preserve"> and most of them are concentrated in Midwest; however, almost no transit systems finished the decline process before the local community spread. We also compare hourly demand profiles for each system before and during COVID-19 using ordinary Procrustes distance analysis. The results show substantial departures from typical weekday hourly demand profiles. We also 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pPr>
        <w:spacing w:line="240" w:lineRule="auto"/>
        <w:rPr>
          <w:rFonts w:ascii="Times New Roman" w:hAnsi="Times New Roman" w:cs="Times New Roman"/>
          <w:sz w:val="24"/>
        </w:rPr>
        <w:pPrChange w:id="23" w:author="Liu, Luyu" w:date="2020-07-20T23:14:00Z">
          <w:pPr>
            <w:spacing w:line="480" w:lineRule="auto"/>
          </w:pPr>
        </w:pPrChange>
      </w:pPr>
    </w:p>
    <w:p w14:paraId="3E984A9A" w14:textId="77777777" w:rsidR="00077492" w:rsidRDefault="00077492">
      <w:pPr>
        <w:spacing w:line="240" w:lineRule="auto"/>
        <w:rPr>
          <w:rFonts w:ascii="Times New Roman" w:hAnsi="Times New Roman" w:cs="Times New Roman"/>
          <w:sz w:val="24"/>
        </w:rPr>
        <w:pPrChange w:id="24" w:author="Liu, Luyu" w:date="2020-07-20T23:14:00Z">
          <w:pPr>
            <w:spacing w:line="480" w:lineRule="auto"/>
          </w:pPr>
        </w:pPrChange>
      </w:pPr>
      <w:r>
        <w:rPr>
          <w:rFonts w:ascii="Times New Roman" w:hAnsi="Times New Roman" w:cs="Times New Roman"/>
          <w:sz w:val="24"/>
        </w:rPr>
        <w:t>Keywords: COVID-19, public transit, transit dependence, essential jobs.</w:t>
      </w:r>
    </w:p>
    <w:p w14:paraId="7372C631" w14:textId="77777777" w:rsidR="00077492" w:rsidRDefault="00077492">
      <w:pPr>
        <w:spacing w:line="240" w:lineRule="auto"/>
        <w:rPr>
          <w:rFonts w:ascii="Times New Roman" w:hAnsi="Times New Roman" w:cs="Times New Roman"/>
          <w:sz w:val="24"/>
        </w:rPr>
        <w:pPrChange w:id="25" w:author="Liu, Luyu" w:date="2020-07-20T23:14:00Z">
          <w:pPr>
            <w:spacing w:line="480" w:lineRule="auto"/>
          </w:pPr>
        </w:pPrChange>
      </w:pPr>
    </w:p>
    <w:p w14:paraId="152A343F" w14:textId="77777777" w:rsidR="00077492" w:rsidRPr="009457DC" w:rsidRDefault="00077492">
      <w:pPr>
        <w:pStyle w:val="Subtitle"/>
        <w:pPrChange w:id="26" w:author="Liu, Luyu" w:date="2020-08-02T21:13:00Z">
          <w:pPr>
            <w:pStyle w:val="ListParagraph"/>
            <w:numPr>
              <w:numId w:val="2"/>
            </w:numPr>
            <w:spacing w:line="480" w:lineRule="auto"/>
            <w:ind w:left="360" w:hanging="360"/>
          </w:pPr>
        </w:pPrChange>
      </w:pPr>
      <w:r w:rsidRPr="009457DC">
        <w:t>Introduction</w:t>
      </w:r>
    </w:p>
    <w:p w14:paraId="0F2324D7" w14:textId="77777777" w:rsidR="00077492" w:rsidRDefault="00077492">
      <w:pPr>
        <w:spacing w:line="240" w:lineRule="auto"/>
        <w:ind w:firstLine="720"/>
        <w:jc w:val="both"/>
        <w:rPr>
          <w:rFonts w:ascii="Times New Roman" w:hAnsi="Times New Roman" w:cs="Times New Roman"/>
          <w:sz w:val="24"/>
        </w:rPr>
        <w:pPrChange w:id="27" w:author="Liu, Luyu" w:date="2020-08-02T21:13:00Z">
          <w:pPr>
            <w:spacing w:line="480" w:lineRule="auto"/>
            <w:jc w:val="both"/>
          </w:pPr>
        </w:pPrChange>
      </w:pPr>
      <w:r>
        <w:rPr>
          <w:rFonts w:ascii="Times New Roman" w:hAnsi="Times New Roman" w:cs="Times New Roman"/>
          <w:sz w:val="24"/>
        </w:rPr>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stay at home. These sudden and unprecedented shutdowns led to declines in travel demand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1D1A5383" w14:textId="20854EEC" w:rsidR="00D81646" w:rsidDel="00D81646" w:rsidRDefault="00077492" w:rsidP="00D81646">
      <w:pPr>
        <w:spacing w:line="240" w:lineRule="auto"/>
        <w:jc w:val="both"/>
        <w:rPr>
          <w:del w:id="28" w:author="Liu, Luyu" w:date="2020-07-31T15:54:00Z"/>
          <w:moveTo w:id="29" w:author="Liu, Luyu" w:date="2020-07-31T15:54:00Z"/>
          <w:rFonts w:ascii="Times New Roman" w:hAnsi="Times New Roman" w:cs="Times New Roman"/>
          <w:sz w:val="24"/>
        </w:rPr>
      </w:pPr>
      <w:r>
        <w:rPr>
          <w:rFonts w:ascii="Times New Roman" w:hAnsi="Times New Roman" w:cs="Times New Roman"/>
          <w:sz w:val="24"/>
        </w:rPr>
        <w:tab/>
        <w:t xml:space="preserve">Public transit systems in the US experienced dramatic drops in demand and ridership due to COVID-19. </w:t>
      </w:r>
      <w:moveToRangeStart w:id="30" w:author="Liu, Luyu" w:date="2020-07-31T15:54:00Z" w:name="move47102151"/>
      <w:moveTo w:id="31" w:author="Liu, Luyu" w:date="2020-07-31T15:54:00Z">
        <w:r w:rsidR="00D81646">
          <w:rPr>
            <w:rFonts w:ascii="Times New Roman" w:hAnsi="Times New Roman" w:cs="Times New Roman"/>
            <w:sz w:val="24"/>
          </w:rPr>
          <w:t xml:space="preserve">The consequent drop in fare box revenue may lead to subsequent cuts in services, particularly since cash-strapped local governments may not have the ability to increase their support. </w:t>
        </w:r>
      </w:moveTo>
      <w:ins w:id="32" w:author="Liu, Luyu" w:date="2020-07-31T15:54:00Z">
        <w:r w:rsidR="00D81646">
          <w:rPr>
            <w:rFonts w:ascii="Times New Roman" w:hAnsi="Times New Roman" w:cs="Times New Roman"/>
            <w:sz w:val="24"/>
          </w:rPr>
          <w:t xml:space="preserve">For example, </w:t>
        </w:r>
      </w:ins>
    </w:p>
    <w:moveToRangeEnd w:id="30"/>
    <w:p w14:paraId="3D0C9223" w14:textId="618DB7DE" w:rsidR="00F74D62" w:rsidRDefault="00077492" w:rsidP="00751F3B">
      <w:pPr>
        <w:spacing w:line="240" w:lineRule="auto"/>
        <w:jc w:val="both"/>
        <w:rPr>
          <w:ins w:id="33" w:author="Liu, Luyu" w:date="2020-07-31T15:35:00Z"/>
          <w:rFonts w:ascii="Times New Roman" w:hAnsi="Times New Roman" w:cs="Times New Roman"/>
          <w:sz w:val="24"/>
        </w:rPr>
      </w:pPr>
      <w:del w:id="34" w:author="Liu, Luyu" w:date="2020-07-31T15:54:00Z">
        <w:r w:rsidDel="00D81646">
          <w:rPr>
            <w:rFonts w:ascii="Times New Roman" w:hAnsi="Times New Roman" w:cs="Times New Roman"/>
            <w:sz w:val="24"/>
          </w:rPr>
          <w:delText>I</w:delText>
        </w:r>
      </w:del>
      <w:ins w:id="35" w:author="Liu, Luyu" w:date="2020-07-31T15:54:00Z">
        <w:r w:rsidR="00D81646">
          <w:rPr>
            <w:rFonts w:ascii="Times New Roman" w:hAnsi="Times New Roman" w:cs="Times New Roman"/>
            <w:sz w:val="24"/>
          </w:rPr>
          <w:t>i</w:t>
        </w:r>
      </w:ins>
      <w:r>
        <w:rPr>
          <w:rFonts w:ascii="Times New Roman" w:hAnsi="Times New Roman" w:cs="Times New Roman"/>
          <w:sz w:val="24"/>
        </w:rPr>
        <w:t xml:space="preserve">n </w:t>
      </w:r>
      <w:r w:rsidRPr="00F34A9D">
        <w:rPr>
          <w:rFonts w:ascii="Times New Roman" w:hAnsi="Times New Roman" w:cs="Times New Roman"/>
          <w:sz w:val="24"/>
        </w:rPr>
        <w:t>Washington DC</w:t>
      </w:r>
      <w:r>
        <w:rPr>
          <w:rFonts w:ascii="Times New Roman" w:hAnsi="Times New Roman" w:cs="Times New Roman"/>
          <w:sz w:val="24"/>
        </w:rPr>
        <w:t xml:space="preserve">, 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w:t>
      </w:r>
      <w:del w:id="36" w:author="Liu, Luyu" w:date="2020-07-31T15:53:00Z">
        <w:r w:rsidDel="00D81646">
          <w:rPr>
            <w:rFonts w:ascii="Times New Roman" w:hAnsi="Times New Roman" w:cs="Times New Roman"/>
            <w:sz w:val="24"/>
          </w:rPr>
          <w:delText xml:space="preserve"> </w:delText>
        </w:r>
      </w:del>
      <w:moveFromRangeStart w:id="37" w:author="Liu, Luyu" w:date="2020-07-31T15:54:00Z" w:name="move47102151"/>
      <w:moveFrom w:id="38" w:author="Liu, Luyu" w:date="2020-07-31T15:54:00Z">
        <w:r w:rsidDel="00F74D62">
          <w:rPr>
            <w:rFonts w:ascii="Times New Roman" w:hAnsi="Times New Roman" w:cs="Times New Roman"/>
            <w:sz w:val="24"/>
          </w:rPr>
          <w:t>The consequent drop in fare box revenue may lead to subsequent cuts in services, particularly since cash-strapped local governments may not have the ability to increase their support.</w:t>
        </w:r>
      </w:moveFrom>
      <w:moveFromRangeEnd w:id="37"/>
      <w:ins w:id="39" w:author="Liu, Luyu" w:date="2020-07-31T15:53:00Z">
        <w:r w:rsidR="00D81646">
          <w:rPr>
            <w:rFonts w:ascii="Times New Roman" w:hAnsi="Times New Roman" w:cs="Times New Roman"/>
            <w:sz w:val="24"/>
          </w:rPr>
          <w:t xml:space="preserve"> </w:t>
        </w:r>
      </w:ins>
      <w:ins w:id="40" w:author="Liu, Luyu" w:date="2020-08-02T15:34:00Z">
        <w:r w:rsidR="0003385A">
          <w:rPr>
            <w:rFonts w:ascii="Times New Roman" w:hAnsi="Times New Roman" w:cs="Times New Roman"/>
            <w:sz w:val="24"/>
          </w:rPr>
          <w:t xml:space="preserve">However, </w:t>
        </w:r>
      </w:ins>
      <w:ins w:id="41" w:author="Liu, Luyu" w:date="2020-08-02T15:35:00Z">
        <w:r w:rsidR="0003385A">
          <w:rPr>
            <w:rFonts w:ascii="Times New Roman" w:hAnsi="Times New Roman" w:cs="Times New Roman"/>
            <w:sz w:val="24"/>
          </w:rPr>
          <w:t xml:space="preserve">many </w:t>
        </w:r>
      </w:ins>
      <w:ins w:id="42" w:author="Liu, Luyu" w:date="2020-08-02T15:34:00Z">
        <w:r w:rsidR="0003385A">
          <w:rPr>
            <w:rFonts w:ascii="Times New Roman" w:hAnsi="Times New Roman" w:cs="Times New Roman"/>
            <w:sz w:val="24"/>
          </w:rPr>
          <w:t xml:space="preserve">transit authorities </w:t>
        </w:r>
      </w:ins>
      <w:ins w:id="43" w:author="Liu, Luyu" w:date="2020-08-02T15:38:00Z">
        <w:r w:rsidR="00F53F13">
          <w:rPr>
            <w:rFonts w:ascii="Times New Roman" w:hAnsi="Times New Roman" w:cs="Times New Roman"/>
            <w:sz w:val="24"/>
          </w:rPr>
          <w:t>do not</w:t>
        </w:r>
      </w:ins>
      <w:ins w:id="44" w:author="Liu, Luyu" w:date="2020-08-02T15:34:00Z">
        <w:r w:rsidR="0003385A">
          <w:rPr>
            <w:rFonts w:ascii="Times New Roman" w:hAnsi="Times New Roman" w:cs="Times New Roman"/>
            <w:sz w:val="24"/>
          </w:rPr>
          <w:t xml:space="preserve"> disclose ridership </w:t>
        </w:r>
      </w:ins>
      <w:ins w:id="45" w:author="Liu, Luyu" w:date="2020-08-02T15:36:00Z">
        <w:r w:rsidR="0003385A">
          <w:rPr>
            <w:rFonts w:ascii="Times New Roman" w:hAnsi="Times New Roman" w:cs="Times New Roman"/>
            <w:sz w:val="24"/>
          </w:rPr>
          <w:t xml:space="preserve">decline statistics </w:t>
        </w:r>
      </w:ins>
      <w:ins w:id="46" w:author="Liu, Luyu" w:date="2020-08-02T15:34:00Z">
        <w:r w:rsidR="0003385A">
          <w:rPr>
            <w:rFonts w:ascii="Times New Roman" w:hAnsi="Times New Roman" w:cs="Times New Roman"/>
            <w:sz w:val="24"/>
          </w:rPr>
          <w:t>and</w:t>
        </w:r>
      </w:ins>
      <w:ins w:id="47" w:author="Liu, Luyu" w:date="2020-08-02T15:36:00Z">
        <w:r w:rsidR="0003385A">
          <w:rPr>
            <w:rFonts w:ascii="Times New Roman" w:hAnsi="Times New Roman" w:cs="Times New Roman"/>
            <w:sz w:val="24"/>
          </w:rPr>
          <w:t xml:space="preserve"> different authorities </w:t>
        </w:r>
      </w:ins>
      <w:ins w:id="48" w:author="Liu, Luyu" w:date="2020-08-02T15:34:00Z">
        <w:r w:rsidR="0003385A">
          <w:rPr>
            <w:rFonts w:ascii="Times New Roman" w:hAnsi="Times New Roman" w:cs="Times New Roman"/>
            <w:sz w:val="24"/>
          </w:rPr>
          <w:t xml:space="preserve">report </w:t>
        </w:r>
      </w:ins>
      <w:ins w:id="49" w:author="Liu, Luyu" w:date="2020-08-02T15:36:00Z">
        <w:r w:rsidR="0003385A">
          <w:rPr>
            <w:rFonts w:ascii="Times New Roman" w:hAnsi="Times New Roman" w:cs="Times New Roman"/>
            <w:sz w:val="24"/>
          </w:rPr>
          <w:t xml:space="preserve">ridership </w:t>
        </w:r>
      </w:ins>
      <w:ins w:id="50" w:author="Liu, Luyu" w:date="2020-08-02T15:35:00Z">
        <w:r w:rsidR="0003385A">
          <w:rPr>
            <w:rFonts w:ascii="Times New Roman" w:hAnsi="Times New Roman" w:cs="Times New Roman"/>
            <w:sz w:val="24"/>
          </w:rPr>
          <w:t>in different format</w:t>
        </w:r>
      </w:ins>
      <w:ins w:id="51" w:author="Liu, Luyu" w:date="2020-08-02T15:38:00Z">
        <w:r w:rsidR="005A2709">
          <w:rPr>
            <w:rFonts w:ascii="Times New Roman" w:hAnsi="Times New Roman" w:cs="Times New Roman"/>
            <w:sz w:val="24"/>
          </w:rPr>
          <w:t>s</w:t>
        </w:r>
      </w:ins>
      <w:ins w:id="52" w:author="Liu, Luyu" w:date="2020-08-02T15:35:00Z">
        <w:r w:rsidR="0003385A">
          <w:rPr>
            <w:rFonts w:ascii="Times New Roman" w:hAnsi="Times New Roman" w:cs="Times New Roman"/>
            <w:sz w:val="24"/>
          </w:rPr>
          <w:t xml:space="preserve"> and definition</w:t>
        </w:r>
      </w:ins>
      <w:ins w:id="53" w:author="Liu, Luyu" w:date="2020-08-02T15:38:00Z">
        <w:r w:rsidR="005A2709">
          <w:rPr>
            <w:rFonts w:ascii="Times New Roman" w:hAnsi="Times New Roman" w:cs="Times New Roman"/>
            <w:sz w:val="24"/>
          </w:rPr>
          <w:t>s</w:t>
        </w:r>
      </w:ins>
      <w:ins w:id="54" w:author="Liu, Luyu" w:date="2020-08-02T15:35:00Z">
        <w:r w:rsidR="0003385A">
          <w:rPr>
            <w:rFonts w:ascii="Times New Roman" w:hAnsi="Times New Roman" w:cs="Times New Roman"/>
            <w:sz w:val="24"/>
          </w:rPr>
          <w:t xml:space="preserve">. </w:t>
        </w:r>
      </w:ins>
      <w:ins w:id="55" w:author="Liu, Luyu" w:date="2020-07-31T15:53:00Z">
        <w:r w:rsidR="00D81646">
          <w:rPr>
            <w:rFonts w:ascii="Times New Roman" w:hAnsi="Times New Roman" w:cs="Times New Roman"/>
            <w:sz w:val="24"/>
          </w:rPr>
          <w:t>Therefore,</w:t>
        </w:r>
      </w:ins>
      <w:ins w:id="56" w:author="Liu, Luyu" w:date="2020-07-31T15:33:00Z">
        <w:r w:rsidR="00F74D62">
          <w:rPr>
            <w:rFonts w:ascii="Times New Roman" w:hAnsi="Times New Roman" w:cs="Times New Roman"/>
            <w:sz w:val="24"/>
          </w:rPr>
          <w:t xml:space="preserve"> </w:t>
        </w:r>
      </w:ins>
      <w:ins w:id="57" w:author="Liu, Luyu" w:date="2020-07-31T15:30:00Z">
        <w:r w:rsidR="00F30C24">
          <w:rPr>
            <w:rFonts w:ascii="Times New Roman" w:hAnsi="Times New Roman" w:cs="Times New Roman"/>
            <w:sz w:val="24"/>
          </w:rPr>
          <w:t xml:space="preserve">there is an urgent need to quantify the </w:t>
        </w:r>
      </w:ins>
      <w:ins w:id="58" w:author="Liu, Luyu" w:date="2020-07-31T15:53:00Z">
        <w:r w:rsidR="00D81646">
          <w:rPr>
            <w:rFonts w:ascii="Times New Roman" w:hAnsi="Times New Roman" w:cs="Times New Roman"/>
            <w:sz w:val="24"/>
          </w:rPr>
          <w:t xml:space="preserve">highly heterogeneous </w:t>
        </w:r>
      </w:ins>
      <w:ins w:id="59" w:author="Liu, Luyu" w:date="2020-07-31T15:30:00Z">
        <w:r w:rsidR="00F30C24">
          <w:rPr>
            <w:rFonts w:ascii="Times New Roman" w:hAnsi="Times New Roman" w:cs="Times New Roman"/>
            <w:sz w:val="24"/>
          </w:rPr>
          <w:t>transit demand decline</w:t>
        </w:r>
      </w:ins>
      <w:ins w:id="60" w:author="Liu, Luyu" w:date="2020-07-31T15:31:00Z">
        <w:r w:rsidR="00F30C24">
          <w:rPr>
            <w:rFonts w:ascii="Times New Roman" w:hAnsi="Times New Roman" w:cs="Times New Roman"/>
            <w:sz w:val="24"/>
          </w:rPr>
          <w:t xml:space="preserve"> </w:t>
        </w:r>
      </w:ins>
      <w:ins w:id="61" w:author="Liu, Luyu" w:date="2020-08-02T16:40:00Z">
        <w:r w:rsidR="00F33037">
          <w:rPr>
            <w:rFonts w:ascii="Times New Roman" w:hAnsi="Times New Roman" w:cs="Times New Roman"/>
            <w:sz w:val="24"/>
          </w:rPr>
          <w:t xml:space="preserve">across the </w:t>
        </w:r>
        <w:r w:rsidR="003678DE">
          <w:rPr>
            <w:rFonts w:ascii="Times New Roman" w:hAnsi="Times New Roman" w:cs="Times New Roman"/>
            <w:sz w:val="24"/>
          </w:rPr>
          <w:t xml:space="preserve">nation </w:t>
        </w:r>
      </w:ins>
      <w:ins w:id="62" w:author="Liu, Luyu" w:date="2020-07-31T15:32:00Z">
        <w:r w:rsidR="00F74D62">
          <w:rPr>
            <w:rFonts w:ascii="Times New Roman" w:hAnsi="Times New Roman" w:cs="Times New Roman"/>
            <w:sz w:val="24"/>
          </w:rPr>
          <w:t>with</w:t>
        </w:r>
      </w:ins>
      <w:ins w:id="63" w:author="Liu, Luyu" w:date="2020-07-31T15:33:00Z">
        <w:r w:rsidR="00F74D62">
          <w:rPr>
            <w:rFonts w:ascii="Times New Roman" w:hAnsi="Times New Roman" w:cs="Times New Roman"/>
            <w:sz w:val="24"/>
          </w:rPr>
          <w:t xml:space="preserve"> robust </w:t>
        </w:r>
      </w:ins>
      <w:ins w:id="64" w:author="Liu, Luyu" w:date="2020-07-31T15:38:00Z">
        <w:r w:rsidR="00F74D62">
          <w:rPr>
            <w:rFonts w:ascii="Times New Roman" w:hAnsi="Times New Roman" w:cs="Times New Roman"/>
            <w:sz w:val="24"/>
          </w:rPr>
          <w:t xml:space="preserve">spatiotemporal </w:t>
        </w:r>
      </w:ins>
      <w:ins w:id="65" w:author="Liu, Luyu" w:date="2020-07-31T15:33:00Z">
        <w:r w:rsidR="00F74D62">
          <w:rPr>
            <w:rFonts w:ascii="Times New Roman" w:hAnsi="Times New Roman" w:cs="Times New Roman"/>
            <w:sz w:val="24"/>
          </w:rPr>
          <w:t>measures</w:t>
        </w:r>
      </w:ins>
      <w:ins w:id="66" w:author="Liu, Luyu" w:date="2020-08-02T15:38:00Z">
        <w:r w:rsidR="00591BCA">
          <w:rPr>
            <w:rFonts w:ascii="Times New Roman" w:hAnsi="Times New Roman" w:cs="Times New Roman"/>
            <w:sz w:val="24"/>
          </w:rPr>
          <w:t xml:space="preserve"> and </w:t>
        </w:r>
      </w:ins>
      <w:ins w:id="67" w:author="Liu, Luyu" w:date="2020-08-02T15:43:00Z">
        <w:r w:rsidR="00E71C09">
          <w:rPr>
            <w:rFonts w:ascii="Times New Roman" w:hAnsi="Times New Roman" w:cs="Times New Roman"/>
            <w:sz w:val="24"/>
          </w:rPr>
          <w:t xml:space="preserve">accessible </w:t>
        </w:r>
      </w:ins>
      <w:ins w:id="68" w:author="Liu, Luyu" w:date="2020-08-02T15:38:00Z">
        <w:r w:rsidR="00591BCA">
          <w:rPr>
            <w:rFonts w:ascii="Times New Roman" w:hAnsi="Times New Roman" w:cs="Times New Roman"/>
            <w:sz w:val="24"/>
          </w:rPr>
          <w:t>homogeneous data</w:t>
        </w:r>
      </w:ins>
      <w:ins w:id="69" w:author="Liu, Luyu" w:date="2020-07-31T15:57:00Z">
        <w:r w:rsidR="00FC5EF1">
          <w:rPr>
            <w:rFonts w:ascii="Times New Roman" w:hAnsi="Times New Roman" w:cs="Times New Roman"/>
            <w:sz w:val="24"/>
          </w:rPr>
          <w:t>. T</w:t>
        </w:r>
        <w:r w:rsidR="00F811DE">
          <w:rPr>
            <w:rFonts w:ascii="Times New Roman" w:hAnsi="Times New Roman" w:cs="Times New Roman"/>
            <w:sz w:val="24"/>
          </w:rPr>
          <w:t xml:space="preserve">hese measures </w:t>
        </w:r>
        <w:r w:rsidR="00FC5EF1">
          <w:rPr>
            <w:rFonts w:ascii="Times New Roman" w:hAnsi="Times New Roman" w:cs="Times New Roman"/>
            <w:sz w:val="24"/>
          </w:rPr>
          <w:t xml:space="preserve">can provide crucial </w:t>
        </w:r>
      </w:ins>
      <w:ins w:id="70" w:author="Liu, Luyu" w:date="2020-08-02T15:39:00Z">
        <w:r w:rsidR="00601772">
          <w:rPr>
            <w:rFonts w:ascii="Times New Roman" w:hAnsi="Times New Roman" w:cs="Times New Roman"/>
            <w:sz w:val="24"/>
          </w:rPr>
          <w:t>insight</w:t>
        </w:r>
      </w:ins>
      <w:ins w:id="71" w:author="Liu, Luyu" w:date="2020-08-02T15:43:00Z">
        <w:r w:rsidR="009A5D7D">
          <w:rPr>
            <w:rFonts w:ascii="Times New Roman" w:hAnsi="Times New Roman" w:cs="Times New Roman"/>
            <w:sz w:val="24"/>
          </w:rPr>
          <w:t>s</w:t>
        </w:r>
      </w:ins>
      <w:ins w:id="72" w:author="Liu, Luyu" w:date="2020-08-02T15:39:00Z">
        <w:r w:rsidR="00601772">
          <w:rPr>
            <w:rFonts w:ascii="Times New Roman" w:hAnsi="Times New Roman" w:cs="Times New Roman"/>
            <w:sz w:val="24"/>
          </w:rPr>
          <w:t xml:space="preserve"> </w:t>
        </w:r>
        <w:r w:rsidR="00741C77">
          <w:rPr>
            <w:rFonts w:ascii="Times New Roman" w:hAnsi="Times New Roman" w:cs="Times New Roman"/>
            <w:sz w:val="24"/>
          </w:rPr>
          <w:t>into</w:t>
        </w:r>
      </w:ins>
      <w:ins w:id="73" w:author="Liu, Luyu" w:date="2020-07-31T16:30:00Z">
        <w:r w:rsidR="00290C45">
          <w:rPr>
            <w:rFonts w:ascii="Times New Roman" w:hAnsi="Times New Roman" w:cs="Times New Roman"/>
            <w:sz w:val="24"/>
          </w:rPr>
          <w:t xml:space="preserve"> </w:t>
        </w:r>
      </w:ins>
      <w:ins w:id="74" w:author="Liu, Luyu" w:date="2020-08-02T16:41:00Z">
        <w:r w:rsidR="00F811DE">
          <w:rPr>
            <w:rFonts w:ascii="Times New Roman" w:hAnsi="Times New Roman" w:cs="Times New Roman"/>
            <w:sz w:val="24"/>
          </w:rPr>
          <w:t xml:space="preserve">different dimensions of </w:t>
        </w:r>
      </w:ins>
      <w:ins w:id="75" w:author="Liu, Luyu" w:date="2020-07-31T16:30:00Z">
        <w:r w:rsidR="00290C45">
          <w:rPr>
            <w:rFonts w:ascii="Times New Roman" w:hAnsi="Times New Roman" w:cs="Times New Roman"/>
            <w:sz w:val="24"/>
          </w:rPr>
          <w:t>transit usage during the pandemic</w:t>
        </w:r>
        <w:r w:rsidR="00F811DE">
          <w:rPr>
            <w:rFonts w:ascii="Times New Roman" w:hAnsi="Times New Roman" w:cs="Times New Roman"/>
            <w:sz w:val="24"/>
          </w:rPr>
          <w:t>, including the</w:t>
        </w:r>
      </w:ins>
      <w:ins w:id="76" w:author="Liu, Luyu" w:date="2020-08-02T16:43:00Z">
        <w:r w:rsidR="00F811DE">
          <w:rPr>
            <w:rFonts w:ascii="Times New Roman" w:hAnsi="Times New Roman" w:cs="Times New Roman"/>
            <w:sz w:val="24"/>
          </w:rPr>
          <w:t xml:space="preserve"> limit</w:t>
        </w:r>
      </w:ins>
      <w:ins w:id="77" w:author="Liu, Luyu" w:date="2020-07-31T16:30:00Z">
        <w:r w:rsidR="00F811DE">
          <w:rPr>
            <w:rFonts w:ascii="Times New Roman" w:hAnsi="Times New Roman" w:cs="Times New Roman"/>
            <w:sz w:val="24"/>
          </w:rPr>
          <w:t xml:space="preserve">, the </w:t>
        </w:r>
        <w:r w:rsidR="00F811DE">
          <w:rPr>
            <w:rFonts w:ascii="Times New Roman" w:hAnsi="Times New Roman" w:cs="Times New Roman"/>
            <w:sz w:val="24"/>
          </w:rPr>
          <w:lastRenderedPageBreak/>
          <w:t xml:space="preserve">start and end, and the speed </w:t>
        </w:r>
      </w:ins>
      <w:ins w:id="78" w:author="Liu, Luyu" w:date="2020-08-02T16:43:00Z">
        <w:r w:rsidR="00F811DE">
          <w:rPr>
            <w:rFonts w:ascii="Times New Roman" w:hAnsi="Times New Roman" w:cs="Times New Roman"/>
            <w:sz w:val="24"/>
          </w:rPr>
          <w:t xml:space="preserve">of the transit demand decline. The </w:t>
        </w:r>
      </w:ins>
      <w:ins w:id="79" w:author="Liu, Luyu" w:date="2020-08-02T16:44:00Z">
        <w:r w:rsidR="00F811DE">
          <w:rPr>
            <w:rFonts w:ascii="Times New Roman" w:hAnsi="Times New Roman" w:cs="Times New Roman"/>
            <w:sz w:val="24"/>
          </w:rPr>
          <w:t xml:space="preserve">spatial distribution of </w:t>
        </w:r>
      </w:ins>
      <w:ins w:id="80" w:author="Liu, Luyu" w:date="2020-08-02T18:00:00Z">
        <w:r w:rsidR="009A300F">
          <w:rPr>
            <w:rFonts w:ascii="Times New Roman" w:hAnsi="Times New Roman" w:cs="Times New Roman" w:hint="eastAsia"/>
            <w:sz w:val="24"/>
          </w:rPr>
          <w:t>the</w:t>
        </w:r>
        <w:r w:rsidR="009A300F">
          <w:rPr>
            <w:rFonts w:ascii="Times New Roman" w:hAnsi="Times New Roman" w:cs="Times New Roman"/>
            <w:sz w:val="24"/>
          </w:rPr>
          <w:t xml:space="preserve"> </w:t>
        </w:r>
      </w:ins>
      <w:ins w:id="81" w:author="Liu, Luyu" w:date="2020-08-02T16:44:00Z">
        <w:r w:rsidR="00F811DE">
          <w:rPr>
            <w:rFonts w:ascii="Times New Roman" w:hAnsi="Times New Roman" w:cs="Times New Roman"/>
            <w:sz w:val="24"/>
          </w:rPr>
          <w:t xml:space="preserve">measures is also very important </w:t>
        </w:r>
      </w:ins>
      <w:ins w:id="82" w:author="Liu, Luyu" w:date="2020-07-31T16:30:00Z">
        <w:r w:rsidR="001E1146">
          <w:rPr>
            <w:rFonts w:ascii="Times New Roman" w:hAnsi="Times New Roman" w:cs="Times New Roman"/>
            <w:sz w:val="24"/>
          </w:rPr>
          <w:t>for future</w:t>
        </w:r>
        <w:r w:rsidR="00290C45">
          <w:rPr>
            <w:rFonts w:ascii="Times New Roman" w:hAnsi="Times New Roman" w:cs="Times New Roman"/>
            <w:sz w:val="24"/>
          </w:rPr>
          <w:t xml:space="preserve"> </w:t>
        </w:r>
      </w:ins>
      <w:ins w:id="83" w:author="Liu, Luyu" w:date="2020-07-31T16:05:00Z">
        <w:r w:rsidR="00762774">
          <w:rPr>
            <w:rFonts w:ascii="Times New Roman" w:hAnsi="Times New Roman" w:cs="Times New Roman" w:hint="eastAsia"/>
            <w:sz w:val="24"/>
          </w:rPr>
          <w:t>stra</w:t>
        </w:r>
        <w:r w:rsidR="00762774">
          <w:rPr>
            <w:rFonts w:ascii="Times New Roman" w:hAnsi="Times New Roman" w:cs="Times New Roman"/>
            <w:sz w:val="24"/>
          </w:rPr>
          <w:t>t</w:t>
        </w:r>
      </w:ins>
      <w:ins w:id="84" w:author="Liu, Luyu" w:date="2020-07-31T16:06:00Z">
        <w:r w:rsidR="00762774">
          <w:rPr>
            <w:rFonts w:ascii="Times New Roman" w:hAnsi="Times New Roman" w:cs="Times New Roman"/>
            <w:sz w:val="24"/>
          </w:rPr>
          <w:t xml:space="preserve">egic </w:t>
        </w:r>
      </w:ins>
      <w:ins w:id="85" w:author="Liu, Luyu" w:date="2020-07-31T15:54:00Z">
        <w:r w:rsidR="00D81646">
          <w:rPr>
            <w:rFonts w:ascii="Times New Roman" w:hAnsi="Times New Roman" w:cs="Times New Roman"/>
            <w:sz w:val="24"/>
          </w:rPr>
          <w:t>transit planning</w:t>
        </w:r>
      </w:ins>
      <w:ins w:id="86" w:author="Liu, Luyu" w:date="2020-07-31T16:14:00Z">
        <w:r w:rsidR="00070B50">
          <w:rPr>
            <w:rFonts w:ascii="Times New Roman" w:hAnsi="Times New Roman" w:cs="Times New Roman"/>
            <w:sz w:val="24"/>
          </w:rPr>
          <w:t xml:space="preserve"> and administration</w:t>
        </w:r>
      </w:ins>
      <w:ins w:id="87" w:author="Liu, Luyu" w:date="2020-07-31T15:54:00Z">
        <w:r w:rsidR="00D81646">
          <w:rPr>
            <w:rFonts w:ascii="Times New Roman" w:hAnsi="Times New Roman" w:cs="Times New Roman"/>
            <w:sz w:val="24"/>
          </w:rPr>
          <w:t>.</w:t>
        </w:r>
      </w:ins>
    </w:p>
    <w:p w14:paraId="5248F850" w14:textId="256E4C7B" w:rsidR="00077492" w:rsidRDefault="00077492">
      <w:pPr>
        <w:spacing w:line="240" w:lineRule="auto"/>
        <w:ind w:firstLine="720"/>
        <w:jc w:val="both"/>
        <w:rPr>
          <w:rFonts w:ascii="Times New Roman" w:hAnsi="Times New Roman" w:cs="Times New Roman"/>
          <w:sz w:val="24"/>
        </w:rPr>
        <w:pPrChange w:id="88" w:author="Liu, Luyu" w:date="2020-07-31T16:50:00Z">
          <w:pPr>
            <w:spacing w:line="480" w:lineRule="auto"/>
            <w:jc w:val="both"/>
          </w:pPr>
        </w:pPrChange>
      </w:pPr>
      <w:del w:id="89" w:author="Liu, Luyu" w:date="2020-07-31T15:31:00Z">
        <w:r w:rsidDel="00F30C24">
          <w:rPr>
            <w:rFonts w:ascii="Times New Roman" w:hAnsi="Times New Roman" w:cs="Times New Roman"/>
            <w:sz w:val="24"/>
          </w:rPr>
          <w:delText xml:space="preserve"> </w:delText>
        </w:r>
      </w:del>
      <w:ins w:id="90" w:author="Liu, Luyu" w:date="2020-07-31T15:55:00Z">
        <w:r w:rsidR="00CD338B">
          <w:rPr>
            <w:rFonts w:ascii="Times New Roman" w:hAnsi="Times New Roman" w:cs="Times New Roman"/>
            <w:sz w:val="24"/>
          </w:rPr>
          <w:t>B</w:t>
        </w:r>
        <w:r w:rsidR="008E523F">
          <w:rPr>
            <w:rFonts w:ascii="Times New Roman" w:hAnsi="Times New Roman" w:cs="Times New Roman"/>
            <w:sz w:val="24"/>
          </w:rPr>
          <w:t>esides spatiotemporal</w:t>
        </w:r>
        <w:r w:rsidR="00D81646">
          <w:rPr>
            <w:rFonts w:ascii="Times New Roman" w:hAnsi="Times New Roman" w:cs="Times New Roman"/>
            <w:sz w:val="24"/>
          </w:rPr>
          <w:t xml:space="preserve"> differences, </w:t>
        </w:r>
      </w:ins>
      <w:del w:id="91" w:author="Liu, Luyu" w:date="2020-07-31T12:16:00Z">
        <w:r w:rsidDel="00FC1479">
          <w:rPr>
            <w:rFonts w:ascii="Times New Roman" w:hAnsi="Times New Roman" w:cs="Times New Roman"/>
            <w:sz w:val="24"/>
          </w:rPr>
          <w:delText>T</w:delText>
        </w:r>
      </w:del>
      <w:ins w:id="92" w:author="Liu, Luyu" w:date="2020-07-31T12:16:00Z">
        <w:r w:rsidR="00FC1479">
          <w:rPr>
            <w:rFonts w:ascii="Times New Roman" w:hAnsi="Times New Roman" w:cs="Times New Roman"/>
            <w:sz w:val="24"/>
          </w:rPr>
          <w:t>t</w:t>
        </w:r>
      </w:ins>
      <w:r>
        <w:rPr>
          <w:rFonts w:ascii="Times New Roman" w:hAnsi="Times New Roman" w:cs="Times New Roman"/>
          <w:sz w:val="24"/>
        </w:rPr>
        <w:t xml:space="preserve">he decline in ridership is </w:t>
      </w:r>
      <w:ins w:id="93" w:author="Liu, Luyu" w:date="2020-07-31T15:56:00Z">
        <w:r w:rsidR="00CD338B">
          <w:rPr>
            <w:rFonts w:ascii="Times New Roman" w:hAnsi="Times New Roman" w:cs="Times New Roman"/>
            <w:sz w:val="24"/>
          </w:rPr>
          <w:t xml:space="preserve">moreover </w:t>
        </w:r>
      </w:ins>
      <w:r>
        <w:rPr>
          <w:rFonts w:ascii="Times New Roman" w:hAnsi="Times New Roman" w:cs="Times New Roman"/>
          <w:sz w:val="24"/>
        </w:rPr>
        <w:t>unequal across social dimensions</w:t>
      </w:r>
      <w:ins w:id="94" w:author="Liu, Luyu" w:date="2020-07-31T15:32:00Z">
        <w:r w:rsidR="00F30C24">
          <w:rPr>
            <w:rFonts w:ascii="Times New Roman" w:hAnsi="Times New Roman" w:cs="Times New Roman"/>
            <w:sz w:val="24"/>
          </w:rPr>
          <w:t>,</w:t>
        </w:r>
      </w:ins>
      <w:r>
        <w:rPr>
          <w:rFonts w:ascii="Times New Roman" w:hAnsi="Times New Roman" w:cs="Times New Roman"/>
          <w:sz w:val="24"/>
        </w:rPr>
        <w:t xml:space="preserve">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w:t>
      </w:r>
      <w:ins w:id="95" w:author="Liu, Luyu" w:date="2020-07-31T14:46:00Z">
        <w:r w:rsidR="00751F3B">
          <w:rPr>
            <w:rFonts w:ascii="Times New Roman" w:hAnsi="Times New Roman" w:cs="Times New Roman"/>
            <w:sz w:val="24"/>
          </w:rPr>
          <w:t xml:space="preserve"> </w:t>
        </w:r>
      </w:ins>
      <w:ins w:id="96" w:author="Liu, Luyu" w:date="2020-07-31T16:14:00Z">
        <w:r w:rsidR="00A1299D">
          <w:rPr>
            <w:rFonts w:ascii="Times New Roman" w:hAnsi="Times New Roman" w:cs="Times New Roman"/>
            <w:sz w:val="24"/>
          </w:rPr>
          <w:t xml:space="preserve">It </w:t>
        </w:r>
      </w:ins>
      <w:ins w:id="97" w:author="Liu, Luyu" w:date="2020-07-31T16:29:00Z">
        <w:r w:rsidR="002A5EC0">
          <w:rPr>
            <w:rFonts w:ascii="Times New Roman" w:hAnsi="Times New Roman" w:cs="Times New Roman"/>
            <w:sz w:val="24"/>
          </w:rPr>
          <w:t xml:space="preserve">is extremely important to </w:t>
        </w:r>
      </w:ins>
      <w:ins w:id="98" w:author="Liu, Luyu" w:date="2020-07-31T16:41:00Z">
        <w:r w:rsidR="00544D0B">
          <w:rPr>
            <w:rFonts w:ascii="Times New Roman" w:hAnsi="Times New Roman" w:cs="Times New Roman"/>
            <w:sz w:val="24"/>
          </w:rPr>
          <w:t xml:space="preserve">investigate </w:t>
        </w:r>
      </w:ins>
      <w:ins w:id="99" w:author="Liu, Luyu" w:date="2020-07-31T16:42:00Z">
        <w:r w:rsidR="00544D0B">
          <w:rPr>
            <w:rFonts w:ascii="Times New Roman" w:hAnsi="Times New Roman" w:cs="Times New Roman"/>
            <w:sz w:val="24"/>
          </w:rPr>
          <w:t xml:space="preserve">the measures’ </w:t>
        </w:r>
      </w:ins>
      <w:ins w:id="100" w:author="Liu, Luyu" w:date="2020-07-31T16:41:00Z">
        <w:r w:rsidR="00544D0B">
          <w:rPr>
            <w:rFonts w:ascii="Times New Roman" w:hAnsi="Times New Roman" w:cs="Times New Roman"/>
            <w:sz w:val="24"/>
          </w:rPr>
          <w:t>connections to different demographic factors</w:t>
        </w:r>
      </w:ins>
      <w:ins w:id="101" w:author="Liu, Luyu" w:date="2020-07-31T16:42:00Z">
        <w:r w:rsidR="00544D0B">
          <w:rPr>
            <w:rFonts w:ascii="Times New Roman" w:hAnsi="Times New Roman" w:cs="Times New Roman"/>
            <w:sz w:val="24"/>
          </w:rPr>
          <w:t>,</w:t>
        </w:r>
      </w:ins>
      <w:ins w:id="102" w:author="Liu, Luyu" w:date="2020-07-31T16:43:00Z">
        <w:r w:rsidR="00544D0B">
          <w:rPr>
            <w:rFonts w:ascii="Times New Roman" w:hAnsi="Times New Roman" w:cs="Times New Roman"/>
            <w:sz w:val="24"/>
          </w:rPr>
          <w:t xml:space="preserve"> especially </w:t>
        </w:r>
      </w:ins>
      <w:ins w:id="103" w:author="Liu, Luyu" w:date="2020-07-31T16:47:00Z">
        <w:r w:rsidR="00544D0B">
          <w:rPr>
            <w:rFonts w:ascii="Times New Roman" w:hAnsi="Times New Roman" w:cs="Times New Roman"/>
            <w:sz w:val="24"/>
          </w:rPr>
          <w:t xml:space="preserve">for </w:t>
        </w:r>
      </w:ins>
      <w:ins w:id="104" w:author="Liu, Luyu" w:date="2020-07-31T16:43:00Z">
        <w:r w:rsidR="00544D0B">
          <w:rPr>
            <w:rFonts w:ascii="Times New Roman" w:hAnsi="Times New Roman" w:cs="Times New Roman"/>
            <w:sz w:val="24"/>
          </w:rPr>
          <w:t xml:space="preserve">underprivileged </w:t>
        </w:r>
      </w:ins>
      <w:ins w:id="105" w:author="Liu, Luyu" w:date="2020-07-31T16:47:00Z">
        <w:r w:rsidR="00544D0B">
          <w:rPr>
            <w:rFonts w:ascii="Times New Roman" w:hAnsi="Times New Roman" w:cs="Times New Roman"/>
            <w:sz w:val="24"/>
          </w:rPr>
          <w:t>population</w:t>
        </w:r>
      </w:ins>
      <w:ins w:id="106" w:author="Liu, Luyu" w:date="2020-07-31T16:48:00Z">
        <w:r w:rsidR="00544D0B">
          <w:rPr>
            <w:rFonts w:ascii="Times New Roman" w:hAnsi="Times New Roman" w:cs="Times New Roman"/>
            <w:sz w:val="24"/>
          </w:rPr>
          <w:t>s</w:t>
        </w:r>
      </w:ins>
      <w:ins w:id="107" w:author="Liu, Luyu" w:date="2020-07-31T16:47:00Z">
        <w:r w:rsidR="00544D0B">
          <w:rPr>
            <w:rFonts w:ascii="Times New Roman" w:hAnsi="Times New Roman" w:cs="Times New Roman"/>
            <w:sz w:val="24"/>
          </w:rPr>
          <w:t xml:space="preserve"> </w:t>
        </w:r>
      </w:ins>
      <w:ins w:id="108" w:author="Liu, Luyu" w:date="2020-07-31T16:43:00Z">
        <w:r w:rsidR="00544D0B">
          <w:rPr>
            <w:rFonts w:ascii="Times New Roman" w:hAnsi="Times New Roman" w:cs="Times New Roman"/>
            <w:sz w:val="24"/>
          </w:rPr>
          <w:t xml:space="preserve">such as </w:t>
        </w:r>
      </w:ins>
      <w:ins w:id="109" w:author="Liu, Luyu" w:date="2020-07-31T16:53:00Z">
        <w:r w:rsidR="00DA0B4A">
          <w:rPr>
            <w:rFonts w:ascii="Times New Roman" w:hAnsi="Times New Roman" w:cs="Times New Roman"/>
            <w:sz w:val="24"/>
          </w:rPr>
          <w:t xml:space="preserve">essential </w:t>
        </w:r>
      </w:ins>
      <w:ins w:id="110" w:author="Liu, Luyu" w:date="2020-07-31T16:48:00Z">
        <w:r w:rsidR="00544D0B">
          <w:rPr>
            <w:rFonts w:ascii="Times New Roman" w:hAnsi="Times New Roman" w:cs="Times New Roman"/>
            <w:sz w:val="24"/>
          </w:rPr>
          <w:t xml:space="preserve">workers, </w:t>
        </w:r>
      </w:ins>
      <w:ins w:id="111" w:author="Liu, Luyu" w:date="2020-07-31T16:52:00Z">
        <w:r w:rsidR="00820C6F">
          <w:rPr>
            <w:rFonts w:ascii="Times New Roman" w:hAnsi="Times New Roman" w:cs="Times New Roman"/>
            <w:sz w:val="24"/>
          </w:rPr>
          <w:t>ethnic minorities</w:t>
        </w:r>
      </w:ins>
      <w:ins w:id="112" w:author="Liu, Luyu" w:date="2020-07-31T16:49:00Z">
        <w:r w:rsidR="00544D0B">
          <w:rPr>
            <w:rFonts w:ascii="Times New Roman" w:hAnsi="Times New Roman" w:cs="Times New Roman"/>
            <w:sz w:val="24"/>
          </w:rPr>
          <w:t>, Female, and senior people.</w:t>
        </w:r>
      </w:ins>
      <w:del w:id="113" w:author="Liu, Luyu" w:date="2020-07-31T14:46:00Z">
        <w:r w:rsidDel="00751F3B">
          <w:rPr>
            <w:rFonts w:ascii="Times New Roman" w:hAnsi="Times New Roman" w:cs="Times New Roman"/>
            <w:sz w:val="24"/>
          </w:rPr>
          <w:delText xml:space="preserve"> </w:delText>
        </w:r>
      </w:del>
    </w:p>
    <w:p w14:paraId="2A660706" w14:textId="1820A063" w:rsidR="00AA080F" w:rsidRDefault="00077492">
      <w:pPr>
        <w:spacing w:line="240" w:lineRule="auto"/>
        <w:jc w:val="both"/>
        <w:rPr>
          <w:ins w:id="114" w:author="Liu, Luyu" w:date="2020-07-31T17:03:00Z"/>
          <w:rFonts w:ascii="Times New Roman" w:hAnsi="Times New Roman" w:cs="Times New Roman"/>
          <w:sz w:val="24"/>
        </w:rPr>
        <w:pPrChange w:id="115" w:author="Liu, Luyu" w:date="2020-07-20T23:14:00Z">
          <w:pPr>
            <w:spacing w:line="480" w:lineRule="auto"/>
            <w:jc w:val="both"/>
          </w:pPr>
        </w:pPrChange>
      </w:pPr>
      <w:r>
        <w:rPr>
          <w:rFonts w:ascii="Times New Roman" w:hAnsi="Times New Roman" w:cs="Times New Roman"/>
          <w:sz w:val="24"/>
        </w:rPr>
        <w:tab/>
      </w:r>
      <w:ins w:id="116" w:author="Liu, Luyu" w:date="2020-07-31T17:06:00Z">
        <w:r w:rsidR="00593F10">
          <w:rPr>
            <w:rFonts w:ascii="Times New Roman" w:hAnsi="Times New Roman" w:cs="Times New Roman"/>
            <w:sz w:val="24"/>
          </w:rPr>
          <w:t xml:space="preserve">There are </w:t>
        </w:r>
      </w:ins>
      <w:ins w:id="117" w:author="Liu, Luyu" w:date="2020-07-31T17:08:00Z">
        <w:r w:rsidR="00593F10">
          <w:rPr>
            <w:rFonts w:ascii="Times New Roman" w:hAnsi="Times New Roman" w:cs="Times New Roman"/>
            <w:sz w:val="24"/>
          </w:rPr>
          <w:t xml:space="preserve">already </w:t>
        </w:r>
      </w:ins>
      <w:ins w:id="118" w:author="Liu, Luyu" w:date="2020-07-31T17:09:00Z">
        <w:r w:rsidR="00CC7F95">
          <w:rPr>
            <w:rFonts w:ascii="Times New Roman" w:hAnsi="Times New Roman" w:cs="Times New Roman"/>
            <w:sz w:val="24"/>
          </w:rPr>
          <w:t xml:space="preserve">several </w:t>
        </w:r>
      </w:ins>
      <w:ins w:id="119" w:author="Liu, Luyu" w:date="2020-07-31T17:06:00Z">
        <w:r w:rsidR="00593F10">
          <w:rPr>
            <w:rFonts w:ascii="Times New Roman" w:hAnsi="Times New Roman" w:cs="Times New Roman"/>
            <w:sz w:val="24"/>
          </w:rPr>
          <w:t>studies that investi</w:t>
        </w:r>
      </w:ins>
      <w:ins w:id="120" w:author="Liu, Luyu" w:date="2020-07-31T17:07:00Z">
        <w:r w:rsidR="00593F10">
          <w:rPr>
            <w:rFonts w:ascii="Times New Roman" w:hAnsi="Times New Roman" w:cs="Times New Roman"/>
            <w:sz w:val="24"/>
          </w:rPr>
          <w:t>gated the impact of a pandemic on the transit systems</w:t>
        </w:r>
      </w:ins>
      <w:ins w:id="121" w:author="Liu, Luyu" w:date="2020-07-31T17:09:00Z">
        <w:r w:rsidR="00E6336F">
          <w:rPr>
            <w:rFonts w:ascii="Times New Roman" w:hAnsi="Times New Roman" w:cs="Times New Roman"/>
            <w:sz w:val="24"/>
          </w:rPr>
          <w:t xml:space="preserve"> </w:t>
        </w:r>
      </w:ins>
      <w:ins w:id="122" w:author="Liu, Luyu" w:date="2020-07-31T17:11:00Z">
        <w:r w:rsidR="00215B64">
          <w:rPr>
            <w:rFonts w:ascii="Times New Roman" w:hAnsi="Times New Roman" w:cs="Times New Roman"/>
            <w:sz w:val="24"/>
          </w:rPr>
          <w:t xml:space="preserve">in </w:t>
        </w:r>
      </w:ins>
      <w:ins w:id="123" w:author="Liu, Luyu" w:date="2020-07-31T17:09:00Z">
        <w:r w:rsidR="00E6336F">
          <w:rPr>
            <w:rFonts w:ascii="Times New Roman" w:hAnsi="Times New Roman" w:cs="Times New Roman"/>
            <w:sz w:val="24"/>
          </w:rPr>
          <w:t>Asian cities</w:t>
        </w:r>
      </w:ins>
      <w:ins w:id="124" w:author="Liu, Luyu" w:date="2020-07-31T17:11:00Z">
        <w:r w:rsidR="002B24EC">
          <w:rPr>
            <w:rFonts w:ascii="Times New Roman" w:hAnsi="Times New Roman" w:cs="Times New Roman"/>
            <w:sz w:val="24"/>
          </w:rPr>
          <w:t xml:space="preserve"> </w:t>
        </w:r>
      </w:ins>
      <w:ins w:id="125" w:author="Liu, Luyu" w:date="2020-08-02T12:26:00Z">
        <w:r w:rsidR="008B65FF">
          <w:rPr>
            <w:rFonts w:ascii="Times New Roman" w:hAnsi="Times New Roman" w:cs="Times New Roman"/>
            <w:sz w:val="24"/>
          </w:rPr>
          <w:t>during</w:t>
        </w:r>
      </w:ins>
      <w:ins w:id="126" w:author="Liu, Luyu" w:date="2020-07-31T17:11:00Z">
        <w:r w:rsidR="002B24EC">
          <w:rPr>
            <w:rFonts w:ascii="Times New Roman" w:hAnsi="Times New Roman" w:cs="Times New Roman"/>
            <w:sz w:val="24"/>
          </w:rPr>
          <w:t xml:space="preserve"> past pandemics</w:t>
        </w:r>
      </w:ins>
      <w:ins w:id="127" w:author="Liu, Luyu" w:date="2020-07-31T17:09:00Z">
        <w:r w:rsidR="00E6336F">
          <w:rPr>
            <w:rFonts w:ascii="Times New Roman" w:hAnsi="Times New Roman" w:cs="Times New Roman"/>
            <w:sz w:val="24"/>
          </w:rPr>
          <w:t xml:space="preserve">. </w:t>
        </w:r>
      </w:ins>
      <w:del w:id="128" w:author="Liu, Luyu" w:date="2020-07-31T16:59:00Z">
        <w:r w:rsidDel="00F95316">
          <w:rPr>
            <w:rFonts w:ascii="Times New Roman" w:hAnsi="Times New Roman" w:cs="Times New Roman"/>
            <w:sz w:val="24"/>
          </w:rPr>
          <w:delText>In addition to the closing of businesses</w:delText>
        </w:r>
      </w:del>
      <w:del w:id="129" w:author="Liu, Luyu" w:date="2020-07-31T15:01:00Z">
        <w:r w:rsidDel="00DC02FD">
          <w:rPr>
            <w:rFonts w:ascii="Times New Roman" w:hAnsi="Times New Roman" w:cs="Times New Roman"/>
            <w:sz w:val="24"/>
          </w:rPr>
          <w:delText>,</w:delText>
        </w:r>
      </w:del>
      <w:del w:id="130" w:author="Liu, Luyu" w:date="2020-07-31T16:59:00Z">
        <w:r w:rsidDel="00F95316">
          <w:rPr>
            <w:rFonts w:ascii="Times New Roman" w:hAnsi="Times New Roman" w:cs="Times New Roman"/>
            <w:sz w:val="24"/>
          </w:rPr>
          <w:delText xml:space="preserve"> and substitution of telework for onsite work, another factor affecting the decline of public transit demand during a pandemic is fear. According to an online survey, about 48% of Americans and 40% of Canadians feel that using transit poses a high health risk due to the coronavirus </w:delText>
        </w:r>
        <w:r w:rsidDel="00F95316">
          <w:rPr>
            <w:rFonts w:ascii="Times New Roman" w:hAnsi="Times New Roman" w:cs="Times New Roman"/>
            <w:sz w:val="24"/>
          </w:rPr>
          <w:fldChar w:fldCharType="begin" w:fldLock="1"/>
        </w:r>
        <w:r w:rsidDel="00F95316">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delInstrText>
        </w:r>
        <w:r w:rsidDel="00F95316">
          <w:rPr>
            <w:rFonts w:ascii="Times New Roman" w:hAnsi="Times New Roman" w:cs="Times New Roman"/>
            <w:sz w:val="24"/>
          </w:rPr>
          <w:fldChar w:fldCharType="separate"/>
        </w:r>
        <w:r w:rsidRPr="00423D84" w:rsidDel="00F95316">
          <w:rPr>
            <w:rFonts w:ascii="Times New Roman" w:hAnsi="Times New Roman" w:cs="Times New Roman"/>
            <w:noProof/>
            <w:sz w:val="24"/>
          </w:rPr>
          <w:delText>[8]</w:delText>
        </w:r>
        <w:r w:rsidDel="00F95316">
          <w:rPr>
            <w:rFonts w:ascii="Times New Roman" w:hAnsi="Times New Roman" w:cs="Times New Roman"/>
            <w:sz w:val="24"/>
          </w:rPr>
          <w:fldChar w:fldCharType="end"/>
        </w:r>
        <w:r w:rsidDel="00F95316">
          <w:rPr>
            <w:rFonts w:ascii="Times New Roman" w:hAnsi="Times New Roman" w:cs="Times New Roman"/>
            <w:sz w:val="24"/>
          </w:rPr>
          <w:delText xml:space="preserve">. </w:delText>
        </w:r>
      </w:del>
      <w:r>
        <w:rPr>
          <w:rFonts w:ascii="Times New Roman" w:hAnsi="Times New Roman" w:cs="Times New Roman"/>
          <w:sz w:val="24"/>
        </w:rPr>
        <w:t xml:space="preserve">In an analysis of public transit ridership in Taipei during the 2003 SARS pandemic, Taipei underground lost almost 50% of daily ridership during the peak of the SARS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different populations, and neighborhoods. The study finds that </w:t>
      </w:r>
      <w:del w:id="131" w:author="Liu, Luyu" w:date="2020-07-31T17:10:00Z">
        <w:r w:rsidDel="00E6336F">
          <w:rPr>
            <w:rFonts w:ascii="Times New Roman" w:hAnsi="Times New Roman" w:cs="Times New Roman"/>
            <w:sz w:val="24"/>
          </w:rPr>
          <w:delText>fear of the pandemic significantly influenced travel behavior. T</w:delText>
        </w:r>
      </w:del>
      <w:ins w:id="132" w:author="Liu, Luyu" w:date="2020-07-31T17:10:00Z">
        <w:r w:rsidR="00E6336F">
          <w:rPr>
            <w:rFonts w:ascii="Times New Roman" w:hAnsi="Times New Roman" w:cs="Times New Roman"/>
            <w:sz w:val="24"/>
          </w:rPr>
          <w:t>t</w:t>
        </w:r>
      </w:ins>
      <w:r>
        <w:rPr>
          <w:rFonts w:ascii="Times New Roman" w:hAnsi="Times New Roman" w:cs="Times New Roman"/>
          <w:sz w:val="24"/>
        </w:rPr>
        <w:t>he ability for people to change their daily routine</w:t>
      </w:r>
      <w:ins w:id="133" w:author="Liu, Luyu" w:date="2020-07-31T17:10:00Z">
        <w:r w:rsidR="00E6336F">
          <w:rPr>
            <w:rFonts w:ascii="Times New Roman" w:hAnsi="Times New Roman" w:cs="Times New Roman"/>
            <w:sz w:val="24"/>
          </w:rPr>
          <w:t>,</w:t>
        </w:r>
      </w:ins>
      <w:r>
        <w:rPr>
          <w:rFonts w:ascii="Times New Roman" w:hAnsi="Times New Roman" w:cs="Times New Roman"/>
          <w:sz w:val="24"/>
        </w:rPr>
        <w:t xml:space="preserve"> measured by land value and regional characteristics</w:t>
      </w:r>
      <w:ins w:id="134" w:author="Liu, Luyu" w:date="2020-07-31T17:10:00Z">
        <w:r w:rsidR="00E6336F">
          <w:rPr>
            <w:rFonts w:ascii="Times New Roman" w:hAnsi="Times New Roman" w:cs="Times New Roman"/>
            <w:sz w:val="24"/>
          </w:rPr>
          <w:t>,</w:t>
        </w:r>
      </w:ins>
      <w:r>
        <w:rPr>
          <w:rFonts w:ascii="Times New Roman" w:hAnsi="Times New Roman" w:cs="Times New Roman"/>
          <w:sz w:val="24"/>
        </w:rPr>
        <w:t xml:space="preserve"> are the two primary determinants of shifted travel behavior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ins w:id="135" w:author="Liu, Luyu" w:date="2020-07-31T17:06:00Z">
        <w:r w:rsidR="00593F10">
          <w:rPr>
            <w:rFonts w:ascii="Times New Roman" w:hAnsi="Times New Roman" w:cs="Times New Roman"/>
            <w:sz w:val="24"/>
          </w:rPr>
          <w:t xml:space="preserve">However, </w:t>
        </w:r>
      </w:ins>
      <w:ins w:id="136" w:author="Liu, Luyu" w:date="2020-07-31T17:14:00Z">
        <w:r w:rsidR="0013248A">
          <w:rPr>
            <w:rFonts w:ascii="Times New Roman" w:hAnsi="Times New Roman" w:cs="Times New Roman"/>
            <w:sz w:val="24"/>
          </w:rPr>
          <w:t xml:space="preserve">the literature is </w:t>
        </w:r>
      </w:ins>
      <w:ins w:id="137" w:author="Liu, Luyu" w:date="2020-07-31T17:15:00Z">
        <w:r w:rsidR="0013248A">
          <w:rPr>
            <w:rFonts w:ascii="Times New Roman" w:hAnsi="Times New Roman" w:cs="Times New Roman"/>
            <w:sz w:val="24"/>
          </w:rPr>
          <w:t xml:space="preserve">still </w:t>
        </w:r>
      </w:ins>
      <w:ins w:id="138" w:author="Liu, Luyu" w:date="2020-07-31T17:14:00Z">
        <w:r w:rsidR="0013248A">
          <w:rPr>
            <w:rFonts w:ascii="Times New Roman" w:hAnsi="Times New Roman" w:cs="Times New Roman"/>
            <w:sz w:val="24"/>
          </w:rPr>
          <w:t xml:space="preserve">very scarce: </w:t>
        </w:r>
      </w:ins>
      <w:ins w:id="139" w:author="Liu, Luyu" w:date="2020-07-31T17:15:00Z">
        <w:r w:rsidR="0013248A">
          <w:rPr>
            <w:rFonts w:ascii="Times New Roman" w:hAnsi="Times New Roman" w:cs="Times New Roman"/>
            <w:sz w:val="24"/>
          </w:rPr>
          <w:t xml:space="preserve">no </w:t>
        </w:r>
      </w:ins>
      <w:ins w:id="140" w:author="Liu, Luyu" w:date="2020-07-31T17:10:00Z">
        <w:r w:rsidR="00477C77">
          <w:rPr>
            <w:rFonts w:ascii="Times New Roman" w:hAnsi="Times New Roman" w:cs="Times New Roman"/>
            <w:sz w:val="24"/>
          </w:rPr>
          <w:t xml:space="preserve">studies systematically </w:t>
        </w:r>
      </w:ins>
      <w:ins w:id="141" w:author="Liu, Luyu" w:date="2020-07-31T17:11:00Z">
        <w:r w:rsidR="00477C77">
          <w:rPr>
            <w:rFonts w:ascii="Times New Roman" w:hAnsi="Times New Roman" w:cs="Times New Roman"/>
            <w:sz w:val="24"/>
          </w:rPr>
          <w:t xml:space="preserve">investigated </w:t>
        </w:r>
        <w:r w:rsidR="0013248A">
          <w:rPr>
            <w:rFonts w:ascii="Times New Roman" w:hAnsi="Times New Roman" w:cs="Times New Roman"/>
            <w:sz w:val="24"/>
          </w:rPr>
          <w:t>a pandemic</w:t>
        </w:r>
      </w:ins>
      <w:ins w:id="142" w:author="Liu, Luyu" w:date="2020-07-31T17:12:00Z">
        <w:r w:rsidR="0013248A">
          <w:rPr>
            <w:rFonts w:ascii="Times New Roman" w:hAnsi="Times New Roman" w:cs="Times New Roman"/>
            <w:sz w:val="24"/>
          </w:rPr>
          <w:t xml:space="preserve">’s impact on transit </w:t>
        </w:r>
      </w:ins>
      <w:ins w:id="143" w:author="Liu, Luyu" w:date="2020-08-02T15:28:00Z">
        <w:r w:rsidR="0049221F">
          <w:rPr>
            <w:rFonts w:ascii="Times New Roman" w:hAnsi="Times New Roman" w:cs="Times New Roman"/>
            <w:sz w:val="24"/>
          </w:rPr>
          <w:t xml:space="preserve">demand </w:t>
        </w:r>
      </w:ins>
      <w:ins w:id="144" w:author="Liu, Luyu" w:date="2020-08-02T15:17:00Z">
        <w:r w:rsidR="002B4D79">
          <w:rPr>
            <w:rFonts w:ascii="Times New Roman" w:hAnsi="Times New Roman" w:cs="Times New Roman"/>
            <w:sz w:val="24"/>
          </w:rPr>
          <w:t xml:space="preserve">on the national scale and </w:t>
        </w:r>
      </w:ins>
      <w:ins w:id="145" w:author="Liu, Luyu" w:date="2020-07-31T17:17:00Z">
        <w:r w:rsidR="0013248A">
          <w:rPr>
            <w:rFonts w:ascii="Times New Roman" w:hAnsi="Times New Roman" w:cs="Times New Roman"/>
            <w:sz w:val="24"/>
          </w:rPr>
          <w:t>in</w:t>
        </w:r>
      </w:ins>
      <w:ins w:id="146" w:author="Liu, Luyu" w:date="2020-08-02T15:15:00Z">
        <w:r w:rsidR="008E37A7">
          <w:rPr>
            <w:rFonts w:ascii="Times New Roman" w:hAnsi="Times New Roman" w:cs="Times New Roman"/>
            <w:sz w:val="24"/>
          </w:rPr>
          <w:t xml:space="preserve"> the context of</w:t>
        </w:r>
      </w:ins>
      <w:ins w:id="147" w:author="Liu, Luyu" w:date="2020-07-31T17:17:00Z">
        <w:r w:rsidR="0013248A">
          <w:rPr>
            <w:rFonts w:ascii="Times New Roman" w:hAnsi="Times New Roman" w:cs="Times New Roman"/>
            <w:sz w:val="24"/>
          </w:rPr>
          <w:t xml:space="preserve"> North America</w:t>
        </w:r>
      </w:ins>
      <w:ins w:id="148" w:author="Liu, Luyu" w:date="2020-07-31T17:15:00Z">
        <w:r w:rsidR="0013248A">
          <w:rPr>
            <w:rFonts w:ascii="Times New Roman" w:hAnsi="Times New Roman" w:cs="Times New Roman"/>
            <w:sz w:val="24"/>
          </w:rPr>
          <w:t>, due to the</w:t>
        </w:r>
      </w:ins>
      <w:ins w:id="149" w:author="Liu, Luyu" w:date="2020-07-31T17:16:00Z">
        <w:r w:rsidR="0013248A">
          <w:rPr>
            <w:rFonts w:ascii="Times New Roman" w:hAnsi="Times New Roman" w:cs="Times New Roman"/>
            <w:sz w:val="24"/>
          </w:rPr>
          <w:t xml:space="preserve"> lack of accessible empirical data</w:t>
        </w:r>
      </w:ins>
      <w:ins w:id="150" w:author="Liu, Luyu" w:date="2020-08-02T15:28:00Z">
        <w:r w:rsidR="001E1146">
          <w:rPr>
            <w:rFonts w:ascii="Times New Roman" w:hAnsi="Times New Roman" w:cs="Times New Roman"/>
            <w:sz w:val="24"/>
          </w:rPr>
          <w:t>.</w:t>
        </w:r>
      </w:ins>
      <w:ins w:id="151" w:author="Liu, Luyu" w:date="2020-08-02T12:40:00Z">
        <w:r w:rsidR="00043B09">
          <w:rPr>
            <w:rFonts w:ascii="Times New Roman" w:hAnsi="Times New Roman" w:cs="Times New Roman"/>
            <w:sz w:val="24"/>
          </w:rPr>
          <w:t xml:space="preserve"> </w:t>
        </w:r>
      </w:ins>
    </w:p>
    <w:p w14:paraId="3296B288" w14:textId="633A2DF4" w:rsidR="00E828B8" w:rsidDel="00E828B8" w:rsidRDefault="00E828B8">
      <w:pPr>
        <w:spacing w:line="240" w:lineRule="auto"/>
        <w:jc w:val="both"/>
        <w:rPr>
          <w:del w:id="152" w:author="Liu, Luyu" w:date="2020-07-31T17:03:00Z"/>
          <w:rFonts w:ascii="Times New Roman" w:hAnsi="Times New Roman" w:cs="Times New Roman"/>
          <w:sz w:val="24"/>
        </w:rPr>
        <w:pPrChange w:id="153" w:author="Liu, Luyu" w:date="2020-07-20T23:14:00Z">
          <w:pPr>
            <w:spacing w:line="480" w:lineRule="auto"/>
            <w:jc w:val="both"/>
          </w:pPr>
        </w:pPrChange>
      </w:pPr>
    </w:p>
    <w:p w14:paraId="26531A78" w14:textId="52D9F983" w:rsidR="00077492" w:rsidRPr="00292C3D" w:rsidRDefault="00077492">
      <w:pPr>
        <w:spacing w:line="240" w:lineRule="auto"/>
        <w:ind w:firstLine="720"/>
        <w:jc w:val="both"/>
        <w:rPr>
          <w:rFonts w:ascii="Times New Roman" w:hAnsi="Times New Roman" w:cs="Times New Roman"/>
          <w:sz w:val="24"/>
        </w:rPr>
        <w:pPrChange w:id="154" w:author="Liu, Luyu" w:date="2020-07-20T23:14:00Z">
          <w:pPr>
            <w:spacing w:line="480" w:lineRule="auto"/>
            <w:ind w:firstLine="720"/>
            <w:jc w:val="both"/>
          </w:pPr>
        </w:pPrChange>
      </w:pPr>
      <w:r>
        <w:rPr>
          <w:rFonts w:ascii="Times New Roman" w:hAnsi="Times New Roman" w:cs="Times New Roman"/>
          <w:sz w:val="24"/>
        </w:rPr>
        <w:t>COVID-19 provides an unfortunate but imperative juncture to understand the differential impacts of a major shock such as a pandemic on public transit</w:t>
      </w:r>
      <w:del w:id="155" w:author="Liu, Luyu" w:date="2020-07-31T11:51:00Z">
        <w:r w:rsidDel="007E3F5C">
          <w:rPr>
            <w:rFonts w:ascii="Times New Roman" w:hAnsi="Times New Roman" w:cs="Times New Roman"/>
            <w:sz w:val="24"/>
          </w:rPr>
          <w:delText>.</w:delText>
        </w:r>
      </w:del>
      <w:r>
        <w:rPr>
          <w:rFonts w:ascii="Times New Roman" w:hAnsi="Times New Roman" w:cs="Times New Roman"/>
          <w:sz w:val="24"/>
        </w:rPr>
        <w:t xml:space="preserve">. In this study, we </w:t>
      </w:r>
      <w:r w:rsidRPr="00292C3D">
        <w:rPr>
          <w:rFonts w:ascii="Times New Roman" w:hAnsi="Times New Roman" w:cs="Times New Roman"/>
          <w:sz w:val="24"/>
        </w:rPr>
        <w:t>use</w:t>
      </w:r>
      <w:ins w:id="156" w:author="Liu, Luyu" w:date="2020-08-02T21:39:00Z">
        <w:r w:rsidR="00601710">
          <w:rPr>
            <w:rFonts w:ascii="Times New Roman" w:hAnsi="Times New Roman" w:cs="Times New Roman"/>
            <w:sz w:val="24"/>
          </w:rPr>
          <w:t>d</w:t>
        </w:r>
      </w:ins>
      <w:r w:rsidRPr="00292C3D">
        <w:rPr>
          <w:rFonts w:ascii="Times New Roman" w:hAnsi="Times New Roman" w:cs="Times New Roman"/>
          <w:sz w:val="24"/>
        </w:rPr>
        <w:t xml:space="preserv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w:t>
      </w:r>
      <w:ins w:id="157" w:author="Liu, Luyu" w:date="2020-08-02T16:10:00Z">
        <w:r w:rsidR="00F04299">
          <w:rPr>
            <w:rFonts w:ascii="Times New Roman" w:hAnsi="Times New Roman" w:cs="Times New Roman"/>
            <w:sz w:val="24"/>
          </w:rPr>
          <w:t xml:space="preserve">113 </w:t>
        </w:r>
      </w:ins>
      <w:r>
        <w:rPr>
          <w:rFonts w:ascii="Times New Roman" w:hAnsi="Times New Roman" w:cs="Times New Roman"/>
          <w:sz w:val="24"/>
        </w:rPr>
        <w:t xml:space="preserve">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del w:id="158" w:author="Liu, Luyu" w:date="2020-07-29T17:09:00Z">
        <w:r w:rsidRPr="009457DC" w:rsidDel="004756B0">
          <w:rPr>
            <w:rFonts w:ascii="Times New Roman" w:hAnsi="Times New Roman" w:cs="Times New Roman"/>
            <w:i/>
            <w:sz w:val="24"/>
          </w:rPr>
          <w:delText xml:space="preserve">floor </w:delText>
        </w:r>
      </w:del>
      <w:ins w:id="159"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del w:id="160" w:author="Liu, Luyu" w:date="2020-07-29T17:09:00Z">
        <w:r w:rsidDel="004756B0">
          <w:rPr>
            <w:rFonts w:ascii="Times New Roman" w:hAnsi="Times New Roman" w:cs="Times New Roman"/>
            <w:i/>
            <w:sz w:val="24"/>
          </w:rPr>
          <w:delText>floor</w:delText>
        </w:r>
        <w:r w:rsidRPr="009457DC" w:rsidDel="004756B0">
          <w:rPr>
            <w:rFonts w:ascii="Times New Roman" w:hAnsi="Times New Roman" w:cs="Times New Roman"/>
            <w:i/>
            <w:sz w:val="24"/>
          </w:rPr>
          <w:delText xml:space="preserve"> </w:delText>
        </w:r>
      </w:del>
      <w:ins w:id="161"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of the demand decline. We conduct</w:t>
      </w:r>
      <w:ins w:id="162" w:author="Liu, Luyu" w:date="2020-08-02T21:39:00Z">
        <w:r w:rsidR="00C1577D">
          <w:rPr>
            <w:rFonts w:ascii="Times New Roman" w:hAnsi="Times New Roman" w:cs="Times New Roman"/>
            <w:sz w:val="24"/>
          </w:rPr>
          <w:t>ed</w:t>
        </w:r>
      </w:ins>
      <w:r>
        <w:rPr>
          <w:rFonts w:ascii="Times New Roman" w:hAnsi="Times New Roman" w:cs="Times New Roman"/>
          <w:sz w:val="24"/>
        </w:rPr>
        <w:t xml:space="preserve"> regression and correlation analyses relating the </w:t>
      </w:r>
      <w:del w:id="163" w:author="Liu, Luyu" w:date="2020-07-29T17:10:00Z">
        <w:r w:rsidDel="004756B0">
          <w:rPr>
            <w:rFonts w:ascii="Times New Roman" w:hAnsi="Times New Roman" w:cs="Times New Roman"/>
            <w:sz w:val="24"/>
          </w:rPr>
          <w:delText xml:space="preserve">floor </w:delText>
        </w:r>
      </w:del>
      <w:ins w:id="164"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values and decay rates to socioeconomic and demographic factors in each community. We also compare</w:t>
      </w:r>
      <w:ins w:id="165" w:author="Liu, Luyu" w:date="2020-08-02T21:39:00Z">
        <w:r w:rsidR="00581AB5">
          <w:rPr>
            <w:rFonts w:ascii="Times New Roman" w:hAnsi="Times New Roman" w:cs="Times New Roman"/>
            <w:sz w:val="24"/>
          </w:rPr>
          <w:t>d</w:t>
        </w:r>
      </w:ins>
      <w:r>
        <w:rPr>
          <w:rFonts w:ascii="Times New Roman" w:hAnsi="Times New Roman" w:cs="Times New Roman"/>
          <w:sz w:val="24"/>
        </w:rPr>
        <w:t xml:space="preserve"> the distance between the cliff/</w:t>
      </w:r>
      <w:del w:id="166" w:author="Liu, Luyu" w:date="2020-07-29T17:10:00Z">
        <w:r w:rsidDel="004756B0">
          <w:rPr>
            <w:rFonts w:ascii="Times New Roman" w:hAnsi="Times New Roman" w:cs="Times New Roman"/>
            <w:sz w:val="24"/>
          </w:rPr>
          <w:delText xml:space="preserve">floor </w:delText>
        </w:r>
      </w:del>
      <w:ins w:id="167"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points and the first date of local community spread to measure whether public transit users in different metro areas reacted at different speeds to the unfolding pandemic. Finally, we use</w:t>
      </w:r>
      <w:ins w:id="168" w:author="Liu, Luyu" w:date="2020-08-02T21:39:00Z">
        <w:r w:rsidR="007D7210">
          <w:rPr>
            <w:rFonts w:ascii="Times New Roman" w:hAnsi="Times New Roman" w:cs="Times New Roman"/>
            <w:sz w:val="24"/>
          </w:rPr>
          <w:t>d</w:t>
        </w:r>
      </w:ins>
      <w:r>
        <w:rPr>
          <w:rFonts w:ascii="Times New Roman" w:hAnsi="Times New Roman" w:cs="Times New Roman"/>
          <w:sz w:val="24"/>
        </w:rPr>
        <w:t xml:space="preserve"> hourly transit demand data to capture COVID-19’s impact on daily patterns of transit demand; we measure</w:t>
      </w:r>
      <w:ins w:id="169" w:author="Liu, Luyu" w:date="2020-08-02T21:39:00Z">
        <w:r w:rsidR="002B0DCA">
          <w:rPr>
            <w:rFonts w:ascii="Times New Roman" w:hAnsi="Times New Roman" w:cs="Times New Roman"/>
            <w:sz w:val="24"/>
          </w:rPr>
          <w:t>d</w:t>
        </w:r>
      </w:ins>
      <w:r>
        <w:rPr>
          <w:rFonts w:ascii="Times New Roman" w:hAnsi="Times New Roman" w:cs="Times New Roman"/>
          <w:sz w:val="24"/>
        </w:rPr>
        <w:t xml:space="preserve"> the similarity of hourly demand profiles during the COVID-19 pandemic compared to the adjusted normal demand profiles. We conclude that COVID-19 had major impacts on transit systems in different dimensions and demonstrate the social equity issue of transit usage during the pandemic; we propose some future directions for transit studies in the context of pandemics.</w:t>
      </w:r>
    </w:p>
    <w:p w14:paraId="5D2B3DD7" w14:textId="77777777" w:rsidR="00077492" w:rsidRDefault="00077492">
      <w:pPr>
        <w:spacing w:line="240" w:lineRule="auto"/>
        <w:rPr>
          <w:rFonts w:ascii="Times New Roman" w:hAnsi="Times New Roman" w:cs="Times New Roman"/>
          <w:sz w:val="24"/>
        </w:rPr>
        <w:pPrChange w:id="170" w:author="Liu, Luyu" w:date="2020-07-20T23:14:00Z">
          <w:pPr>
            <w:spacing w:line="480" w:lineRule="auto"/>
          </w:pPr>
        </w:pPrChange>
      </w:pPr>
    </w:p>
    <w:p w14:paraId="5EF04F8C" w14:textId="77777777" w:rsidR="00077492" w:rsidRDefault="00077492">
      <w:pPr>
        <w:pStyle w:val="Subtitle"/>
        <w:pPrChange w:id="171" w:author="Liu, Luyu" w:date="2020-08-02T21:14:00Z">
          <w:pPr>
            <w:pStyle w:val="ListParagraph"/>
            <w:numPr>
              <w:numId w:val="2"/>
            </w:numPr>
            <w:spacing w:line="480" w:lineRule="auto"/>
            <w:ind w:left="360" w:hanging="360"/>
          </w:pPr>
        </w:pPrChange>
      </w:pPr>
      <w:r w:rsidRPr="009457DC">
        <w:t>Data and methods</w:t>
      </w:r>
    </w:p>
    <w:p w14:paraId="4428A405" w14:textId="2871D171" w:rsidR="00077492" w:rsidRPr="009457DC" w:rsidRDefault="00077492">
      <w:pPr>
        <w:spacing w:line="240" w:lineRule="auto"/>
        <w:ind w:firstLine="720"/>
        <w:jc w:val="both"/>
        <w:rPr>
          <w:rFonts w:ascii="Times New Roman" w:hAnsi="Times New Roman" w:cs="Times New Roman"/>
          <w:sz w:val="24"/>
        </w:rPr>
        <w:pPrChange w:id="172" w:author="Liu, Luyu" w:date="2020-08-02T21:20:00Z">
          <w:pPr>
            <w:spacing w:line="480" w:lineRule="auto"/>
            <w:jc w:val="both"/>
          </w:pPr>
        </w:pPrChange>
      </w:pPr>
      <w:r>
        <w:rPr>
          <w:rFonts w:ascii="Times New Roman" w:hAnsi="Times New Roman" w:cs="Times New Roman"/>
          <w:sz w:val="24"/>
        </w:rPr>
        <w:lastRenderedPageBreak/>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del w:id="173" w:author="Liu, Luyu" w:date="2020-07-29T17:12:00Z">
        <w:r w:rsidDel="00D75BD2">
          <w:rPr>
            <w:rFonts w:ascii="Times New Roman" w:hAnsi="Times New Roman" w:cs="Times New Roman"/>
            <w:i/>
            <w:sz w:val="24"/>
          </w:rPr>
          <w:delText>floor</w:delText>
        </w:r>
      </w:del>
      <w:ins w:id="174"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w:t>
      </w:r>
      <w:del w:id="175" w:author="Liu, Luyu" w:date="2020-07-29T17:12:00Z">
        <w:r w:rsidDel="00D75BD2">
          <w:rPr>
            <w:rFonts w:ascii="Times New Roman" w:hAnsi="Times New Roman" w:cs="Times New Roman"/>
            <w:i/>
            <w:sz w:val="24"/>
          </w:rPr>
          <w:delText>floor</w:delText>
        </w:r>
      </w:del>
      <w:ins w:id="176"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Finally, we investigate the morning and afternoon rush hour’s shift due to COVID-19.</w:t>
      </w:r>
      <w:del w:id="177" w:author="Liu, Luyu" w:date="2020-08-02T21:40:00Z">
        <w:r w:rsidDel="009A07A2">
          <w:rPr>
            <w:rFonts w:ascii="Times New Roman" w:hAnsi="Times New Roman" w:cs="Times New Roman"/>
            <w:sz w:val="24"/>
          </w:rPr>
          <w:delText xml:space="preserve"> </w:delText>
        </w:r>
      </w:del>
    </w:p>
    <w:p w14:paraId="66293ED0" w14:textId="77777777" w:rsidR="00077492" w:rsidRPr="009457DC" w:rsidRDefault="00077492">
      <w:pPr>
        <w:pStyle w:val="ListParagraph"/>
        <w:spacing w:line="240" w:lineRule="auto"/>
        <w:ind w:left="360"/>
        <w:rPr>
          <w:rFonts w:ascii="Times New Roman" w:hAnsi="Times New Roman" w:cs="Times New Roman"/>
          <w:b/>
          <w:sz w:val="24"/>
        </w:rPr>
        <w:pPrChange w:id="178" w:author="Liu, Luyu" w:date="2020-07-20T23:14:00Z">
          <w:pPr>
            <w:pStyle w:val="ListParagraph"/>
            <w:spacing w:line="480" w:lineRule="auto"/>
            <w:ind w:left="360"/>
          </w:pPr>
        </w:pPrChange>
      </w:pPr>
    </w:p>
    <w:p w14:paraId="575B9A16" w14:textId="77777777" w:rsidR="00077492" w:rsidRPr="00FF2732" w:rsidDel="00FF2732" w:rsidRDefault="00077492">
      <w:pPr>
        <w:spacing w:line="240" w:lineRule="auto"/>
        <w:rPr>
          <w:del w:id="179" w:author="Liu, Luyu" w:date="2020-08-02T21:16:00Z"/>
          <w:rStyle w:val="SubtleEmphasis"/>
          <w:rPrChange w:id="180" w:author="Liu, Luyu" w:date="2020-08-02T21:15:00Z">
            <w:rPr>
              <w:del w:id="181" w:author="Liu, Luyu" w:date="2020-08-02T21:16:00Z"/>
            </w:rPr>
          </w:rPrChange>
        </w:rPr>
        <w:pPrChange w:id="182" w:author="Liu, Luyu" w:date="2020-08-02T21:14:00Z">
          <w:pPr>
            <w:pStyle w:val="ListParagraph"/>
            <w:numPr>
              <w:ilvl w:val="1"/>
              <w:numId w:val="2"/>
            </w:numPr>
            <w:spacing w:line="480" w:lineRule="auto"/>
            <w:ind w:left="360" w:hanging="360"/>
          </w:pPr>
        </w:pPrChange>
      </w:pPr>
      <w:del w:id="183" w:author="Liu, Luyu" w:date="2020-08-02T21:14:00Z">
        <w:r w:rsidRPr="00FF2732" w:rsidDel="00FF2732">
          <w:rPr>
            <w:rStyle w:val="SubtleEmphasis"/>
            <w:rPrChange w:id="184" w:author="Liu, Luyu" w:date="2020-08-02T21:15:00Z">
              <w:rPr/>
            </w:rPrChange>
          </w:rPr>
          <w:delText xml:space="preserve"> </w:delText>
        </w:r>
      </w:del>
      <w:r w:rsidRPr="00FF2732">
        <w:rPr>
          <w:rStyle w:val="SubtleEmphasis"/>
          <w:rPrChange w:id="185" w:author="Liu, Luyu" w:date="2020-08-02T21:15:00Z">
            <w:rPr/>
          </w:rPrChange>
        </w:rPr>
        <w:t>Data sources</w:t>
      </w:r>
    </w:p>
    <w:p w14:paraId="703326BD" w14:textId="77777777" w:rsidR="00077492" w:rsidRPr="00FF2732" w:rsidRDefault="00077492">
      <w:pPr>
        <w:spacing w:line="240" w:lineRule="auto"/>
        <w:rPr>
          <w:rFonts w:ascii="Times New Roman" w:hAnsi="Times New Roman" w:cs="Times New Roman"/>
          <w:b/>
          <w:sz w:val="24"/>
          <w:rPrChange w:id="186" w:author="Liu, Luyu" w:date="2020-08-02T21:16:00Z">
            <w:rPr/>
          </w:rPrChange>
        </w:rPr>
        <w:pPrChange w:id="187" w:author="Liu, Luyu" w:date="2020-08-02T21:16:00Z">
          <w:pPr>
            <w:pStyle w:val="ListParagraph"/>
            <w:spacing w:line="480" w:lineRule="auto"/>
            <w:ind w:left="360"/>
          </w:pPr>
        </w:pPrChange>
      </w:pPr>
    </w:p>
    <w:p w14:paraId="75621E50" w14:textId="77777777" w:rsidR="00077492" w:rsidRPr="00FF2732" w:rsidRDefault="00077492">
      <w:pPr>
        <w:spacing w:line="240" w:lineRule="auto"/>
        <w:jc w:val="both"/>
        <w:rPr>
          <w:rStyle w:val="Emphasis"/>
          <w:rPrChange w:id="188" w:author="Liu, Luyu" w:date="2020-08-02T21:17:00Z">
            <w:rPr/>
          </w:rPrChange>
        </w:rPr>
        <w:pPrChange w:id="189" w:author="Liu, Luyu" w:date="2020-08-02T21:16:00Z">
          <w:pPr>
            <w:pStyle w:val="ListParagraph"/>
            <w:numPr>
              <w:ilvl w:val="2"/>
              <w:numId w:val="2"/>
            </w:numPr>
            <w:spacing w:line="480" w:lineRule="auto"/>
            <w:ind w:hanging="720"/>
            <w:jc w:val="both"/>
          </w:pPr>
        </w:pPrChange>
      </w:pPr>
      <w:r w:rsidRPr="00FF2732">
        <w:rPr>
          <w:rStyle w:val="Emphasis"/>
          <w:rPrChange w:id="190" w:author="Liu, Luyu" w:date="2020-08-02T21:17:00Z">
            <w:rPr/>
          </w:rPrChange>
        </w:rPr>
        <w:t>Transit demand</w:t>
      </w:r>
    </w:p>
    <w:p w14:paraId="5031D46E" w14:textId="3F312FC7" w:rsidR="00077492" w:rsidRPr="009457DC" w:rsidRDefault="00077492">
      <w:pPr>
        <w:spacing w:line="240" w:lineRule="auto"/>
        <w:ind w:firstLine="720"/>
        <w:jc w:val="both"/>
        <w:rPr>
          <w:rFonts w:ascii="Times New Roman" w:hAnsi="Times New Roman" w:cs="Times New Roman"/>
          <w:sz w:val="24"/>
        </w:rPr>
        <w:pPrChange w:id="191" w:author="Liu, Luyu" w:date="2020-08-02T21:20:00Z">
          <w:pPr>
            <w:spacing w:line="480" w:lineRule="auto"/>
            <w:jc w:val="both"/>
          </w:pPr>
        </w:pPrChange>
      </w:pPr>
      <w:r w:rsidRPr="009457DC">
        <w:rPr>
          <w:rFonts w:ascii="Times New Roman" w:hAnsi="Times New Roman" w:cs="Times New Roman"/>
          <w:sz w:val="24"/>
        </w:rPr>
        <w:t>Since it is difficult to obtain comprehensive public transit ridership data at a national-scale, we use</w:t>
      </w:r>
      <w:ins w:id="192" w:author="Liu, Luyu" w:date="2020-08-02T21:47:00Z">
        <w:r w:rsidR="00C43A94">
          <w:rPr>
            <w:rFonts w:ascii="Times New Roman" w:hAnsi="Times New Roman" w:cs="Times New Roman"/>
            <w:sz w:val="24"/>
          </w:rPr>
          <w:t>d</w:t>
        </w:r>
      </w:ins>
      <w:r w:rsidRPr="009457DC">
        <w:rPr>
          <w:rFonts w:ascii="Times New Roman" w:hAnsi="Times New Roman" w:cs="Times New Roman"/>
          <w:sz w:val="24"/>
        </w:rPr>
        <w:t xml:space="preserv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t>
      </w:r>
      <w:ins w:id="193" w:author="Liu, Luyu" w:date="2020-08-03T20:47:00Z">
        <w:r w:rsidR="00673ED5">
          <w:rPr>
            <w:rFonts w:ascii="Times New Roman" w:hAnsi="Times New Roman" w:cs="Times New Roman"/>
            <w:sz w:val="24"/>
          </w:rPr>
          <w:t xml:space="preserve">and more than 60 US metro areas </w:t>
        </w:r>
      </w:ins>
      <w:ins w:id="194" w:author="Liu, Luyu" w:date="2020-08-03T20:48:00Z">
        <w:r w:rsidR="00673ED5">
          <w:rPr>
            <w:rFonts w:ascii="Times New Roman" w:hAnsi="Times New Roman" w:cs="Times New Roman"/>
            <w:sz w:val="24"/>
          </w:rPr>
          <w:t xml:space="preserve">(discussed below) </w:t>
        </w:r>
      </w:ins>
      <w:r w:rsidRPr="009457DC">
        <w:rPr>
          <w:rFonts w:ascii="Times New Roman" w:hAnsi="Times New Roman" w:cs="Times New Roman"/>
          <w:sz w:val="24"/>
        </w:rPr>
        <w:t xml:space="preserve">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ins w:id="195" w:author="Liu, Luyu" w:date="2020-08-03T16:44:00Z">
        <w:r w:rsidR="00EB6B89">
          <w:rPr>
            <w:rFonts w:ascii="Times New Roman" w:hAnsi="Times New Roman" w:cs="Times New Roman"/>
            <w:sz w:val="24"/>
          </w:rPr>
          <w:t>Moreover, t</w:t>
        </w:r>
      </w:ins>
      <w:ins w:id="196" w:author="Liu, Luyu" w:date="2020-08-03T15:50:00Z">
        <w:r w:rsidR="00270FB1">
          <w:rPr>
            <w:rFonts w:ascii="Times New Roman" w:hAnsi="Times New Roman" w:cs="Times New Roman"/>
            <w:sz w:val="24"/>
          </w:rPr>
          <w:t xml:space="preserve">he app’s </w:t>
        </w:r>
      </w:ins>
      <w:ins w:id="197" w:author="Liu, Luyu" w:date="2020-08-03T15:52:00Z">
        <w:r w:rsidR="00270FB1">
          <w:rPr>
            <w:rFonts w:ascii="Times New Roman" w:hAnsi="Times New Roman" w:cs="Times New Roman"/>
            <w:sz w:val="24"/>
          </w:rPr>
          <w:t xml:space="preserve">estimated </w:t>
        </w:r>
      </w:ins>
      <w:ins w:id="198" w:author="Liu, Luyu" w:date="2020-08-03T15:50:00Z">
        <w:r w:rsidR="00270FB1">
          <w:rPr>
            <w:rFonts w:ascii="Times New Roman" w:hAnsi="Times New Roman" w:cs="Times New Roman"/>
            <w:sz w:val="24"/>
          </w:rPr>
          <w:t xml:space="preserve">market share </w:t>
        </w:r>
      </w:ins>
      <w:ins w:id="199" w:author="Liu, Luyu" w:date="2020-08-03T16:44:00Z">
        <w:r w:rsidR="00EB6B89">
          <w:rPr>
            <w:rFonts w:ascii="Times New Roman" w:hAnsi="Times New Roman" w:cs="Times New Roman"/>
            <w:sz w:val="24"/>
          </w:rPr>
          <w:t xml:space="preserve">/ </w:t>
        </w:r>
      </w:ins>
      <w:ins w:id="200" w:author="Liu, Luyu" w:date="2020-08-03T15:50:00Z">
        <w:r w:rsidR="00270FB1">
          <w:rPr>
            <w:rFonts w:ascii="Times New Roman" w:hAnsi="Times New Roman" w:cs="Times New Roman"/>
            <w:sz w:val="24"/>
          </w:rPr>
          <w:t xml:space="preserve">adoption rate </w:t>
        </w:r>
      </w:ins>
      <w:ins w:id="201" w:author="Liu, Luyu" w:date="2020-08-03T15:51:00Z">
        <w:r w:rsidR="00270FB1">
          <w:rPr>
            <w:rFonts w:ascii="Times New Roman" w:hAnsi="Times New Roman" w:cs="Times New Roman"/>
            <w:sz w:val="24"/>
          </w:rPr>
          <w:t xml:space="preserve">is </w:t>
        </w:r>
        <w:r w:rsidR="00270FB1" w:rsidRPr="00673ED5">
          <w:rPr>
            <w:rFonts w:ascii="Times New Roman" w:hAnsi="Times New Roman" w:cs="Times New Roman"/>
            <w:color w:val="FF0000"/>
            <w:sz w:val="24"/>
            <w:rPrChange w:id="202" w:author="Liu, Luyu" w:date="2020-08-03T20:48:00Z">
              <w:rPr>
                <w:rFonts w:ascii="Times New Roman" w:hAnsi="Times New Roman" w:cs="Times New Roman"/>
                <w:sz w:val="24"/>
              </w:rPr>
            </w:rPrChange>
          </w:rPr>
          <w:t>8.4%</w:t>
        </w:r>
      </w:ins>
      <w:ins w:id="203" w:author="Liu, Luyu" w:date="2020-08-03T16:00:00Z">
        <w:r w:rsidR="00AE3241" w:rsidRPr="00673ED5">
          <w:rPr>
            <w:rFonts w:ascii="Times New Roman" w:hAnsi="Times New Roman" w:cs="Times New Roman"/>
            <w:color w:val="FF0000"/>
            <w:sz w:val="24"/>
            <w:rPrChange w:id="204" w:author="Liu, Luyu" w:date="2020-08-03T20:48:00Z">
              <w:rPr>
                <w:rFonts w:ascii="Times New Roman" w:hAnsi="Times New Roman" w:cs="Times New Roman"/>
                <w:sz w:val="24"/>
              </w:rPr>
            </w:rPrChange>
          </w:rPr>
          <w:t xml:space="preserve"> globally </w:t>
        </w:r>
        <w:r w:rsidR="00AE3241">
          <w:rPr>
            <w:rFonts w:ascii="Times New Roman" w:hAnsi="Times New Roman" w:cs="Times New Roman"/>
            <w:sz w:val="24"/>
          </w:rPr>
          <w:t>and 17.3% for cities that endorse the app</w:t>
        </w:r>
      </w:ins>
      <w:ins w:id="205" w:author="Liu, Luyu" w:date="2020-08-03T15:52:00Z">
        <w:r w:rsidR="00270FB1">
          <w:rPr>
            <w:rFonts w:ascii="Times New Roman" w:hAnsi="Times New Roman" w:cs="Times New Roman"/>
            <w:sz w:val="24"/>
          </w:rPr>
          <w:t xml:space="preserve">, based on </w:t>
        </w:r>
      </w:ins>
      <w:ins w:id="206" w:author="Liu, Luyu" w:date="2020-08-03T16:07:00Z">
        <w:r w:rsidR="00344B27">
          <w:rPr>
            <w:rFonts w:ascii="Times New Roman" w:hAnsi="Times New Roman" w:cs="Times New Roman"/>
            <w:sz w:val="24"/>
          </w:rPr>
          <w:t xml:space="preserve">rough estimates with </w:t>
        </w:r>
      </w:ins>
      <w:ins w:id="207" w:author="Liu, Luyu" w:date="2020-08-03T15:52:00Z">
        <w:r w:rsidR="00270FB1">
          <w:rPr>
            <w:rFonts w:ascii="Times New Roman" w:hAnsi="Times New Roman" w:cs="Times New Roman"/>
            <w:sz w:val="24"/>
          </w:rPr>
          <w:t>different data sources</w:t>
        </w:r>
      </w:ins>
      <w:ins w:id="208" w:author="Liu, Luyu" w:date="2020-08-03T15:51:00Z">
        <w:r w:rsidR="00270FB1">
          <w:rPr>
            <w:rFonts w:ascii="Times New Roman" w:hAnsi="Times New Roman" w:cs="Times New Roman"/>
            <w:sz w:val="24"/>
          </w:rPr>
          <w:t>.</w:t>
        </w:r>
      </w:ins>
      <w:ins w:id="209" w:author="Liu, Luyu" w:date="2020-08-03T16:10:00Z">
        <w:r w:rsidR="0076256B">
          <w:rPr>
            <w:rFonts w:ascii="Times New Roman" w:hAnsi="Times New Roman" w:cs="Times New Roman"/>
            <w:sz w:val="24"/>
          </w:rPr>
          <w:t xml:space="preserve"> C</w:t>
        </w:r>
      </w:ins>
      <w:ins w:id="210" w:author="Liu, Luyu" w:date="2020-08-03T15:51:00Z">
        <w:r w:rsidR="00270FB1">
          <w:rPr>
            <w:rFonts w:ascii="Times New Roman" w:hAnsi="Times New Roman" w:cs="Times New Roman"/>
            <w:sz w:val="24"/>
          </w:rPr>
          <w:t xml:space="preserve">onsidering the large transit </w:t>
        </w:r>
      </w:ins>
      <w:ins w:id="211" w:author="Liu, Luyu" w:date="2020-08-03T16:10:00Z">
        <w:r w:rsidR="00E620B5">
          <w:rPr>
            <w:rFonts w:ascii="Times New Roman" w:hAnsi="Times New Roman" w:cs="Times New Roman"/>
            <w:sz w:val="24"/>
          </w:rPr>
          <w:t xml:space="preserve">commuter </w:t>
        </w:r>
        <w:r w:rsidR="0076256B">
          <w:rPr>
            <w:rFonts w:ascii="Times New Roman" w:hAnsi="Times New Roman" w:cs="Times New Roman"/>
            <w:sz w:val="24"/>
          </w:rPr>
          <w:t>base</w:t>
        </w:r>
      </w:ins>
      <w:ins w:id="212" w:author="Liu, Luyu" w:date="2020-08-03T15:52:00Z">
        <w:r w:rsidR="00270FB1">
          <w:rPr>
            <w:rFonts w:ascii="Times New Roman" w:hAnsi="Times New Roman" w:cs="Times New Roman"/>
            <w:sz w:val="24"/>
          </w:rPr>
          <w:t>, we can conclude the</w:t>
        </w:r>
      </w:ins>
      <w:ins w:id="213" w:author="Liu, Luyu" w:date="2020-08-03T15:53:00Z">
        <w:r w:rsidR="00270FB1">
          <w:rPr>
            <w:rFonts w:ascii="Times New Roman" w:hAnsi="Times New Roman" w:cs="Times New Roman"/>
            <w:sz w:val="24"/>
          </w:rPr>
          <w:t xml:space="preserve"> </w:t>
        </w:r>
      </w:ins>
      <w:ins w:id="214" w:author="Liu, Luyu" w:date="2020-08-03T16:10:00Z">
        <w:r w:rsidR="00545573">
          <w:rPr>
            <w:rFonts w:ascii="Times New Roman" w:hAnsi="Times New Roman" w:cs="Times New Roman"/>
            <w:sz w:val="24"/>
          </w:rPr>
          <w:t xml:space="preserve">active </w:t>
        </w:r>
      </w:ins>
      <w:ins w:id="215" w:author="Liu, Luyu" w:date="2020-08-03T15:53:00Z">
        <w:r w:rsidR="00270FB1">
          <w:rPr>
            <w:rFonts w:ascii="Times New Roman" w:hAnsi="Times New Roman" w:cs="Times New Roman"/>
            <w:sz w:val="24"/>
          </w:rPr>
          <w:t xml:space="preserve">user group of the Transit app is very large. Therefore, </w:t>
        </w:r>
      </w:ins>
      <w:del w:id="216" w:author="Liu, Luyu" w:date="2020-08-03T15:53:00Z">
        <w:r w:rsidRPr="009457DC" w:rsidDel="00270FB1">
          <w:rPr>
            <w:rFonts w:ascii="Times New Roman" w:hAnsi="Times New Roman" w:cs="Times New Roman"/>
            <w:sz w:val="24"/>
          </w:rPr>
          <w:delText>W</w:delText>
        </w:r>
      </w:del>
      <w:ins w:id="217" w:author="Liu, Luyu" w:date="2020-08-03T15:53:00Z">
        <w:r w:rsidR="00270FB1">
          <w:rPr>
            <w:rFonts w:ascii="Times New Roman" w:hAnsi="Times New Roman" w:cs="Times New Roman"/>
            <w:sz w:val="24"/>
          </w:rPr>
          <w:t>w</w:t>
        </w:r>
      </w:ins>
      <w:r w:rsidRPr="009457DC">
        <w:rPr>
          <w:rFonts w:ascii="Times New Roman" w:hAnsi="Times New Roman" w:cs="Times New Roman"/>
          <w:sz w:val="24"/>
        </w:rPr>
        <w:t xml:space="preserve">e </w:t>
      </w:r>
      <w:ins w:id="218" w:author="Liu, Luyu" w:date="2020-08-03T15:53:00Z">
        <w:r w:rsidR="00270FB1">
          <w:rPr>
            <w:rFonts w:ascii="Times New Roman" w:hAnsi="Times New Roman" w:cs="Times New Roman"/>
            <w:sz w:val="24"/>
          </w:rPr>
          <w:t xml:space="preserve">can </w:t>
        </w:r>
      </w:ins>
      <w:r w:rsidRPr="009457DC">
        <w:rPr>
          <w:rFonts w:ascii="Times New Roman" w:hAnsi="Times New Roman" w:cs="Times New Roman"/>
          <w:sz w:val="24"/>
        </w:rPr>
        <w:t xml:space="preserve">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w:t>
      </w:r>
      <w:ins w:id="219" w:author="Liu, Luyu" w:date="2020-08-02T21:47:00Z">
        <w:r w:rsidR="00636611">
          <w:rPr>
            <w:rFonts w:ascii="Times New Roman" w:hAnsi="Times New Roman" w:cs="Times New Roman"/>
            <w:sz w:val="24"/>
          </w:rPr>
          <w:t>d</w:t>
        </w:r>
      </w:ins>
      <w:r w:rsidRPr="009457DC">
        <w:rPr>
          <w:rFonts w:ascii="Times New Roman" w:hAnsi="Times New Roman" w:cs="Times New Roman"/>
          <w:sz w:val="24"/>
        </w:rPr>
        <w:t xml:space="preserve"> this empirically (below).</w:t>
      </w:r>
      <w:r>
        <w:rPr>
          <w:rFonts w:ascii="Times New Roman" w:hAnsi="Times New Roman" w:cs="Times New Roman"/>
          <w:sz w:val="24"/>
        </w:rPr>
        <w:t xml:space="preserve"> </w:t>
      </w:r>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2AF530F" w14:textId="2AB9E186" w:rsidR="00077492" w:rsidRDefault="00077492">
      <w:pPr>
        <w:spacing w:line="240" w:lineRule="auto"/>
        <w:ind w:firstLine="720"/>
        <w:jc w:val="both"/>
        <w:rPr>
          <w:rFonts w:ascii="Times New Roman" w:hAnsi="Times New Roman" w:cs="Times New Roman"/>
          <w:sz w:val="24"/>
        </w:rPr>
        <w:pPrChange w:id="220" w:author="Liu, Luyu" w:date="2020-07-20T23:14:00Z">
          <w:pPr>
            <w:spacing w:line="480" w:lineRule="auto"/>
            <w:ind w:firstLine="720"/>
            <w:jc w:val="both"/>
          </w:pPr>
        </w:pPrChange>
      </w:pPr>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w:t>
      </w:r>
      <w:ins w:id="221" w:author="Liu, Luyu" w:date="2020-08-02T21:48:00Z">
        <w:r w:rsidR="005A2387">
          <w:rPr>
            <w:rFonts w:ascii="Times New Roman" w:hAnsi="Times New Roman" w:cs="Times New Roman"/>
            <w:sz w:val="24"/>
          </w:rPr>
          <w:t>d</w:t>
        </w:r>
      </w:ins>
      <w:r>
        <w:rPr>
          <w:rFonts w:ascii="Times New Roman" w:hAnsi="Times New Roman" w:cs="Times New Roman"/>
          <w:sz w:val="24"/>
        </w:rPr>
        <w:t xml:space="preserv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w:t>
      </w:r>
      <w:ins w:id="222" w:author="Liu, Luyu" w:date="2020-08-02T21:48:00Z">
        <w:r w:rsidR="00756A46">
          <w:rPr>
            <w:rFonts w:ascii="Times New Roman" w:hAnsi="Times New Roman" w:cs="Times New Roman"/>
            <w:sz w:val="24"/>
          </w:rPr>
          <w:t>d</w:t>
        </w:r>
      </w:ins>
      <w:r>
        <w:rPr>
          <w:rFonts w:ascii="Times New Roman" w:hAnsi="Times New Roman" w:cs="Times New Roman"/>
          <w:sz w:val="24"/>
        </w:rPr>
        <w:t xml:space="preserve"> these ridership decrease reports with the corresponding estimates from the Transit app data on the same date for 40 transit systems that we could trace the actual ridership decrease valu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w:t>
      </w:r>
      <w:r>
        <w:rPr>
          <w:rFonts w:ascii="Times New Roman" w:hAnsi="Times New Roman" w:cs="Times New Roman"/>
          <w:sz w:val="24"/>
        </w:rPr>
        <w:lastRenderedPageBreak/>
        <w:t>individuals who cannot afford a smart phone and data plan, cannot use the app due to different abilities, or choose not to use it. However, these disadvantages are compensated by the large Transit app user base that allows comparison across transit systems.</w:t>
      </w:r>
    </w:p>
    <w:p w14:paraId="3B122AC9" w14:textId="3BF6BF87" w:rsidR="00077492" w:rsidRDefault="00077492">
      <w:pPr>
        <w:spacing w:line="240" w:lineRule="auto"/>
        <w:ind w:firstLine="720"/>
        <w:jc w:val="both"/>
        <w:rPr>
          <w:rFonts w:ascii="Times New Roman" w:hAnsi="Times New Roman" w:cs="Times New Roman"/>
          <w:sz w:val="24"/>
        </w:rPr>
        <w:pPrChange w:id="223" w:author="Liu, Luyu" w:date="2020-07-20T23:14:00Z">
          <w:pPr>
            <w:spacing w:line="480" w:lineRule="auto"/>
            <w:ind w:firstLine="720"/>
            <w:jc w:val="both"/>
          </w:pPr>
        </w:pPrChange>
      </w:pPr>
      <w:r>
        <w:rPr>
          <w:rFonts w:ascii="Times New Roman" w:hAnsi="Times New Roman" w:cs="Times New Roman"/>
          <w:sz w:val="24"/>
        </w:rPr>
        <w:t>The daily Transit data include demand decrease estimates for 182 public transit systems across the United States, Canada, Australia, New Zealand, and France. We select 113 county-level transit systems in 63 metro areas</w:t>
      </w:r>
      <w:del w:id="224" w:author="Liu, Luyu" w:date="2020-08-03T20:51:00Z">
        <w:r w:rsidDel="00673ED5">
          <w:rPr>
            <w:rFonts w:ascii="Times New Roman" w:hAnsi="Times New Roman" w:cs="Times New Roman"/>
            <w:sz w:val="24"/>
          </w:rPr>
          <w:delText>, 52 counties,</w:delText>
        </w:r>
      </w:del>
      <w:r>
        <w:rPr>
          <w:rFonts w:ascii="Times New Roman" w:hAnsi="Times New Roman" w:cs="Times New Roman"/>
          <w:sz w:val="24"/>
        </w:rPr>
        <w:t xml:space="preserve"> and 28 states across the United States. We exclude 7 state-level or cross-county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which extends to the whole South California coast</w:t>
      </w:r>
      <w:ins w:id="225" w:author="Liu, Luyu" w:date="2020-08-03T20:51:00Z">
        <w:r w:rsidR="00330CB0">
          <w:rPr>
            <w:rFonts w:ascii="Times New Roman" w:hAnsi="Times New Roman" w:cs="Times New Roman"/>
            <w:sz w:val="24"/>
          </w:rPr>
          <w:t>,</w:t>
        </w:r>
      </w:ins>
      <w:r>
        <w:rPr>
          <w:rFonts w:ascii="Times New Roman" w:hAnsi="Times New Roman" w:cs="Times New Roman"/>
          <w:sz w:val="24"/>
        </w:rPr>
        <w:t xml:space="preserve">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pPr>
        <w:spacing w:line="240" w:lineRule="auto"/>
        <w:rPr>
          <w:rFonts w:ascii="Times New Roman" w:hAnsi="Times New Roman" w:cs="Times New Roman"/>
          <w:sz w:val="24"/>
        </w:rPr>
        <w:pPrChange w:id="226" w:author="Liu, Luyu" w:date="2020-07-20T23:14:00Z">
          <w:pPr>
            <w:spacing w:line="480" w:lineRule="auto"/>
          </w:pPr>
        </w:pPrChange>
      </w:pPr>
    </w:p>
    <w:p w14:paraId="78E4F25A" w14:textId="77777777" w:rsidR="00077492" w:rsidRPr="00FF2732" w:rsidRDefault="00077492">
      <w:pPr>
        <w:spacing w:line="240" w:lineRule="auto"/>
        <w:jc w:val="both"/>
        <w:rPr>
          <w:rStyle w:val="Emphasis"/>
          <w:rPrChange w:id="227" w:author="Liu, Luyu" w:date="2020-08-02T21:17:00Z">
            <w:rPr>
              <w:rFonts w:ascii="Times New Roman" w:hAnsi="Times New Roman" w:cs="Times New Roman"/>
              <w:sz w:val="24"/>
            </w:rPr>
          </w:rPrChange>
        </w:rPr>
        <w:pPrChange w:id="228" w:author="Liu, Luyu" w:date="2020-08-02T21:17:00Z">
          <w:pPr>
            <w:pStyle w:val="ListParagraph"/>
            <w:numPr>
              <w:ilvl w:val="2"/>
              <w:numId w:val="2"/>
            </w:numPr>
            <w:spacing w:line="480" w:lineRule="auto"/>
            <w:ind w:hanging="720"/>
            <w:jc w:val="both"/>
          </w:pPr>
        </w:pPrChange>
      </w:pPr>
      <w:r w:rsidRPr="00FF2732">
        <w:rPr>
          <w:rStyle w:val="Emphasis"/>
          <w:rPrChange w:id="229" w:author="Liu, Luyu" w:date="2020-08-02T21:17:00Z">
            <w:rPr>
              <w:rFonts w:ascii="Times New Roman" w:hAnsi="Times New Roman" w:cs="Times New Roman"/>
              <w:sz w:val="24"/>
            </w:rPr>
          </w:rPrChange>
        </w:rPr>
        <w:t>COVID-19 case numbers</w:t>
      </w:r>
    </w:p>
    <w:p w14:paraId="023262DB" w14:textId="3510BDDC" w:rsidR="00077492" w:rsidRPr="009457DC" w:rsidRDefault="00077492">
      <w:pPr>
        <w:spacing w:line="240" w:lineRule="auto"/>
        <w:ind w:firstLine="720"/>
        <w:jc w:val="both"/>
        <w:rPr>
          <w:rFonts w:ascii="Times New Roman" w:hAnsi="Times New Roman" w:cs="Times New Roman"/>
          <w:sz w:val="24"/>
        </w:rPr>
        <w:pPrChange w:id="230" w:author="Liu, Luyu" w:date="2020-08-02T21:20:00Z">
          <w:pPr>
            <w:spacing w:line="480" w:lineRule="auto"/>
            <w:jc w:val="both"/>
          </w:pPr>
        </w:pPrChange>
      </w:pPr>
      <w:r w:rsidRPr="009457DC">
        <w:rPr>
          <w:rFonts w:ascii="Times New Roman" w:hAnsi="Times New Roman" w:cs="Times New Roman"/>
          <w:sz w:val="24"/>
        </w:rPr>
        <w:t>We use</w:t>
      </w:r>
      <w:ins w:id="231" w:author="Liu, Luyu" w:date="2020-08-02T21:49:00Z">
        <w:r w:rsidR="00256A5D">
          <w:rPr>
            <w:rFonts w:ascii="Times New Roman" w:hAnsi="Times New Roman" w:cs="Times New Roman"/>
            <w:sz w:val="24"/>
          </w:rPr>
          <w:t>d</w:t>
        </w:r>
      </w:ins>
      <w:r w:rsidRPr="009457DC">
        <w:rPr>
          <w:rFonts w:ascii="Times New Roman" w:hAnsi="Times New Roman" w:cs="Times New Roman"/>
          <w:sz w:val="24"/>
        </w:rPr>
        <w:t xml:space="preserv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 for every day. To find the linkage between the case numbers and the demand decrease, we geocode</w:t>
      </w:r>
      <w:r>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62071E49" w14:textId="77777777" w:rsidR="00077492" w:rsidRDefault="00077492">
      <w:pPr>
        <w:spacing w:line="240" w:lineRule="auto"/>
        <w:rPr>
          <w:rFonts w:ascii="Times New Roman" w:hAnsi="Times New Roman" w:cs="Times New Roman"/>
          <w:sz w:val="24"/>
        </w:rPr>
        <w:pPrChange w:id="232" w:author="Liu, Luyu" w:date="2020-07-20T23:14:00Z">
          <w:pPr>
            <w:spacing w:line="480" w:lineRule="auto"/>
          </w:pPr>
        </w:pPrChange>
      </w:pPr>
    </w:p>
    <w:p w14:paraId="4621AF3D" w14:textId="55DF958E" w:rsidR="00077492" w:rsidRPr="00FF2732" w:rsidRDefault="00077492">
      <w:pPr>
        <w:spacing w:line="240" w:lineRule="auto"/>
        <w:rPr>
          <w:rStyle w:val="SubtleEmphasis"/>
          <w:rPrChange w:id="233" w:author="Liu, Luyu" w:date="2020-08-02T21:17:00Z">
            <w:rPr>
              <w:rFonts w:ascii="Times New Roman" w:hAnsi="Times New Roman" w:cs="Times New Roman"/>
              <w:b/>
              <w:sz w:val="24"/>
            </w:rPr>
          </w:rPrChange>
        </w:rPr>
        <w:pPrChange w:id="234" w:author="Liu, Luyu" w:date="2020-08-02T21:17:00Z">
          <w:pPr>
            <w:pStyle w:val="ListParagraph"/>
            <w:numPr>
              <w:ilvl w:val="1"/>
              <w:numId w:val="2"/>
            </w:numPr>
            <w:spacing w:line="480" w:lineRule="auto"/>
            <w:ind w:left="360" w:hanging="360"/>
          </w:pPr>
        </w:pPrChange>
      </w:pPr>
      <w:del w:id="235" w:author="Liu, Luyu" w:date="2020-08-02T21:17:00Z">
        <w:r w:rsidRPr="00FF2732" w:rsidDel="00FF2732">
          <w:rPr>
            <w:rStyle w:val="SubtleEmphasis"/>
            <w:rPrChange w:id="236" w:author="Liu, Luyu" w:date="2020-08-02T21:17:00Z">
              <w:rPr>
                <w:rFonts w:ascii="Times New Roman" w:hAnsi="Times New Roman" w:cs="Times New Roman"/>
                <w:b/>
                <w:sz w:val="24"/>
              </w:rPr>
            </w:rPrChange>
          </w:rPr>
          <w:delText xml:space="preserve"> </w:delText>
        </w:r>
      </w:del>
      <w:r w:rsidRPr="00FF2732">
        <w:rPr>
          <w:rStyle w:val="SubtleEmphasis"/>
          <w:rPrChange w:id="237" w:author="Liu, Luyu" w:date="2020-08-02T21:17:00Z">
            <w:rPr>
              <w:rFonts w:ascii="Times New Roman" w:hAnsi="Times New Roman" w:cs="Times New Roman"/>
              <w:b/>
              <w:sz w:val="24"/>
            </w:rPr>
          </w:rPrChange>
        </w:rPr>
        <w:t xml:space="preserve">Logistic </w:t>
      </w:r>
      <w:del w:id="238" w:author="Liu, Luyu" w:date="2020-07-21T10:58:00Z">
        <w:r w:rsidRPr="00FF2732" w:rsidDel="00326A80">
          <w:rPr>
            <w:rStyle w:val="SubtleEmphasis"/>
            <w:rPrChange w:id="239" w:author="Liu, Luyu" w:date="2020-08-02T21:17:00Z">
              <w:rPr>
                <w:rFonts w:ascii="Times New Roman" w:hAnsi="Times New Roman" w:cs="Times New Roman"/>
                <w:b/>
                <w:sz w:val="24"/>
              </w:rPr>
            </w:rPrChange>
          </w:rPr>
          <w:delText xml:space="preserve">model </w:delText>
        </w:r>
      </w:del>
      <w:ins w:id="240" w:author="Liu, Luyu" w:date="2020-07-21T10:58:00Z">
        <w:r w:rsidR="00326A80" w:rsidRPr="00FF2732">
          <w:rPr>
            <w:rStyle w:val="SubtleEmphasis"/>
            <w:rPrChange w:id="241" w:author="Liu, Luyu" w:date="2020-08-02T21:17:00Z">
              <w:rPr>
                <w:rFonts w:ascii="Times New Roman" w:hAnsi="Times New Roman" w:cs="Times New Roman"/>
                <w:b/>
                <w:sz w:val="24"/>
              </w:rPr>
            </w:rPrChange>
          </w:rPr>
          <w:t xml:space="preserve">function </w:t>
        </w:r>
      </w:ins>
      <w:r w:rsidRPr="00FF2732">
        <w:rPr>
          <w:rStyle w:val="SubtleEmphasis"/>
          <w:rPrChange w:id="242" w:author="Liu, Luyu" w:date="2020-08-02T21:17:00Z">
            <w:rPr>
              <w:rFonts w:ascii="Times New Roman" w:hAnsi="Times New Roman" w:cs="Times New Roman"/>
              <w:b/>
              <w:sz w:val="24"/>
            </w:rPr>
          </w:rPrChange>
        </w:rPr>
        <w:t xml:space="preserve">for daily transit demand change </w:t>
      </w:r>
    </w:p>
    <w:p w14:paraId="154C840A" w14:textId="36E21D94" w:rsidR="00077492" w:rsidRDefault="00AB6493">
      <w:pPr>
        <w:spacing w:line="240" w:lineRule="auto"/>
        <w:ind w:firstLine="720"/>
        <w:jc w:val="both"/>
        <w:rPr>
          <w:rFonts w:ascii="Times New Roman" w:hAnsi="Times New Roman" w:cs="Times New Roman"/>
          <w:sz w:val="24"/>
        </w:rPr>
        <w:pPrChange w:id="243" w:author="Liu, Luyu" w:date="2020-08-02T21:20:00Z">
          <w:pPr>
            <w:spacing w:line="480" w:lineRule="auto"/>
            <w:jc w:val="both"/>
          </w:pPr>
        </w:pPrChange>
      </w:pPr>
      <w:ins w:id="244" w:author="Liu, Luyu" w:date="2020-07-29T23:34:00Z">
        <w:r>
          <w:rPr>
            <w:rFonts w:ascii="Times New Roman" w:hAnsi="Times New Roman" w:cs="Times New Roman"/>
            <w:sz w:val="24"/>
          </w:rPr>
          <w:fldChar w:fldCharType="begin"/>
        </w:r>
        <w:r>
          <w:rPr>
            <w:rFonts w:ascii="Times New Roman" w:hAnsi="Times New Roman" w:cs="Times New Roman"/>
            <w:sz w:val="24"/>
          </w:rPr>
          <w:instrText xml:space="preserve"> REF _Ref46958112 \h </w:instrText>
        </w:r>
      </w:ins>
      <w:r>
        <w:rPr>
          <w:rFonts w:ascii="Times New Roman" w:hAnsi="Times New Roman" w:cs="Times New Roman"/>
          <w:sz w:val="24"/>
        </w:rPr>
      </w:r>
      <w:r>
        <w:rPr>
          <w:rFonts w:ascii="Times New Roman" w:hAnsi="Times New Roman" w:cs="Times New Roman"/>
          <w:sz w:val="24"/>
        </w:rPr>
        <w:fldChar w:fldCharType="separate"/>
      </w:r>
      <w:ins w:id="245" w:author="Liu, Luyu" w:date="2020-07-29T23:34:00Z">
        <w:r w:rsidRPr="00810688">
          <w:rPr>
            <w:rFonts w:ascii="Times New Roman" w:hAnsi="Times New Roman" w:cs="Times New Roman"/>
            <w:sz w:val="24"/>
            <w:rPrChange w:id="246" w:author="Liu, Luyu" w:date="2020-07-29T23:34:00Z">
              <w:rPr/>
            </w:rPrChange>
          </w:rPr>
          <w:t xml:space="preserve">Fig </w:t>
        </w:r>
        <w:r w:rsidRPr="00810688">
          <w:rPr>
            <w:rFonts w:ascii="Times New Roman" w:hAnsi="Times New Roman" w:cs="Times New Roman"/>
            <w:sz w:val="24"/>
            <w:rPrChange w:id="247" w:author="Liu, Luyu" w:date="2020-07-29T23:34:00Z">
              <w:rPr>
                <w:noProof/>
              </w:rPr>
            </w:rPrChange>
          </w:rPr>
          <w:t>1</w:t>
        </w:r>
        <w:r>
          <w:rPr>
            <w:rFonts w:ascii="Times New Roman" w:hAnsi="Times New Roman" w:cs="Times New Roman"/>
            <w:sz w:val="24"/>
          </w:rPr>
          <w:fldChar w:fldCharType="end"/>
        </w:r>
        <w:r>
          <w:rPr>
            <w:rFonts w:ascii="Times New Roman" w:hAnsi="Times New Roman" w:cs="Times New Roman"/>
            <w:sz w:val="24"/>
          </w:rPr>
          <w:t xml:space="preserve"> shows the varying </w:t>
        </w:r>
      </w:ins>
      <w:ins w:id="248" w:author="Liu, Luyu" w:date="2020-07-29T23:35:00Z">
        <w:r>
          <w:rPr>
            <w:rFonts w:ascii="Times New Roman" w:hAnsi="Times New Roman" w:cs="Times New Roman"/>
            <w:sz w:val="24"/>
          </w:rPr>
          <w:t xml:space="preserve">temporal </w:t>
        </w:r>
      </w:ins>
      <w:ins w:id="249" w:author="Liu, Luyu" w:date="2020-07-29T23:34:00Z">
        <w:r>
          <w:rPr>
            <w:rFonts w:ascii="Times New Roman" w:hAnsi="Times New Roman" w:cs="Times New Roman"/>
            <w:sz w:val="24"/>
          </w:rPr>
          <w:t>pattern of all</w:t>
        </w:r>
      </w:ins>
      <w:ins w:id="250" w:author="Liu, Luyu" w:date="2020-07-29T23:35:00Z">
        <w:r w:rsidR="000F49FB">
          <w:rPr>
            <w:rFonts w:ascii="Times New Roman" w:hAnsi="Times New Roman" w:cs="Times New Roman"/>
            <w:sz w:val="24"/>
          </w:rPr>
          <w:t xml:space="preserve"> US systems’ average transit demand from Feb 15</w:t>
        </w:r>
        <w:r w:rsidR="000F49FB" w:rsidRPr="000F49FB">
          <w:rPr>
            <w:rFonts w:ascii="Times New Roman" w:hAnsi="Times New Roman" w:cs="Times New Roman"/>
            <w:sz w:val="24"/>
            <w:vertAlign w:val="superscript"/>
            <w:rPrChange w:id="251" w:author="Liu, Luyu" w:date="2020-07-29T23:36:00Z">
              <w:rPr>
                <w:rFonts w:ascii="Times New Roman" w:hAnsi="Times New Roman" w:cs="Times New Roman"/>
                <w:sz w:val="24"/>
              </w:rPr>
            </w:rPrChange>
          </w:rPr>
          <w:t>th</w:t>
        </w:r>
        <w:r w:rsidR="000F49FB">
          <w:rPr>
            <w:rFonts w:ascii="Times New Roman" w:hAnsi="Times New Roman" w:cs="Times New Roman"/>
            <w:sz w:val="24"/>
          </w:rPr>
          <w:t xml:space="preserve"> </w:t>
        </w:r>
      </w:ins>
      <w:ins w:id="252" w:author="Liu, Luyu" w:date="2020-07-29T23:36:00Z">
        <w:r w:rsidR="000F49FB">
          <w:rPr>
            <w:rFonts w:ascii="Times New Roman" w:hAnsi="Times New Roman" w:cs="Times New Roman"/>
            <w:sz w:val="24"/>
          </w:rPr>
          <w:t>to May 10</w:t>
        </w:r>
        <w:r w:rsidR="000F49FB" w:rsidRPr="000F49FB">
          <w:rPr>
            <w:rFonts w:ascii="Times New Roman" w:hAnsi="Times New Roman" w:cs="Times New Roman"/>
            <w:sz w:val="24"/>
            <w:vertAlign w:val="superscript"/>
            <w:rPrChange w:id="253" w:author="Liu, Luyu" w:date="2020-07-29T23:36:00Z">
              <w:rPr>
                <w:rFonts w:ascii="Times New Roman" w:hAnsi="Times New Roman" w:cs="Times New Roman"/>
                <w:sz w:val="24"/>
              </w:rPr>
            </w:rPrChange>
          </w:rPr>
          <w:t>th</w:t>
        </w:r>
        <w:r w:rsidR="000F49FB">
          <w:rPr>
            <w:rFonts w:ascii="Times New Roman" w:hAnsi="Times New Roman" w:cs="Times New Roman"/>
            <w:sz w:val="24"/>
          </w:rPr>
          <w:t>.</w:t>
        </w:r>
      </w:ins>
      <w:ins w:id="254" w:author="Liu, Luyu" w:date="2020-07-29T23:34:00Z">
        <w:r>
          <w:rPr>
            <w:rFonts w:ascii="Times New Roman" w:hAnsi="Times New Roman" w:cs="Times New Roman"/>
            <w:sz w:val="24"/>
          </w:rPr>
          <w:t xml:space="preserve"> </w:t>
        </w:r>
      </w:ins>
      <w:r w:rsidR="00077492">
        <w:rPr>
          <w:rFonts w:ascii="Times New Roman" w:hAnsi="Times New Roman" w:cs="Times New Roman"/>
          <w:sz w:val="24"/>
        </w:rPr>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255" w:author="Liu, Luyu" w:date="2020-07-20T23:14:00Z">
                <w:pPr>
                  <w:spacing w:line="480" w:lineRule="auto"/>
                  <w:jc w:val="center"/>
                </w:pPr>
              </w:pPrChange>
            </w:pPr>
          </w:p>
        </w:tc>
        <w:tc>
          <w:tcPr>
            <w:tcW w:w="4462" w:type="pct"/>
            <w:vAlign w:val="center"/>
            <w:hideMark/>
          </w:tcPr>
          <w:p w14:paraId="3F69D6CA" w14:textId="77777777" w:rsidR="00077492" w:rsidRPr="003309FC" w:rsidRDefault="00077492">
            <w:pPr>
              <w:spacing w:line="240" w:lineRule="auto"/>
              <w:jc w:val="both"/>
              <w:rPr>
                <w:rFonts w:ascii="Times New Roman" w:hAnsi="Times New Roman" w:cs="Times New Roman"/>
                <w:i/>
                <w:sz w:val="24"/>
                <w:szCs w:val="24"/>
              </w:rPr>
              <w:pPrChange w:id="256" w:author="Liu, Luyu" w:date="2020-07-20T23:14: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257" w:author="Liu, Luyu" w:date="2020-07-20T23:14:00Z">
                <w:pPr>
                  <w:spacing w:line="480" w:lineRule="auto"/>
                  <w:jc w:val="center"/>
                </w:pPr>
              </w:pPrChange>
            </w:pPr>
            <w:bookmarkStart w:id="258" w:name="_Ref19453714"/>
            <w:bookmarkStart w:id="259" w:name="_Ref4737336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bookmarkEnd w:id="259"/>
            <w:r w:rsidRPr="00E714F0">
              <w:rPr>
                <w:rFonts w:ascii="Times New Roman" w:eastAsia="Yu Mincho" w:hAnsi="Times New Roman" w:cs="Times New Roman"/>
                <w:sz w:val="24"/>
                <w:szCs w:val="24"/>
                <w:lang w:eastAsia="ja-JP"/>
              </w:rPr>
              <w:t>)</w:t>
            </w:r>
            <w:bookmarkEnd w:id="258"/>
          </w:p>
        </w:tc>
      </w:tr>
    </w:tbl>
    <w:p w14:paraId="709EFB30" w14:textId="0AC91E9D" w:rsidR="00077492" w:rsidRDefault="00077492">
      <w:pPr>
        <w:spacing w:line="240" w:lineRule="auto"/>
        <w:jc w:val="both"/>
        <w:rPr>
          <w:ins w:id="260" w:author="Liu, Luyu" w:date="2020-07-29T23:09:00Z"/>
          <w:rFonts w:ascii="Times New Roman" w:hAnsi="Times New Roman" w:cs="Times New Roman"/>
          <w:sz w:val="24"/>
        </w:rPr>
        <w:pPrChange w:id="261" w:author="Liu, Luyu" w:date="2020-07-20T23:14:00Z">
          <w:pPr>
            <w:spacing w:line="480" w:lineRule="auto"/>
            <w:jc w:val="both"/>
          </w:pPr>
        </w:pPrChange>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w:t>
      </w:r>
      <w:del w:id="262" w:author="Liu, Luyu" w:date="2020-07-21T10:59:00Z">
        <w:r w:rsidDel="006A1FF6">
          <w:rPr>
            <w:rFonts w:ascii="Times New Roman" w:hAnsi="Times New Roman" w:cs="Times New Roman"/>
            <w:sz w:val="24"/>
          </w:rPr>
          <w:delText xml:space="preserve">model </w:delText>
        </w:r>
      </w:del>
      <w:ins w:id="263" w:author="Liu, Luyu" w:date="2020-07-21T10:59:00Z">
        <w:r w:rsidR="006A1FF6">
          <w:rPr>
            <w:rFonts w:ascii="Times New Roman" w:hAnsi="Times New Roman" w:cs="Times New Roman"/>
            <w:sz w:val="24"/>
          </w:rPr>
          <w:t>function</w:t>
        </w:r>
      </w:ins>
      <w:ins w:id="264" w:author="Liu, Luyu" w:date="2020-07-22T20:31:00Z">
        <w:r w:rsidR="009B6887">
          <w:rPr>
            <w:rFonts w:ascii="Times New Roman" w:hAnsi="Times New Roman" w:cs="Times New Roman"/>
            <w:sz w:val="24"/>
          </w:rPr>
          <w:t xml:space="preserve"> with a least </w:t>
        </w:r>
      </w:ins>
      <w:ins w:id="265" w:author="Liu, Luyu" w:date="2020-07-22T20:32:00Z">
        <w:r w:rsidR="009B6887">
          <w:rPr>
            <w:rFonts w:ascii="Times New Roman" w:hAnsi="Times New Roman" w:cs="Times New Roman"/>
            <w:sz w:val="24"/>
          </w:rPr>
          <w:t>square optimizer</w:t>
        </w:r>
      </w:ins>
      <w:ins w:id="266" w:author="Liu, Luyu" w:date="2020-07-21T10:59:00Z">
        <w:r w:rsidR="006A1FF6">
          <w:rPr>
            <w:rFonts w:ascii="Times New Roman" w:hAnsi="Times New Roman" w:cs="Times New Roman"/>
            <w:sz w:val="24"/>
          </w:rPr>
          <w:t xml:space="preserve"> </w:t>
        </w:r>
      </w:ins>
      <w:r>
        <w:rPr>
          <w:rFonts w:ascii="Times New Roman" w:hAnsi="Times New Roman" w:cs="Times New Roman"/>
          <w:sz w:val="24"/>
        </w:rPr>
        <w:t>individually</w:t>
      </w:r>
      <w:ins w:id="267" w:author="Liu, Luyu" w:date="2020-07-22T14:24:00Z">
        <w:r w:rsidR="000E1061">
          <w:rPr>
            <w:rFonts w:ascii="Times New Roman" w:hAnsi="Times New Roman" w:cs="Times New Roman"/>
            <w:sz w:val="24"/>
          </w:rPr>
          <w:t>;</w:t>
        </w:r>
      </w:ins>
      <w:ins w:id="268" w:author="Liu, Luyu" w:date="2020-07-21T21:40:00Z">
        <w:r w:rsidR="00F7740E">
          <w:rPr>
            <w:rFonts w:ascii="Times New Roman" w:hAnsi="Times New Roman" w:cs="Times New Roman"/>
            <w:sz w:val="24"/>
          </w:rPr>
          <w:t xml:space="preserve"> </w:t>
        </w:r>
      </w:ins>
      <w:ins w:id="269" w:author="Liu, Luyu" w:date="2020-07-22T14:24:00Z">
        <w:r w:rsidR="000E1061">
          <w:rPr>
            <w:rFonts w:ascii="Times New Roman" w:hAnsi="Times New Roman" w:cs="Times New Roman"/>
            <w:sz w:val="24"/>
          </w:rPr>
          <w:t xml:space="preserve">we moreover </w:t>
        </w:r>
      </w:ins>
      <w:ins w:id="270" w:author="Liu, Luyu" w:date="2020-07-21T21:40:00Z">
        <w:r w:rsidR="00F7740E">
          <w:rPr>
            <w:rFonts w:ascii="Times New Roman" w:hAnsi="Times New Roman" w:cs="Times New Roman"/>
            <w:sz w:val="24"/>
          </w:rPr>
          <w:t>test</w:t>
        </w:r>
      </w:ins>
      <w:ins w:id="271" w:author="Liu, Luyu" w:date="2020-08-02T21:50:00Z">
        <w:r w:rsidR="004452E9">
          <w:rPr>
            <w:rFonts w:ascii="Times New Roman" w:hAnsi="Times New Roman" w:cs="Times New Roman"/>
            <w:sz w:val="24"/>
          </w:rPr>
          <w:t>ed</w:t>
        </w:r>
      </w:ins>
      <w:ins w:id="272" w:author="Liu, Luyu" w:date="2020-07-21T21:40:00Z">
        <w:r w:rsidR="00F7740E">
          <w:rPr>
            <w:rFonts w:ascii="Times New Roman" w:hAnsi="Times New Roman" w:cs="Times New Roman"/>
            <w:sz w:val="24"/>
          </w:rPr>
          <w:t xml:space="preserve"> the goodness of </w:t>
        </w:r>
      </w:ins>
      <w:ins w:id="273" w:author="Liu, Luyu" w:date="2020-07-21T22:45:00Z">
        <w:r w:rsidR="00272B35">
          <w:rPr>
            <w:rFonts w:ascii="Times New Roman" w:hAnsi="Times New Roman" w:cs="Times New Roman"/>
            <w:sz w:val="24"/>
          </w:rPr>
          <w:t xml:space="preserve">fit </w:t>
        </w:r>
      </w:ins>
      <w:ins w:id="274" w:author="Liu, Luyu" w:date="2020-07-21T21:40:00Z">
        <w:r w:rsidR="00F7740E">
          <w:rPr>
            <w:rFonts w:ascii="Times New Roman" w:hAnsi="Times New Roman" w:cs="Times New Roman"/>
            <w:sz w:val="24"/>
          </w:rPr>
          <w:t xml:space="preserve">by </w:t>
        </w:r>
      </w:ins>
      <w:ins w:id="275" w:author="Liu, Luyu" w:date="2020-07-21T22:28:00Z">
        <w:r w:rsidR="00F7740E">
          <w:rPr>
            <w:rFonts w:ascii="Times New Roman" w:hAnsi="Times New Roman" w:cs="Times New Roman"/>
            <w:sz w:val="24"/>
          </w:rPr>
          <w:t xml:space="preserve">calculating </w:t>
        </w:r>
      </w:ins>
      <w:ins w:id="276" w:author="Liu, Luyu" w:date="2020-07-22T20:57:00Z">
        <w:r w:rsidR="00827526">
          <w:rPr>
            <w:rFonts w:ascii="Times New Roman" w:hAnsi="Times New Roman" w:cs="Times New Roman"/>
            <w:sz w:val="24"/>
          </w:rPr>
          <w:t>the</w:t>
        </w:r>
      </w:ins>
      <w:ins w:id="277" w:author="Liu, Luyu" w:date="2020-07-22T14:25:00Z">
        <w:r w:rsidR="000E1061">
          <w:rPr>
            <w:rFonts w:ascii="Times New Roman" w:hAnsi="Times New Roman" w:cs="Times New Roman"/>
            <w:sz w:val="24"/>
          </w:rPr>
          <w:t xml:space="preserve"> </w:t>
        </w:r>
      </w:ins>
      <w:ins w:id="278" w:author="Liu, Luyu" w:date="2020-07-21T22:28:00Z">
        <w:r w:rsidR="00F7740E">
          <w:rPr>
            <w:rFonts w:ascii="Times New Roman" w:hAnsi="Times New Roman" w:cs="Times New Roman"/>
            <w:sz w:val="24"/>
          </w:rPr>
          <w:t>R-squared</w:t>
        </w:r>
      </w:ins>
      <w:ins w:id="279" w:author="Liu, Luyu" w:date="2020-07-22T20:57:00Z">
        <w:r w:rsidR="006D69AA">
          <w:rPr>
            <w:rFonts w:ascii="Times New Roman" w:hAnsi="Times New Roman" w:cs="Times New Roman"/>
            <w:sz w:val="24"/>
          </w:rPr>
          <w:t xml:space="preserve"> between actual and fit values</w:t>
        </w:r>
      </w:ins>
      <w:ins w:id="280" w:author="Liu, Luyu" w:date="2020-07-21T22:28:00Z">
        <w:r w:rsidR="00F7740E">
          <w:rPr>
            <w:rFonts w:ascii="Times New Roman" w:hAnsi="Times New Roman" w:cs="Times New Roman"/>
            <w:sz w:val="24"/>
          </w:rPr>
          <w:t xml:space="preserve">, </w:t>
        </w:r>
      </w:ins>
      <w:ins w:id="281" w:author="Liu, Luyu" w:date="2020-07-22T14:24:00Z">
        <w:r w:rsidR="000E1061">
          <w:rPr>
            <w:rFonts w:ascii="Times New Roman" w:hAnsi="Times New Roman" w:cs="Times New Roman"/>
            <w:sz w:val="24"/>
          </w:rPr>
          <w:t>Shapiro-Wilk test</w:t>
        </w:r>
      </w:ins>
      <w:ins w:id="282" w:author="Liu, Luyu" w:date="2020-07-22T14:25:00Z">
        <w:r w:rsidR="000E1061">
          <w:rPr>
            <w:rFonts w:ascii="Times New Roman" w:hAnsi="Times New Roman" w:cs="Times New Roman"/>
            <w:sz w:val="24"/>
          </w:rPr>
          <w:t xml:space="preserve"> p-value</w:t>
        </w:r>
      </w:ins>
      <w:ins w:id="283" w:author="Liu, Luyu" w:date="2020-07-22T14:24:00Z">
        <w:r w:rsidR="000E1061">
          <w:rPr>
            <w:rFonts w:ascii="Times New Roman" w:hAnsi="Times New Roman" w:cs="Times New Roman"/>
            <w:sz w:val="24"/>
          </w:rPr>
          <w:t>,</w:t>
        </w:r>
      </w:ins>
      <w:ins w:id="284" w:author="Liu, Luyu" w:date="2020-07-22T14:25:00Z">
        <w:r w:rsidR="000E1061">
          <w:rPr>
            <w:rFonts w:ascii="Times New Roman" w:hAnsi="Times New Roman" w:cs="Times New Roman"/>
            <w:sz w:val="24"/>
          </w:rPr>
          <w:t xml:space="preserve"> and Q-Q plot.</w:t>
        </w:r>
      </w:ins>
      <w:ins w:id="285" w:author="Liu, Luyu" w:date="2020-07-22T14:24:00Z">
        <w:r w:rsidR="000E1061">
          <w:rPr>
            <w:rFonts w:ascii="Times New Roman" w:hAnsi="Times New Roman" w:cs="Times New Roman"/>
            <w:sz w:val="24"/>
          </w:rPr>
          <w:t xml:space="preserve"> </w:t>
        </w:r>
      </w:ins>
      <w:ins w:id="286" w:author="Liu, Luyu" w:date="2020-07-29T23:20:00Z">
        <w:r w:rsidR="007B4D7B">
          <w:rPr>
            <w:rFonts w:ascii="Times New Roman" w:hAnsi="Times New Roman" w:cs="Times New Roman"/>
            <w:sz w:val="24"/>
          </w:rPr>
          <w:fldChar w:fldCharType="begin"/>
        </w:r>
        <w:r w:rsidR="007B4D7B">
          <w:rPr>
            <w:rFonts w:ascii="Times New Roman" w:hAnsi="Times New Roman" w:cs="Times New Roman"/>
            <w:sz w:val="24"/>
          </w:rPr>
          <w:instrText xml:space="preserve"> REF _Ref46957252 \h </w:instrText>
        </w:r>
      </w:ins>
      <w:r w:rsidR="007B4D7B">
        <w:rPr>
          <w:rFonts w:ascii="Times New Roman" w:hAnsi="Times New Roman" w:cs="Times New Roman"/>
          <w:sz w:val="24"/>
        </w:rPr>
      </w:r>
      <w:r w:rsidR="007B4D7B">
        <w:rPr>
          <w:rFonts w:ascii="Times New Roman" w:hAnsi="Times New Roman" w:cs="Times New Roman"/>
          <w:sz w:val="24"/>
        </w:rPr>
        <w:fldChar w:fldCharType="separate"/>
      </w:r>
      <w:ins w:id="287" w:author="Liu, Luyu" w:date="2020-08-02T23:00:00Z">
        <w:r w:rsidR="0080193A" w:rsidRPr="00FF1A8A">
          <w:rPr>
            <w:rFonts w:ascii="Times New Roman" w:hAnsi="Times New Roman" w:cs="Times New Roman"/>
            <w:sz w:val="24"/>
          </w:rPr>
          <w:t xml:space="preserve">Fig </w:t>
        </w:r>
        <w:r w:rsidR="0080193A">
          <w:rPr>
            <w:rFonts w:ascii="Times New Roman" w:hAnsi="Times New Roman" w:cs="Times New Roman"/>
            <w:noProof/>
            <w:sz w:val="24"/>
          </w:rPr>
          <w:t>2</w:t>
        </w:r>
      </w:ins>
      <w:ins w:id="288" w:author="Liu, Luyu" w:date="2020-07-29T23:20:00Z">
        <w:r w:rsidR="007B4D7B">
          <w:rPr>
            <w:rFonts w:ascii="Times New Roman" w:hAnsi="Times New Roman" w:cs="Times New Roman"/>
            <w:sz w:val="24"/>
          </w:rPr>
          <w:fldChar w:fldCharType="end"/>
        </w:r>
        <w:r w:rsidR="007B4D7B">
          <w:rPr>
            <w:rFonts w:ascii="Times New Roman" w:hAnsi="Times New Roman" w:cs="Times New Roman"/>
            <w:sz w:val="24"/>
          </w:rPr>
          <w:t xml:space="preserve"> shows an example</w:t>
        </w:r>
        <w:r w:rsidR="00DA1B89">
          <w:rPr>
            <w:rFonts w:ascii="Times New Roman" w:hAnsi="Times New Roman" w:cs="Times New Roman"/>
            <w:sz w:val="24"/>
          </w:rPr>
          <w:t xml:space="preserve"> of curve fitting</w:t>
        </w:r>
      </w:ins>
      <w:ins w:id="289" w:author="Liu, Luyu" w:date="2020-07-29T23:21:00Z">
        <w:r w:rsidR="00A96E03">
          <w:rPr>
            <w:rFonts w:ascii="Times New Roman" w:hAnsi="Times New Roman" w:cs="Times New Roman"/>
            <w:sz w:val="24"/>
          </w:rPr>
          <w:t xml:space="preserve"> result</w:t>
        </w:r>
      </w:ins>
      <w:ins w:id="290" w:author="Liu, Luyu" w:date="2020-07-29T23:20:00Z">
        <w:r w:rsidR="007B4D7B">
          <w:rPr>
            <w:rFonts w:ascii="Times New Roman" w:hAnsi="Times New Roman" w:cs="Times New Roman"/>
            <w:sz w:val="24"/>
          </w:rPr>
          <w:t xml:space="preserve">. </w:t>
        </w:r>
      </w:ins>
      <w:ins w:id="291" w:author="Liu, Luyu" w:date="2020-07-22T14:30:00Z">
        <w:r w:rsidR="00C2220C">
          <w:rPr>
            <w:rFonts w:ascii="Times New Roman" w:hAnsi="Times New Roman" w:cs="Times New Roman"/>
            <w:sz w:val="24"/>
          </w:rPr>
          <w:t xml:space="preserve">In the following sections, we introduce </w:t>
        </w:r>
      </w:ins>
      <w:ins w:id="292" w:author="Liu, Luyu" w:date="2020-07-22T14:53:00Z">
        <w:r w:rsidR="00D2269C">
          <w:rPr>
            <w:rFonts w:ascii="Times New Roman" w:hAnsi="Times New Roman" w:cs="Times New Roman"/>
            <w:sz w:val="24"/>
          </w:rPr>
          <w:t>several</w:t>
        </w:r>
      </w:ins>
      <w:ins w:id="293" w:author="Liu, Luyu" w:date="2020-07-22T14:31:00Z">
        <w:r w:rsidR="00C2220C">
          <w:rPr>
            <w:rFonts w:ascii="Times New Roman" w:hAnsi="Times New Roman" w:cs="Times New Roman"/>
            <w:sz w:val="24"/>
          </w:rPr>
          <w:t xml:space="preserve"> </w:t>
        </w:r>
      </w:ins>
      <w:del w:id="294" w:author="Liu, Luyu" w:date="2020-07-21T22:27:00Z">
        <w:r w:rsidDel="00F7740E">
          <w:rPr>
            <w:rFonts w:ascii="Times New Roman" w:hAnsi="Times New Roman" w:cs="Times New Roman"/>
            <w:sz w:val="24"/>
          </w:rPr>
          <w:delText xml:space="preserve"> and </w:delText>
        </w:r>
      </w:del>
      <w:del w:id="295" w:author="Liu, Luyu" w:date="2020-07-22T14:30:00Z">
        <w:r w:rsidDel="00C2220C">
          <w:rPr>
            <w:rFonts w:ascii="Times New Roman" w:hAnsi="Times New Roman" w:cs="Times New Roman"/>
            <w:sz w:val="24"/>
          </w:rPr>
          <w:delText xml:space="preserve">calculate </w:delText>
        </w:r>
      </w:del>
      <w:r>
        <w:rPr>
          <w:rFonts w:ascii="Times New Roman" w:hAnsi="Times New Roman" w:cs="Times New Roman"/>
          <w:sz w:val="24"/>
        </w:rPr>
        <w:t>key parameters</w:t>
      </w:r>
      <w:ins w:id="296" w:author="Liu, Luyu" w:date="2020-07-22T14:31:00Z">
        <w:r w:rsidR="00C2220C">
          <w:rPr>
            <w:rFonts w:ascii="Times New Roman" w:hAnsi="Times New Roman" w:cs="Times New Roman"/>
            <w:sz w:val="24"/>
          </w:rPr>
          <w:t xml:space="preserve"> </w:t>
        </w:r>
      </w:ins>
      <w:ins w:id="297" w:author="Liu, Luyu" w:date="2020-07-22T14:53:00Z">
        <w:r w:rsidR="00D2269C">
          <w:rPr>
            <w:rFonts w:ascii="Times New Roman" w:hAnsi="Times New Roman" w:cs="Times New Roman"/>
            <w:sz w:val="24"/>
          </w:rPr>
          <w:t xml:space="preserve">derived from the logistic function that </w:t>
        </w:r>
      </w:ins>
      <w:ins w:id="298" w:author="Liu, Luyu" w:date="2020-07-22T14:57:00Z">
        <w:r w:rsidR="00D2269C">
          <w:rPr>
            <w:rFonts w:ascii="Times New Roman" w:hAnsi="Times New Roman" w:cs="Times New Roman"/>
            <w:sz w:val="24"/>
          </w:rPr>
          <w:t xml:space="preserve">describe </w:t>
        </w:r>
      </w:ins>
      <w:ins w:id="299" w:author="Liu, Luyu" w:date="2020-07-22T14:31:00Z">
        <w:r w:rsidR="00C2220C">
          <w:rPr>
            <w:rFonts w:ascii="Times New Roman" w:hAnsi="Times New Roman" w:cs="Times New Roman"/>
            <w:sz w:val="24"/>
          </w:rPr>
          <w:t xml:space="preserve">the demand </w:t>
        </w:r>
      </w:ins>
      <w:ins w:id="300" w:author="Liu, Luyu" w:date="2020-07-22T14:57:00Z">
        <w:r w:rsidR="0012456D">
          <w:rPr>
            <w:rFonts w:ascii="Times New Roman" w:hAnsi="Times New Roman" w:cs="Times New Roman"/>
            <w:sz w:val="24"/>
          </w:rPr>
          <w:t xml:space="preserve">decline </w:t>
        </w:r>
      </w:ins>
      <w:ins w:id="301" w:author="Liu, Luyu" w:date="2020-07-22T14:31:00Z">
        <w:r w:rsidR="00C2220C">
          <w:rPr>
            <w:rFonts w:ascii="Times New Roman" w:hAnsi="Times New Roman" w:cs="Times New Roman"/>
            <w:sz w:val="24"/>
          </w:rPr>
          <w:t>process</w:t>
        </w:r>
      </w:ins>
      <w:del w:id="302" w:author="Liu, Luyu" w:date="2020-07-22T14:31:00Z">
        <w:r w:rsidDel="00C2220C">
          <w:rPr>
            <w:rFonts w:ascii="Times New Roman" w:hAnsi="Times New Roman" w:cs="Times New Roman"/>
            <w:sz w:val="24"/>
          </w:rPr>
          <w:delText xml:space="preserve"> that describe the process for each transit system</w:delText>
        </w:r>
      </w:del>
      <w:r>
        <w:rPr>
          <w:rFonts w:ascii="Times New Roman" w:hAnsi="Times New Roman" w:cs="Times New Roman"/>
          <w:sz w:val="24"/>
        </w:rPr>
        <w:t>.</w:t>
      </w:r>
    </w:p>
    <w:p w14:paraId="4E5657A7" w14:textId="479C0B48" w:rsidR="006C64A6" w:rsidRPr="00C94C81" w:rsidRDefault="00810688">
      <w:pPr>
        <w:spacing w:line="240" w:lineRule="auto"/>
        <w:rPr>
          <w:ins w:id="303" w:author="Liu, Luyu" w:date="2020-07-29T23:09:00Z"/>
          <w:rFonts w:ascii="Times New Roman" w:hAnsi="Times New Roman" w:cs="Times New Roman"/>
          <w:b/>
          <w:sz w:val="24"/>
          <w:rPrChange w:id="304" w:author="Liu, Luyu" w:date="2020-08-02T23:05:00Z">
            <w:rPr>
              <w:ins w:id="305" w:author="Liu, Luyu" w:date="2020-07-29T23:09:00Z"/>
              <w:rFonts w:ascii="Times New Roman" w:hAnsi="Times New Roman" w:cs="Times New Roman"/>
              <w:sz w:val="24"/>
            </w:rPr>
          </w:rPrChange>
        </w:rPr>
        <w:pPrChange w:id="306" w:author="Liu, Luyu" w:date="2020-08-02T23:05:00Z">
          <w:pPr>
            <w:spacing w:line="480" w:lineRule="auto"/>
            <w:jc w:val="both"/>
          </w:pPr>
        </w:pPrChange>
      </w:pPr>
      <w:bookmarkStart w:id="307" w:name="_Ref46958112"/>
      <w:ins w:id="308" w:author="Liu, Luyu" w:date="2020-07-29T23:34:00Z">
        <w:r w:rsidRPr="00C94C81">
          <w:rPr>
            <w:rFonts w:ascii="Times New Roman" w:hAnsi="Times New Roman" w:cs="Times New Roman"/>
            <w:b/>
            <w:sz w:val="24"/>
            <w:rPrChange w:id="309" w:author="Liu, Luyu" w:date="2020-08-02T23:05:00Z">
              <w:rPr/>
            </w:rPrChange>
          </w:rPr>
          <w:t xml:space="preserve">Fig </w:t>
        </w:r>
        <w:r w:rsidRPr="00C94C81">
          <w:rPr>
            <w:rFonts w:ascii="Times New Roman" w:hAnsi="Times New Roman" w:cs="Times New Roman"/>
            <w:b/>
            <w:sz w:val="24"/>
            <w:rPrChange w:id="310" w:author="Liu, Luyu" w:date="2020-08-02T23:05:00Z">
              <w:rPr/>
            </w:rPrChange>
          </w:rPr>
          <w:fldChar w:fldCharType="begin"/>
        </w:r>
        <w:r w:rsidRPr="00C94C81">
          <w:rPr>
            <w:rFonts w:ascii="Times New Roman" w:hAnsi="Times New Roman" w:cs="Times New Roman"/>
            <w:b/>
            <w:sz w:val="24"/>
            <w:rPrChange w:id="311" w:author="Liu, Luyu" w:date="2020-08-02T23:05:00Z">
              <w:rPr/>
            </w:rPrChange>
          </w:rPr>
          <w:instrText xml:space="preserve"> SEQ Fig \* ARABIC </w:instrText>
        </w:r>
      </w:ins>
      <w:r w:rsidRPr="00C94C81">
        <w:rPr>
          <w:rFonts w:ascii="Times New Roman" w:hAnsi="Times New Roman" w:cs="Times New Roman"/>
          <w:b/>
          <w:sz w:val="24"/>
          <w:rPrChange w:id="312" w:author="Liu, Luyu" w:date="2020-08-02T23:05:00Z">
            <w:rPr/>
          </w:rPrChange>
        </w:rPr>
        <w:fldChar w:fldCharType="separate"/>
      </w:r>
      <w:ins w:id="313" w:author="Liu, Luyu" w:date="2020-07-29T23:36:00Z">
        <w:r w:rsidR="000F49FB" w:rsidRPr="00C94C81">
          <w:rPr>
            <w:rFonts w:ascii="Times New Roman" w:hAnsi="Times New Roman" w:cs="Times New Roman"/>
            <w:b/>
            <w:noProof/>
            <w:sz w:val="24"/>
            <w:rPrChange w:id="314" w:author="Liu, Luyu" w:date="2020-08-02T23:05:00Z">
              <w:rPr>
                <w:rFonts w:ascii="Times New Roman" w:hAnsi="Times New Roman" w:cs="Times New Roman"/>
                <w:noProof/>
                <w:sz w:val="24"/>
              </w:rPr>
            </w:rPrChange>
          </w:rPr>
          <w:t>1</w:t>
        </w:r>
      </w:ins>
      <w:ins w:id="315" w:author="Liu, Luyu" w:date="2020-07-29T23:34:00Z">
        <w:r w:rsidRPr="00C94C81">
          <w:rPr>
            <w:rFonts w:ascii="Times New Roman" w:hAnsi="Times New Roman" w:cs="Times New Roman"/>
            <w:b/>
            <w:sz w:val="24"/>
            <w:rPrChange w:id="316" w:author="Liu, Luyu" w:date="2020-08-02T23:05:00Z">
              <w:rPr/>
            </w:rPrChange>
          </w:rPr>
          <w:fldChar w:fldCharType="end"/>
        </w:r>
      </w:ins>
      <w:bookmarkEnd w:id="307"/>
      <w:ins w:id="317" w:author="Liu, Luyu" w:date="2020-08-02T23:06:00Z">
        <w:r w:rsidR="00C94C81">
          <w:rPr>
            <w:rFonts w:ascii="Times New Roman" w:hAnsi="Times New Roman" w:cs="Times New Roman"/>
            <w:b/>
            <w:sz w:val="24"/>
          </w:rPr>
          <w:t>.</w:t>
        </w:r>
      </w:ins>
      <w:ins w:id="318" w:author="Liu, Luyu" w:date="2020-07-29T23:34:00Z">
        <w:r w:rsidRPr="00C94C81">
          <w:rPr>
            <w:rFonts w:ascii="Times New Roman" w:hAnsi="Times New Roman" w:cs="Times New Roman"/>
            <w:b/>
            <w:sz w:val="24"/>
            <w:rPrChange w:id="319" w:author="Liu, Luyu" w:date="2020-08-02T23:05:00Z">
              <w:rPr/>
            </w:rPrChange>
          </w:rPr>
          <w:t xml:space="preserve"> The temporal patterns of </w:t>
        </w:r>
      </w:ins>
      <w:ins w:id="320" w:author="Liu, Luyu" w:date="2020-07-29T23:35:00Z">
        <w:r w:rsidR="00AB6493" w:rsidRPr="00C94C81">
          <w:rPr>
            <w:rFonts w:ascii="Times New Roman" w:hAnsi="Times New Roman" w:cs="Times New Roman"/>
            <w:b/>
            <w:sz w:val="24"/>
            <w:rPrChange w:id="321" w:author="Liu, Luyu" w:date="2020-08-02T23:05:00Z">
              <w:rPr>
                <w:rFonts w:ascii="Times New Roman" w:hAnsi="Times New Roman" w:cs="Times New Roman"/>
                <w:sz w:val="24"/>
              </w:rPr>
            </w:rPrChange>
          </w:rPr>
          <w:t xml:space="preserve">all US </w:t>
        </w:r>
      </w:ins>
      <w:ins w:id="322" w:author="Liu, Luyu" w:date="2020-07-29T23:34:00Z">
        <w:r w:rsidRPr="00C94C81">
          <w:rPr>
            <w:rFonts w:ascii="Times New Roman" w:hAnsi="Times New Roman" w:cs="Times New Roman"/>
            <w:b/>
            <w:sz w:val="24"/>
            <w:rPrChange w:id="323" w:author="Liu, Luyu" w:date="2020-08-02T23:05:00Z">
              <w:rPr/>
            </w:rPrChange>
          </w:rPr>
          <w:t>systems’ average transit demand across the study period.</w:t>
        </w:r>
      </w:ins>
    </w:p>
    <w:p w14:paraId="4EC79ED4" w14:textId="3F6931AD" w:rsidR="007455D1" w:rsidRPr="00C94C81" w:rsidRDefault="007455D1">
      <w:pPr>
        <w:spacing w:line="240" w:lineRule="auto"/>
        <w:rPr>
          <w:ins w:id="324" w:author="Liu, Luyu" w:date="2020-08-02T23:00:00Z"/>
          <w:rFonts w:ascii="Times New Roman" w:hAnsi="Times New Roman" w:cs="Times New Roman"/>
          <w:b/>
          <w:sz w:val="24"/>
          <w:rPrChange w:id="325" w:author="Liu, Luyu" w:date="2020-08-02T23:05:00Z">
            <w:rPr>
              <w:ins w:id="326" w:author="Liu, Luyu" w:date="2020-08-02T23:00:00Z"/>
              <w:rFonts w:ascii="Times New Roman" w:hAnsi="Times New Roman" w:cs="Times New Roman"/>
              <w:sz w:val="24"/>
            </w:rPr>
          </w:rPrChange>
        </w:rPr>
        <w:pPrChange w:id="327" w:author="Liu, Luyu" w:date="2020-08-02T23:05:00Z">
          <w:pPr>
            <w:spacing w:line="240" w:lineRule="auto"/>
            <w:jc w:val="center"/>
          </w:pPr>
        </w:pPrChange>
      </w:pPr>
      <w:bookmarkStart w:id="328" w:name="_Ref46957252"/>
      <w:ins w:id="329" w:author="Liu, Luyu" w:date="2020-08-02T23:00:00Z">
        <w:r w:rsidRPr="00C94C81">
          <w:rPr>
            <w:rFonts w:ascii="Times New Roman" w:hAnsi="Times New Roman" w:cs="Times New Roman"/>
            <w:b/>
            <w:sz w:val="24"/>
            <w:rPrChange w:id="330" w:author="Liu, Luyu" w:date="2020-08-02T23:05:00Z">
              <w:rPr>
                <w:rFonts w:ascii="Times New Roman" w:hAnsi="Times New Roman" w:cs="Times New Roman"/>
                <w:sz w:val="24"/>
              </w:rPr>
            </w:rPrChange>
          </w:rPr>
          <w:lastRenderedPageBreak/>
          <w:t xml:space="preserve">Fig </w:t>
        </w:r>
        <w:r w:rsidRPr="00C94C81">
          <w:rPr>
            <w:rFonts w:ascii="Times New Roman" w:hAnsi="Times New Roman" w:cs="Times New Roman"/>
            <w:b/>
            <w:sz w:val="24"/>
            <w:rPrChange w:id="331" w:author="Liu, Luyu" w:date="2020-08-02T23:05:00Z">
              <w:rPr>
                <w:rFonts w:ascii="Times New Roman" w:hAnsi="Times New Roman" w:cs="Times New Roman"/>
                <w:sz w:val="24"/>
              </w:rPr>
            </w:rPrChange>
          </w:rPr>
          <w:fldChar w:fldCharType="begin"/>
        </w:r>
        <w:r w:rsidRPr="00C94C81">
          <w:rPr>
            <w:rFonts w:ascii="Times New Roman" w:hAnsi="Times New Roman" w:cs="Times New Roman"/>
            <w:b/>
            <w:sz w:val="24"/>
            <w:rPrChange w:id="332" w:author="Liu, Luyu" w:date="2020-08-02T23:05: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333" w:author="Liu, Luyu" w:date="2020-08-02T23:05:00Z">
              <w:rPr>
                <w:rFonts w:ascii="Times New Roman" w:hAnsi="Times New Roman" w:cs="Times New Roman"/>
                <w:sz w:val="24"/>
              </w:rPr>
            </w:rPrChange>
          </w:rPr>
          <w:fldChar w:fldCharType="separate"/>
        </w:r>
        <w:r w:rsidRPr="00C94C81">
          <w:rPr>
            <w:rFonts w:ascii="Times New Roman" w:hAnsi="Times New Roman" w:cs="Times New Roman"/>
            <w:b/>
            <w:noProof/>
            <w:sz w:val="24"/>
            <w:rPrChange w:id="334" w:author="Liu, Luyu" w:date="2020-08-02T23:05:00Z">
              <w:rPr>
                <w:rFonts w:ascii="Times New Roman" w:hAnsi="Times New Roman" w:cs="Times New Roman"/>
                <w:noProof/>
                <w:sz w:val="24"/>
              </w:rPr>
            </w:rPrChange>
          </w:rPr>
          <w:t>2</w:t>
        </w:r>
        <w:r w:rsidRPr="00C94C81">
          <w:rPr>
            <w:rFonts w:ascii="Times New Roman" w:hAnsi="Times New Roman" w:cs="Times New Roman"/>
            <w:b/>
            <w:sz w:val="24"/>
            <w:rPrChange w:id="335" w:author="Liu, Luyu" w:date="2020-08-02T23:05:00Z">
              <w:rPr>
                <w:rFonts w:ascii="Times New Roman" w:hAnsi="Times New Roman" w:cs="Times New Roman"/>
                <w:sz w:val="24"/>
              </w:rPr>
            </w:rPrChange>
          </w:rPr>
          <w:fldChar w:fldCharType="end"/>
        </w:r>
        <w:bookmarkEnd w:id="328"/>
        <w:r w:rsidR="00C94C81">
          <w:rPr>
            <w:rFonts w:ascii="Times New Roman" w:hAnsi="Times New Roman" w:cs="Times New Roman"/>
            <w:b/>
            <w:sz w:val="24"/>
          </w:rPr>
          <w:t>.</w:t>
        </w:r>
        <w:r w:rsidRPr="00C94C81">
          <w:rPr>
            <w:rFonts w:ascii="Times New Roman" w:hAnsi="Times New Roman" w:cs="Times New Roman"/>
            <w:b/>
            <w:sz w:val="24"/>
            <w:rPrChange w:id="336" w:author="Liu, Luyu" w:date="2020-08-02T23:05:00Z">
              <w:rPr>
                <w:rFonts w:ascii="Times New Roman" w:hAnsi="Times New Roman" w:cs="Times New Roman"/>
                <w:sz w:val="24"/>
              </w:rPr>
            </w:rPrChange>
          </w:rPr>
          <w:t xml:space="preserve"> </w:t>
        </w:r>
      </w:ins>
      <w:ins w:id="337" w:author="Liu, Luyu" w:date="2020-08-02T23:06:00Z">
        <w:r w:rsidR="00C94C81">
          <w:rPr>
            <w:rFonts w:ascii="Times New Roman" w:hAnsi="Times New Roman" w:cs="Times New Roman"/>
            <w:b/>
            <w:sz w:val="24"/>
          </w:rPr>
          <w:t>C</w:t>
        </w:r>
      </w:ins>
      <w:ins w:id="338" w:author="Liu, Luyu" w:date="2020-08-02T23:00:00Z">
        <w:r w:rsidRPr="00C94C81">
          <w:rPr>
            <w:rFonts w:ascii="Times New Roman" w:hAnsi="Times New Roman" w:cs="Times New Roman"/>
            <w:b/>
            <w:sz w:val="24"/>
            <w:rPrChange w:id="339" w:author="Liu, Luyu" w:date="2020-08-02T23:05:00Z">
              <w:rPr>
                <w:rFonts w:ascii="Times New Roman" w:hAnsi="Times New Roman" w:cs="Times New Roman"/>
                <w:sz w:val="24"/>
              </w:rPr>
            </w:rPrChange>
          </w:rPr>
          <w:t>urve fitting and presentations of key parameters with the transit demand data of the Metropolitan Transportation Authority (MTA) Manhattan bus.</w:t>
        </w:r>
      </w:ins>
    </w:p>
    <w:p w14:paraId="0291C2D5" w14:textId="77777777" w:rsidR="006C64A6" w:rsidRDefault="006C64A6">
      <w:pPr>
        <w:spacing w:line="240" w:lineRule="auto"/>
        <w:jc w:val="both"/>
        <w:rPr>
          <w:rFonts w:ascii="Times New Roman" w:hAnsi="Times New Roman" w:cs="Times New Roman"/>
          <w:sz w:val="24"/>
        </w:rPr>
        <w:pPrChange w:id="340" w:author="Liu, Luyu" w:date="2020-07-20T23:14:00Z">
          <w:pPr>
            <w:spacing w:line="480" w:lineRule="auto"/>
            <w:jc w:val="both"/>
          </w:pPr>
        </w:pPrChange>
      </w:pPr>
    </w:p>
    <w:p w14:paraId="1E17569A" w14:textId="2F19A16E" w:rsidR="00077492" w:rsidRPr="00FF2732" w:rsidRDefault="00610EAA">
      <w:pPr>
        <w:spacing w:line="240" w:lineRule="auto"/>
        <w:rPr>
          <w:rStyle w:val="Emphasis"/>
          <w:rPrChange w:id="341" w:author="Liu, Luyu" w:date="2020-08-02T21:17:00Z">
            <w:rPr/>
          </w:rPrChange>
        </w:rPr>
        <w:pPrChange w:id="342" w:author="Liu, Luyu" w:date="2020-08-02T21:17:00Z">
          <w:pPr>
            <w:pStyle w:val="ListParagraph"/>
            <w:numPr>
              <w:ilvl w:val="2"/>
              <w:numId w:val="2"/>
            </w:numPr>
            <w:spacing w:line="480" w:lineRule="auto"/>
            <w:ind w:hanging="720"/>
          </w:pPr>
        </w:pPrChange>
      </w:pPr>
      <w:ins w:id="343" w:author="Liu, Luyu" w:date="2020-07-22T20:40:00Z">
        <w:r w:rsidRPr="00FF2732">
          <w:rPr>
            <w:rStyle w:val="Emphasis"/>
            <w:rPrChange w:id="344" w:author="Liu, Luyu" w:date="2020-08-02T21:17:00Z">
              <w:rPr/>
            </w:rPrChange>
          </w:rPr>
          <w:t>Base</w:t>
        </w:r>
      </w:ins>
      <w:del w:id="345" w:author="Liu, Luyu" w:date="2020-07-22T20:40:00Z">
        <w:r w:rsidR="00077492" w:rsidRPr="00FF2732" w:rsidDel="00610EAA">
          <w:rPr>
            <w:rStyle w:val="Emphasis"/>
            <w:rPrChange w:id="346" w:author="Liu, Luyu" w:date="2020-08-02T21:17:00Z">
              <w:rPr/>
            </w:rPrChange>
          </w:rPr>
          <w:delText>Floor</w:delText>
        </w:r>
      </w:del>
      <w:r w:rsidR="00077492" w:rsidRPr="00FF2732">
        <w:rPr>
          <w:rStyle w:val="Emphasis"/>
          <w:rPrChange w:id="347" w:author="Liu, Luyu" w:date="2020-08-02T21:17:00Z">
            <w:rPr/>
          </w:rPrChange>
        </w:rPr>
        <w:t xml:space="preserve"> value</w:t>
      </w:r>
    </w:p>
    <w:p w14:paraId="006216A9" w14:textId="2A24CC0F" w:rsidR="00077492" w:rsidRDefault="00077492">
      <w:pPr>
        <w:spacing w:line="240" w:lineRule="auto"/>
        <w:ind w:firstLine="720"/>
        <w:jc w:val="both"/>
        <w:rPr>
          <w:rFonts w:ascii="Times New Roman" w:hAnsi="Times New Roman" w:cs="Times New Roman"/>
          <w:sz w:val="24"/>
        </w:rPr>
        <w:pPrChange w:id="348" w:author="Liu, Luyu" w:date="2020-08-02T21:20:00Z">
          <w:pPr>
            <w:spacing w:line="480" w:lineRule="auto"/>
            <w:jc w:val="both"/>
          </w:pPr>
        </w:pPrChange>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349" w:author="Liu, Luyu" w:date="2020-07-22T20:34:00Z">
        <w:r w:rsidR="009B6887">
          <w:rPr>
            <w:rFonts w:ascii="Times New Roman" w:hAnsi="Times New Roman" w:cs="Times New Roman"/>
            <w:sz w:val="24"/>
          </w:rPr>
          <w:t xml:space="preserve">define it as </w:t>
        </w:r>
      </w:ins>
      <w:del w:id="350" w:author="Liu, Luyu" w:date="2020-07-22T20:34:00Z">
        <w:r w:rsidDel="009B6887">
          <w:rPr>
            <w:rFonts w:ascii="Times New Roman" w:hAnsi="Times New Roman" w:cs="Times New Roman"/>
            <w:sz w:val="24"/>
          </w:rPr>
          <w:delText xml:space="preserve">call this the </w:delText>
        </w:r>
      </w:del>
      <w:del w:id="351" w:author="Liu, Luyu" w:date="2020-07-22T20:40:00Z">
        <w:r w:rsidRPr="00986B72" w:rsidDel="00610EAA">
          <w:rPr>
            <w:rFonts w:ascii="Times New Roman" w:hAnsi="Times New Roman" w:cs="Times New Roman"/>
            <w:i/>
            <w:sz w:val="24"/>
          </w:rPr>
          <w:delText xml:space="preserve">floor </w:delText>
        </w:r>
      </w:del>
      <w:ins w:id="352" w:author="Liu, Luyu" w:date="2020-07-22T20:40:00Z">
        <w:r w:rsidR="00610EAA">
          <w:rPr>
            <w:rFonts w:ascii="Times New Roman" w:hAnsi="Times New Roman" w:cs="Times New Roman"/>
            <w:i/>
            <w:sz w:val="24"/>
          </w:rPr>
          <w:t xml:space="preserve">base </w:t>
        </w:r>
      </w:ins>
      <w:r w:rsidRPr="00986B72">
        <w:rPr>
          <w:rFonts w:ascii="Times New Roman" w:hAnsi="Times New Roman" w:cs="Times New Roman"/>
          <w:i/>
          <w:sz w:val="24"/>
        </w:rPr>
        <w:t>value</w:t>
      </w:r>
      <w:ins w:id="353" w:author="Liu, Luyu" w:date="2020-07-29T23:27:00Z">
        <w:r w:rsidR="0023011C">
          <w:rPr>
            <w:rFonts w:ascii="Times New Roman" w:hAnsi="Times New Roman" w:cs="Times New Roman"/>
            <w:i/>
            <w:sz w:val="24"/>
          </w:rPr>
          <w:t xml:space="preserve"> </w:t>
        </w:r>
        <w:r w:rsidR="0023011C">
          <w:rPr>
            <w:rFonts w:ascii="Times New Roman" w:hAnsi="Times New Roman" w:cs="Times New Roman"/>
            <w:sz w:val="24"/>
          </w:rPr>
          <w:t xml:space="preserve">as visualized in </w:t>
        </w:r>
      </w:ins>
      <w:ins w:id="354" w:author="Liu, Luyu" w:date="2020-07-29T23:28:00Z">
        <w:r w:rsidR="0023011C">
          <w:rPr>
            <w:rFonts w:ascii="Times New Roman" w:hAnsi="Times New Roman" w:cs="Times New Roman"/>
            <w:sz w:val="24"/>
          </w:rPr>
          <w:fldChar w:fldCharType="begin"/>
        </w:r>
        <w:r w:rsidR="0023011C">
          <w:rPr>
            <w:rFonts w:ascii="Times New Roman" w:hAnsi="Times New Roman" w:cs="Times New Roman"/>
            <w:sz w:val="24"/>
          </w:rPr>
          <w:instrText xml:space="preserve"> REF _Ref46957252 \h </w:instrText>
        </w:r>
      </w:ins>
      <w:r w:rsidR="0023011C">
        <w:rPr>
          <w:rFonts w:ascii="Times New Roman" w:hAnsi="Times New Roman" w:cs="Times New Roman"/>
          <w:sz w:val="24"/>
        </w:rPr>
      </w:r>
      <w:r w:rsidR="0023011C">
        <w:rPr>
          <w:rFonts w:ascii="Times New Roman" w:hAnsi="Times New Roman" w:cs="Times New Roman"/>
          <w:sz w:val="24"/>
        </w:rPr>
        <w:fldChar w:fldCharType="separate"/>
      </w:r>
      <w:ins w:id="355" w:author="Liu, Luyu" w:date="2020-07-29T23:37:00Z">
        <w:r w:rsidR="000F49FB" w:rsidRPr="006C64A6">
          <w:rPr>
            <w:rFonts w:ascii="Times New Roman" w:hAnsi="Times New Roman" w:cs="Times New Roman"/>
            <w:sz w:val="24"/>
            <w:rPrChange w:id="356" w:author="Liu, Luyu" w:date="2020-07-29T23:11:00Z">
              <w:rPr/>
            </w:rPrChange>
          </w:rPr>
          <w:t xml:space="preserve">Fig </w:t>
        </w:r>
        <w:r w:rsidR="000F49FB">
          <w:rPr>
            <w:rFonts w:ascii="Times New Roman" w:hAnsi="Times New Roman" w:cs="Times New Roman"/>
            <w:noProof/>
            <w:sz w:val="24"/>
          </w:rPr>
          <w:t>2</w:t>
        </w:r>
      </w:ins>
      <w:ins w:id="357" w:author="Liu, Luyu" w:date="2020-07-29T23:28:00Z">
        <w:r w:rsidR="0023011C">
          <w:rPr>
            <w:rFonts w:ascii="Times New Roman" w:hAnsi="Times New Roman" w:cs="Times New Roman"/>
            <w:sz w:val="24"/>
          </w:rPr>
          <w:fldChar w:fldCharType="end"/>
        </w:r>
      </w:ins>
      <w:r w:rsidRPr="00986B72">
        <w:rPr>
          <w:rFonts w:ascii="Times New Roman" w:hAnsi="Times New Roman" w:cs="Times New Roman"/>
          <w:i/>
          <w:sz w:val="24"/>
        </w:rPr>
        <w:t>.</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w:t>
      </w:r>
      <w:del w:id="358" w:author="Liu, Luyu" w:date="2020-07-29T17:13:00Z">
        <w:r w:rsidDel="00D75BD2">
          <w:rPr>
            <w:rFonts w:ascii="Times New Roman" w:hAnsi="Times New Roman" w:cs="Times New Roman"/>
            <w:sz w:val="24"/>
          </w:rPr>
          <w:delText>floor</w:delText>
        </w:r>
      </w:del>
      <w:ins w:id="359"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 represents the base level of demand from the initial shock to the system.</w:t>
      </w:r>
    </w:p>
    <w:p w14:paraId="4E0BF429" w14:textId="5C82C1DF" w:rsidR="00077492" w:rsidRDefault="00077492">
      <w:pPr>
        <w:spacing w:line="240" w:lineRule="auto"/>
        <w:ind w:firstLine="720"/>
        <w:jc w:val="both"/>
        <w:rPr>
          <w:rFonts w:ascii="Times New Roman" w:hAnsi="Times New Roman" w:cs="Times New Roman"/>
          <w:sz w:val="24"/>
        </w:rPr>
        <w:pPrChange w:id="360" w:author="Liu, Luyu" w:date="2020-07-20T23:14:00Z">
          <w:pPr>
            <w:spacing w:line="480" w:lineRule="auto"/>
            <w:ind w:firstLine="720"/>
            <w:jc w:val="both"/>
          </w:pPr>
        </w:pPrChange>
      </w:pPr>
      <w:r>
        <w:rPr>
          <w:rFonts w:ascii="Times New Roman" w:hAnsi="Times New Roman" w:cs="Times New Roman"/>
          <w:sz w:val="24"/>
        </w:rPr>
        <w:t>We examine</w:t>
      </w:r>
      <w:ins w:id="361" w:author="Liu, Luyu" w:date="2020-07-22T14:59:00Z">
        <w:r w:rsidR="0074093C">
          <w:rPr>
            <w:rFonts w:ascii="Times New Roman" w:hAnsi="Times New Roman" w:cs="Times New Roman"/>
            <w:sz w:val="24"/>
          </w:rPr>
          <w:t>d</w:t>
        </w:r>
      </w:ins>
      <w:r>
        <w:rPr>
          <w:rFonts w:ascii="Times New Roman" w:hAnsi="Times New Roman" w:cs="Times New Roman"/>
          <w:sz w:val="24"/>
        </w:rPr>
        <w:t xml:space="preserve"> relationships between the estimated </w:t>
      </w:r>
      <w:del w:id="362" w:author="Liu, Luyu" w:date="2020-07-29T17:13:00Z">
        <w:r w:rsidDel="00D75BD2">
          <w:rPr>
            <w:rFonts w:ascii="Times New Roman" w:hAnsi="Times New Roman" w:cs="Times New Roman"/>
            <w:sz w:val="24"/>
          </w:rPr>
          <w:delText>floor</w:delText>
        </w:r>
      </w:del>
      <w:ins w:id="363"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has higher ratio of non-physical jobs, more workers may 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r>
        <w:rPr>
          <w:rFonts w:ascii="Times New Roman" w:hAnsi="Times New Roman" w:cs="Times New Roman"/>
          <w:sz w:val="24"/>
        </w:rPr>
        <w:t xml:space="preserve"> We use</w:t>
      </w:r>
      <w:ins w:id="364" w:author="Liu, Luyu" w:date="2020-08-02T21:50:00Z">
        <w:r w:rsidR="005F6B5B">
          <w:rPr>
            <w:rFonts w:ascii="Times New Roman" w:hAnsi="Times New Roman" w:cs="Times New Roman"/>
            <w:sz w:val="24"/>
          </w:rPr>
          <w:t>d</w:t>
        </w:r>
      </w:ins>
      <w:r>
        <w:rPr>
          <w:rFonts w:ascii="Times New Roman" w:hAnsi="Times New Roman" w:cs="Times New Roman"/>
          <w:sz w:val="24"/>
        </w:rPr>
        <w:t xml:space="preserv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Among these occupation categories in the ACS table, we assign</w:t>
      </w:r>
      <w:ins w:id="365" w:author="Liu, Luyu" w:date="2020-08-02T21:51:00Z">
        <w:r w:rsidR="00B3371E">
          <w:rPr>
            <w:rFonts w:ascii="Times New Roman" w:hAnsi="Times New Roman" w:cs="Times New Roman"/>
            <w:sz w:val="24"/>
          </w:rPr>
          <w:t>ed</w:t>
        </w:r>
      </w:ins>
      <w:r>
        <w:rPr>
          <w:rFonts w:ascii="Times New Roman" w:hAnsi="Times New Roman" w:cs="Times New Roman"/>
          <w:sz w:val="24"/>
        </w:rPr>
        <w:t xml:space="preserve"> “management, business, and financial operations occupations”, “professional and related occupations”, and “office and administrative support occupations” as the occupations with which people can work from home remotely. </w:t>
      </w:r>
    </w:p>
    <w:p w14:paraId="3BA2AD86" w14:textId="08BABF29" w:rsidR="00077492" w:rsidRDefault="00077492">
      <w:pPr>
        <w:spacing w:line="240" w:lineRule="auto"/>
        <w:ind w:firstLine="720"/>
        <w:jc w:val="both"/>
        <w:rPr>
          <w:rFonts w:ascii="Times New Roman" w:hAnsi="Times New Roman" w:cs="Times New Roman"/>
          <w:sz w:val="24"/>
        </w:rPr>
        <w:pPrChange w:id="366" w:author="Liu, Luyu" w:date="2020-07-20T23:14:00Z">
          <w:pPr>
            <w:spacing w:line="480" w:lineRule="auto"/>
            <w:ind w:firstLine="720"/>
            <w:jc w:val="both"/>
          </w:pPr>
        </w:pPrChange>
      </w:pPr>
      <w:r w:rsidRPr="009457DC">
        <w:rPr>
          <w:rFonts w:ascii="Times New Roman" w:hAnsi="Times New Roman" w:cs="Times New Roman"/>
          <w:i/>
          <w:sz w:val="24"/>
        </w:rPr>
        <w:t>Income</w:t>
      </w:r>
      <w:ins w:id="367" w:author="Liu, Luyu" w:date="2020-08-03T20:53:00Z">
        <w:r w:rsidR="0064213A">
          <w:rPr>
            <w:rFonts w:ascii="Times New Roman" w:hAnsi="Times New Roman" w:cs="Times New Roman"/>
            <w:i/>
            <w:sz w:val="24"/>
          </w:rPr>
          <w:t>, population density, and job density</w:t>
        </w:r>
      </w:ins>
      <w:r w:rsidRPr="009457DC">
        <w:rPr>
          <w:rFonts w:ascii="Times New Roman" w:hAnsi="Times New Roman" w:cs="Times New Roman"/>
          <w:i/>
          <w:sz w:val="24"/>
        </w:rPr>
        <w:t xml:space="preserve"> </w:t>
      </w:r>
      <w:ins w:id="368" w:author="Liu, Luyu" w:date="2020-08-03T20:54:00Z">
        <w:r w:rsidR="0064213A">
          <w:rPr>
            <w:rFonts w:ascii="Times New Roman" w:hAnsi="Times New Roman" w:cs="Times New Roman"/>
            <w:i/>
            <w:sz w:val="24"/>
          </w:rPr>
          <w:t xml:space="preserve">are </w:t>
        </w:r>
      </w:ins>
      <w:del w:id="369" w:author="Liu, Luyu" w:date="2020-08-03T20:54:00Z">
        <w:r w:rsidDel="0064213A">
          <w:rPr>
            <w:rFonts w:ascii="Times New Roman" w:hAnsi="Times New Roman" w:cs="Times New Roman"/>
            <w:sz w:val="24"/>
          </w:rPr>
          <w:delText xml:space="preserve">is a </w:delText>
        </w:r>
      </w:del>
      <w:r>
        <w:rPr>
          <w:rFonts w:ascii="Times New Roman" w:hAnsi="Times New Roman" w:cs="Times New Roman"/>
          <w:sz w:val="24"/>
        </w:rPr>
        <w:t>socioeconomic factor</w:t>
      </w:r>
      <w:ins w:id="370" w:author="Liu, Luyu" w:date="2020-08-03T20:54:00Z">
        <w:r w:rsidR="0064213A">
          <w:rPr>
            <w:rFonts w:ascii="Times New Roman" w:hAnsi="Times New Roman" w:cs="Times New Roman"/>
            <w:sz w:val="24"/>
          </w:rPr>
          <w:t>s</w:t>
        </w:r>
      </w:ins>
      <w:r>
        <w:rPr>
          <w:rFonts w:ascii="Times New Roman" w:hAnsi="Times New Roman" w:cs="Times New Roman"/>
          <w:sz w:val="24"/>
        </w:rPr>
        <w:t xml:space="preserve"> that relate</w:t>
      </w:r>
      <w:del w:id="371" w:author="Liu, Luyu" w:date="2020-08-03T20:54:00Z">
        <w:r w:rsidDel="00A00698">
          <w:rPr>
            <w:rFonts w:ascii="Times New Roman" w:hAnsi="Times New Roman" w:cs="Times New Roman"/>
            <w:sz w:val="24"/>
          </w:rPr>
          <w:delText>s</w:delText>
        </w:r>
      </w:del>
      <w:r>
        <w:rPr>
          <w:rFonts w:ascii="Times New Roman" w:hAnsi="Times New Roman" w:cs="Times New Roman"/>
          <w:sz w:val="24"/>
        </w:rPr>
        <w:t xml:space="preserve"> to job composition. Also, transit users tend to skew toward lower incomes in the United States</w:t>
      </w:r>
      <w:ins w:id="372" w:author="Liu, Luyu" w:date="2020-08-03T21:01:00Z">
        <w:r w:rsidR="00931A82">
          <w:rPr>
            <w:rFonts w:ascii="Times New Roman" w:hAnsi="Times New Roman" w:cs="Times New Roman"/>
            <w:sz w:val="24"/>
          </w:rPr>
          <w:t>; high incomes are also correlated high population density and job density</w:t>
        </w:r>
      </w:ins>
      <w:r>
        <w:rPr>
          <w:rFonts w:ascii="Times New Roman" w:hAnsi="Times New Roman" w:cs="Times New Roman"/>
          <w:sz w:val="24"/>
        </w:rPr>
        <w:t>. We use</w:t>
      </w:r>
      <w:ins w:id="373" w:author="Liu, Luyu" w:date="2020-08-02T21:51:00Z">
        <w:r w:rsidR="006B7C71">
          <w:rPr>
            <w:rFonts w:ascii="Times New Roman" w:hAnsi="Times New Roman" w:cs="Times New Roman"/>
            <w:sz w:val="24"/>
          </w:rPr>
          <w:t>d</w:t>
        </w:r>
      </w:ins>
      <w:r>
        <w:rPr>
          <w:rFonts w:ascii="Times New Roman" w:hAnsi="Times New Roman" w:cs="Times New Roman"/>
          <w:sz w:val="24"/>
        </w:rPr>
        <w:t xml:space="preserve"> the median income</w:t>
      </w:r>
      <w:ins w:id="374" w:author="Liu, Luyu" w:date="2020-08-03T21:02:00Z">
        <w:r w:rsidR="008C448E">
          <w:rPr>
            <w:rFonts w:ascii="Times New Roman" w:hAnsi="Times New Roman" w:cs="Times New Roman"/>
            <w:sz w:val="24"/>
          </w:rPr>
          <w:t>, population density, and employment density</w:t>
        </w:r>
      </w:ins>
      <w:r>
        <w:rPr>
          <w:rFonts w:ascii="Times New Roman" w:hAnsi="Times New Roman" w:cs="Times New Roman"/>
          <w:sz w:val="24"/>
        </w:rPr>
        <w:t xml:space="preserve"> data from ACS.</w:t>
      </w:r>
    </w:p>
    <w:p w14:paraId="6AE7D3BB" w14:textId="48AA1840" w:rsidR="00077492" w:rsidRDefault="00077492">
      <w:pPr>
        <w:spacing w:line="240" w:lineRule="auto"/>
        <w:ind w:firstLine="720"/>
        <w:jc w:val="both"/>
        <w:rPr>
          <w:rFonts w:ascii="Times New Roman" w:hAnsi="Times New Roman" w:cs="Times New Roman"/>
          <w:sz w:val="24"/>
        </w:rPr>
        <w:pPrChange w:id="375" w:author="Liu, Luyu" w:date="2020-07-20T23:14:00Z">
          <w:pPr>
            <w:spacing w:line="480" w:lineRule="auto"/>
            <w:ind w:firstLine="720"/>
            <w:jc w:val="both"/>
          </w:pPr>
        </w:pPrChange>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investigate</w:t>
      </w:r>
      <w:ins w:id="376" w:author="Liu, Luyu" w:date="2020-08-02T21:51:00Z">
        <w:r w:rsidR="00483118">
          <w:rPr>
            <w:rFonts w:ascii="Times New Roman" w:hAnsi="Times New Roman" w:cs="Times New Roman"/>
            <w:sz w:val="24"/>
          </w:rPr>
          <w:t>d</w:t>
        </w:r>
      </w:ins>
      <w:r w:rsidRPr="009D4EE1">
        <w:rPr>
          <w:rFonts w:ascii="Times New Roman" w:hAnsi="Times New Roman" w:cs="Times New Roman"/>
          <w:sz w:val="24"/>
        </w:rPr>
        <w:t xml:space="preserve"> the relationship between </w:t>
      </w:r>
      <w:del w:id="377" w:author="Liu, Luyu" w:date="2020-07-29T17:13:00Z">
        <w:r w:rsidRPr="009D4EE1" w:rsidDel="00D75BD2">
          <w:rPr>
            <w:rFonts w:ascii="Times New Roman" w:hAnsi="Times New Roman" w:cs="Times New Roman"/>
            <w:sz w:val="24"/>
          </w:rPr>
          <w:delText>floor</w:delText>
        </w:r>
      </w:del>
      <w:ins w:id="378"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and each vulnerable group’s ratio. We </w:t>
      </w:r>
      <w:r>
        <w:rPr>
          <w:rFonts w:ascii="Times New Roman" w:hAnsi="Times New Roman" w:cs="Times New Roman"/>
          <w:sz w:val="24"/>
        </w:rPr>
        <w:t>derive</w:t>
      </w:r>
      <w:ins w:id="379" w:author="Liu, Luyu" w:date="2020-08-02T21:51:00Z">
        <w:r w:rsidR="00EA025D">
          <w:rPr>
            <w:rFonts w:ascii="Times New Roman" w:hAnsi="Times New Roman" w:cs="Times New Roman"/>
            <w:sz w:val="24"/>
          </w:rPr>
          <w:t>d</w:t>
        </w:r>
      </w:ins>
      <w:r>
        <w:rPr>
          <w:rFonts w:ascii="Times New Roman" w:hAnsi="Times New Roman" w:cs="Times New Roman"/>
          <w:sz w:val="24"/>
        </w:rPr>
        <w:t xml:space="preser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AB295E8" w14:textId="558B454D" w:rsidR="00077492" w:rsidRPr="009D4EE1" w:rsidRDefault="00077492">
      <w:pPr>
        <w:spacing w:line="240" w:lineRule="auto"/>
        <w:ind w:firstLine="720"/>
        <w:jc w:val="both"/>
        <w:rPr>
          <w:rFonts w:ascii="Times New Roman" w:hAnsi="Times New Roman" w:cs="Times New Roman"/>
          <w:sz w:val="24"/>
        </w:rPr>
        <w:pPrChange w:id="380" w:author="Liu, Luyu" w:date="2020-07-20T23:14: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e use</w:t>
      </w:r>
      <w:ins w:id="381" w:author="Liu, Luyu" w:date="2020-08-02T21:51:00Z">
        <w:r w:rsidR="00D743A3">
          <w:rPr>
            <w:rFonts w:ascii="Times New Roman" w:hAnsi="Times New Roman" w:cs="Times New Roman"/>
            <w:sz w:val="24"/>
          </w:rPr>
          <w:t>d</w:t>
        </w:r>
      </w:ins>
      <w:r>
        <w:rPr>
          <w:rFonts w:ascii="Times New Roman" w:hAnsi="Times New Roman" w:cs="Times New Roman"/>
          <w:sz w:val="24"/>
        </w:rPr>
        <w:t xml:space="preserv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measure</w:t>
      </w:r>
      <w:ins w:id="382" w:author="Liu, Luyu" w:date="2020-08-02T21:52:00Z">
        <w:r w:rsidR="002316DB">
          <w:rPr>
            <w:rFonts w:ascii="Times New Roman" w:hAnsi="Times New Roman" w:cs="Times New Roman"/>
            <w:sz w:val="24"/>
          </w:rPr>
          <w:t>d</w:t>
        </w:r>
      </w:ins>
      <w:r>
        <w:rPr>
          <w:rFonts w:ascii="Times New Roman" w:hAnsi="Times New Roman" w:cs="Times New Roman"/>
          <w:sz w:val="24"/>
        </w:rPr>
        <w:t xml:space="preserve"> </w:t>
      </w:r>
      <w:r w:rsidRPr="009D4EE1">
        <w:rPr>
          <w:rFonts w:ascii="Times New Roman" w:hAnsi="Times New Roman" w:cs="Times New Roman"/>
          <w:sz w:val="24"/>
        </w:rPr>
        <w:t xml:space="preserve">the ratio of people with age over 45 from the ACS 5-year estimates (2014 - 2018) data. </w:t>
      </w:r>
    </w:p>
    <w:p w14:paraId="102DD18E" w14:textId="4FAED407" w:rsidR="00077492" w:rsidRDefault="00077492">
      <w:pPr>
        <w:spacing w:line="240" w:lineRule="auto"/>
        <w:ind w:firstLine="720"/>
        <w:jc w:val="both"/>
        <w:rPr>
          <w:rFonts w:ascii="Times New Roman" w:hAnsi="Times New Roman" w:cs="Times New Roman"/>
          <w:sz w:val="24"/>
        </w:rPr>
        <w:pPrChange w:id="383" w:author="Liu, Luyu" w:date="2020-07-20T23:14:00Z">
          <w:pPr>
            <w:spacing w:line="480" w:lineRule="auto"/>
            <w:ind w:firstLine="720"/>
            <w:jc w:val="both"/>
          </w:pPr>
        </w:pPrChange>
      </w:pPr>
      <w:r>
        <w:rPr>
          <w:rFonts w:ascii="Times New Roman" w:hAnsi="Times New Roman" w:cs="Times New Roman"/>
          <w:sz w:val="24"/>
        </w:rPr>
        <w:t>Moreover, we use</w:t>
      </w:r>
      <w:ins w:id="384" w:author="Liu, Luyu" w:date="2020-08-02T21:52:00Z">
        <w:r w:rsidR="00A73AC5">
          <w:rPr>
            <w:rFonts w:ascii="Times New Roman" w:hAnsi="Times New Roman" w:cs="Times New Roman"/>
            <w:sz w:val="24"/>
          </w:rPr>
          <w:t>d</w:t>
        </w:r>
      </w:ins>
      <w:r>
        <w:rPr>
          <w:rFonts w:ascii="Times New Roman" w:hAnsi="Times New Roman" w:cs="Times New Roman"/>
          <w:sz w:val="24"/>
        </w:rPr>
        <w:t xml:space="preserv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w:t>
      </w:r>
      <w:del w:id="385" w:author="Liu, Luyu" w:date="2020-07-29T17:13:00Z">
        <w:r w:rsidRPr="009D4EE1" w:rsidDel="00D75BD2">
          <w:rPr>
            <w:rFonts w:ascii="Times New Roman" w:hAnsi="Times New Roman" w:cs="Times New Roman"/>
            <w:sz w:val="24"/>
          </w:rPr>
          <w:delText>floor</w:delText>
        </w:r>
      </w:del>
      <w:ins w:id="386"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use</w:t>
      </w:r>
      <w:ins w:id="387" w:author="Liu, Luyu" w:date="2020-08-02T21:52:00Z">
        <w:r w:rsidR="00820427">
          <w:rPr>
            <w:rFonts w:ascii="Times New Roman" w:hAnsi="Times New Roman" w:cs="Times New Roman"/>
            <w:sz w:val="24"/>
          </w:rPr>
          <w:t>d</w:t>
        </w:r>
      </w:ins>
      <w:r>
        <w:rPr>
          <w:rFonts w:ascii="Times New Roman" w:hAnsi="Times New Roman" w:cs="Times New Roman"/>
          <w:sz w:val="24"/>
        </w:rPr>
        <w:t xml:space="preserve"> the </w:t>
      </w:r>
      <w:r w:rsidRPr="009D4EE1">
        <w:rPr>
          <w:rFonts w:ascii="Times New Roman" w:hAnsi="Times New Roman" w:cs="Times New Roman"/>
          <w:sz w:val="24"/>
        </w:rPr>
        <w:t xml:space="preserve">Google search trend index to represent the awareness of the local </w:t>
      </w:r>
      <w:r w:rsidRPr="009D4EE1">
        <w:rPr>
          <w:rFonts w:ascii="Times New Roman" w:hAnsi="Times New Roman" w:cs="Times New Roman"/>
          <w:sz w:val="24"/>
        </w:rPr>
        <w:lastRenderedPageBreak/>
        <w:t>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We select</w:t>
      </w:r>
      <w:ins w:id="388" w:author="Liu, Luyu" w:date="2020-08-02T21:52:00Z">
        <w:r w:rsidR="00EE2E3D">
          <w:rPr>
            <w:rFonts w:ascii="Times New Roman" w:hAnsi="Times New Roman" w:cs="Times New Roman"/>
            <w:sz w:val="24"/>
          </w:rPr>
          <w:t>ed</w:t>
        </w:r>
      </w:ins>
      <w:r>
        <w:rPr>
          <w:rFonts w:ascii="Times New Roman" w:hAnsi="Times New Roman" w:cs="Times New Roman"/>
          <w:sz w:val="24"/>
        </w:rPr>
        <w:t xml:space="preserve">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5164F58A" w:rsidR="00077492" w:rsidRPr="009D4EE1" w:rsidRDefault="00077492">
      <w:pPr>
        <w:spacing w:line="240" w:lineRule="auto"/>
        <w:ind w:firstLine="720"/>
        <w:jc w:val="both"/>
        <w:rPr>
          <w:rFonts w:ascii="Times New Roman" w:hAnsi="Times New Roman" w:cs="Times New Roman"/>
          <w:sz w:val="24"/>
        </w:rPr>
        <w:pPrChange w:id="389" w:author="Liu, Luyu" w:date="2020-07-20T23:14:00Z">
          <w:pPr>
            <w:spacing w:line="480" w:lineRule="auto"/>
            <w:ind w:firstLine="720"/>
            <w:jc w:val="both"/>
          </w:pPr>
        </w:pPrChange>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w:t>
      </w:r>
      <w:del w:id="390" w:author="Liu, Luyu" w:date="2020-07-29T17:13:00Z">
        <w:r w:rsidDel="00D75BD2">
          <w:rPr>
            <w:rFonts w:ascii="Times New Roman" w:hAnsi="Times New Roman" w:cs="Times New Roman"/>
            <w:sz w:val="24"/>
          </w:rPr>
          <w:delText>floor</w:delText>
        </w:r>
      </w:del>
      <w:ins w:id="391" w:author="Liu, Luyu" w:date="2020-07-30T19:48:00Z">
        <w:r w:rsidR="007D36F4">
          <w:rPr>
            <w:rFonts w:ascii="Times New Roman" w:hAnsi="Times New Roman" w:cs="Times New Roman"/>
            <w:sz w:val="24"/>
          </w:rPr>
          <w:t xml:space="preserve">usage rate </w:t>
        </w:r>
      </w:ins>
      <w:ins w:id="392" w:author="Liu, Luyu" w:date="2020-07-30T20:00:00Z">
        <w:r w:rsidR="008A6B31">
          <w:rPr>
            <w:rFonts w:ascii="Times New Roman" w:hAnsi="Times New Roman" w:cs="Times New Roman"/>
            <w:sz w:val="24"/>
          </w:rPr>
          <w:fldChar w:fldCharType="begin" w:fldLock="1"/>
        </w:r>
      </w:ins>
      <w:r w:rsidR="008A6B31">
        <w:rPr>
          <w:rFonts w:ascii="Times New Roman" w:hAnsi="Times New Roman" w:cs="Times New Roman"/>
          <w:sz w:val="24"/>
        </w:rPr>
        <w:instrText>ADDIN CSL_CITATION {"citationItems":[{"id":"ITEM-1","itemData":{"ISSN":"0361-1981","author":[{"dropping-particle":"","family":"Polzin","given":"Steve E","non-dropping-particle":"","parse-names":false,"suffix":""},{"dropping-particle":"","family":"Chu","given":"Xuehao","non-dropping-particle":"","parse-names":false,"suffix":""},{"dropping-particle":"","family":"Rey","given":"Joel R","non-dropping-particle":"","parse-names":false,"suffix":""}],"container-title":"Transportation Research Record","id":"ITEM-1","issue":"1","issued":{"date-parts":[["2000"]]},"page":"10-18","publisher":"SAGE Publications Sage CA: Los Angeles, CA","title":"Density and captivity in public transit success: observations from the 1995 nationwide personal transportation study","type":"article-journal","volume":"1735"},"uris":["http://www.mendeley.com/documents/?uuid=83876ac3-ef5e-4a45-a98a-7734a293ddb9"]}],"mendeley":{"formattedCitation":"[27]","plainTextFormattedCitation":"[27]"},"properties":{"noteIndex":0},"schema":"https://github.com/citation-style-language/schema/raw/master/csl-citation.json"}</w:instrText>
      </w:r>
      <w:r w:rsidR="008A6B31">
        <w:rPr>
          <w:rFonts w:ascii="Times New Roman" w:hAnsi="Times New Roman" w:cs="Times New Roman"/>
          <w:sz w:val="24"/>
        </w:rPr>
        <w:fldChar w:fldCharType="separate"/>
      </w:r>
      <w:r w:rsidR="008A6B31" w:rsidRPr="008A6B31">
        <w:rPr>
          <w:rFonts w:ascii="Times New Roman" w:hAnsi="Times New Roman" w:cs="Times New Roman"/>
          <w:noProof/>
          <w:sz w:val="24"/>
        </w:rPr>
        <w:t>[27]</w:t>
      </w:r>
      <w:ins w:id="393" w:author="Liu, Luyu" w:date="2020-07-30T20:00:00Z">
        <w:r w:rsidR="008A6B31">
          <w:rPr>
            <w:rFonts w:ascii="Times New Roman" w:hAnsi="Times New Roman" w:cs="Times New Roman"/>
            <w:sz w:val="24"/>
          </w:rPr>
          <w:fldChar w:fldCharType="end"/>
        </w:r>
        <w:r w:rsidR="008A6B31">
          <w:rPr>
            <w:rFonts w:ascii="Times New Roman" w:hAnsi="Times New Roman" w:cs="Times New Roman"/>
            <w:sz w:val="24"/>
          </w:rPr>
          <w:t xml:space="preserve"> </w:t>
        </w:r>
      </w:ins>
      <w:ins w:id="394" w:author="Liu, Luyu" w:date="2020-07-30T19:48:00Z">
        <w:r w:rsidR="007D36F4">
          <w:rPr>
            <w:rFonts w:ascii="Times New Roman" w:hAnsi="Times New Roman" w:cs="Times New Roman"/>
            <w:sz w:val="24"/>
          </w:rPr>
          <w:t>and base value</w:t>
        </w:r>
      </w:ins>
      <w:del w:id="395" w:author="Liu, Luyu" w:date="2020-07-30T19:48:00Z">
        <w:r w:rsidDel="007D36F4">
          <w:rPr>
            <w:rFonts w:ascii="Times New Roman" w:hAnsi="Times New Roman" w:cs="Times New Roman"/>
            <w:sz w:val="24"/>
          </w:rPr>
          <w:delText xml:space="preserve"> value</w:delText>
        </w:r>
      </w:del>
      <w:r>
        <w:rPr>
          <w:rFonts w:ascii="Times New Roman" w:hAnsi="Times New Roman" w:cs="Times New Roman"/>
          <w:sz w:val="24"/>
        </w:rPr>
        <w:t>. If an area has more people depending on transit, the usage rate of transit during the pandemic is supposedly higher. We derive</w:t>
      </w:r>
      <w:ins w:id="396" w:author="Liu, Luyu" w:date="2020-08-02T21:52:00Z">
        <w:r w:rsidR="00686BE5">
          <w:rPr>
            <w:rFonts w:ascii="Times New Roman" w:hAnsi="Times New Roman" w:cs="Times New Roman"/>
            <w:sz w:val="24"/>
          </w:rPr>
          <w:t>d</w:t>
        </w:r>
      </w:ins>
      <w:r>
        <w:rPr>
          <w:rFonts w:ascii="Times New Roman" w:hAnsi="Times New Roman" w:cs="Times New Roman"/>
          <w:sz w:val="24"/>
        </w:rPr>
        <w:t xml:space="preserve"> the ratio of people who transit to work and the percentage of house units with no vehicle access from ACS data to infer transit dependency.</w:t>
      </w:r>
      <w:bookmarkStart w:id="397" w:name="_GoBack"/>
      <w:bookmarkEnd w:id="397"/>
    </w:p>
    <w:p w14:paraId="7AA44050" w14:textId="06D3DFA9" w:rsidR="00077492" w:rsidRDefault="00077492">
      <w:pPr>
        <w:spacing w:line="240" w:lineRule="auto"/>
        <w:ind w:firstLine="720"/>
        <w:jc w:val="both"/>
        <w:rPr>
          <w:rFonts w:ascii="Times New Roman" w:hAnsi="Times New Roman" w:cs="Times New Roman"/>
          <w:sz w:val="24"/>
        </w:rPr>
        <w:pPrChange w:id="398" w:author="Liu, Luyu" w:date="2020-07-20T23:14:00Z">
          <w:pPr>
            <w:spacing w:line="480" w:lineRule="auto"/>
            <w:ind w:firstLine="720"/>
            <w:jc w:val="both"/>
          </w:pPr>
        </w:pPrChange>
      </w:pPr>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8,29]","plainTextFormattedCitation":"[13,28,29]","previouslyFormattedCitation":"[13,27,28]"},"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13,28,29]</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pPr>
        <w:spacing w:line="240" w:lineRule="auto"/>
        <w:rPr>
          <w:rFonts w:ascii="Times New Roman" w:hAnsi="Times New Roman" w:cs="Times New Roman"/>
          <w:sz w:val="24"/>
        </w:rPr>
        <w:pPrChange w:id="399" w:author="Liu, Luyu" w:date="2020-07-20T23:14:00Z">
          <w:pPr>
            <w:spacing w:line="480" w:lineRule="auto"/>
          </w:pPr>
        </w:pPrChange>
      </w:pPr>
    </w:p>
    <w:p w14:paraId="7781C4ED" w14:textId="76B61846" w:rsidR="00077492" w:rsidRPr="00FF2732" w:rsidRDefault="00077492">
      <w:pPr>
        <w:spacing w:line="240" w:lineRule="auto"/>
        <w:jc w:val="both"/>
        <w:rPr>
          <w:rStyle w:val="Emphasis"/>
          <w:rPrChange w:id="400" w:author="Liu, Luyu" w:date="2020-08-02T21:17:00Z">
            <w:rPr/>
          </w:rPrChange>
        </w:rPr>
        <w:pPrChange w:id="401" w:author="Liu, Luyu" w:date="2020-08-02T21:17:00Z">
          <w:pPr>
            <w:pStyle w:val="ListParagraph"/>
            <w:numPr>
              <w:ilvl w:val="2"/>
              <w:numId w:val="2"/>
            </w:numPr>
            <w:spacing w:line="480" w:lineRule="auto"/>
            <w:ind w:hanging="720"/>
            <w:jc w:val="both"/>
          </w:pPr>
        </w:pPrChange>
      </w:pPr>
      <w:r w:rsidRPr="00FF2732">
        <w:rPr>
          <w:rStyle w:val="Emphasis"/>
          <w:rPrChange w:id="402" w:author="Liu, Luyu" w:date="2020-08-02T21:17:00Z">
            <w:rPr/>
          </w:rPrChange>
        </w:rPr>
        <w:t>Cliff/</w:t>
      </w:r>
      <w:del w:id="403" w:author="Liu, Luyu" w:date="2020-07-29T17:13:00Z">
        <w:r w:rsidRPr="00FF2732" w:rsidDel="00D75BD2">
          <w:rPr>
            <w:rStyle w:val="Emphasis"/>
            <w:rPrChange w:id="404" w:author="Liu, Luyu" w:date="2020-08-02T21:17:00Z">
              <w:rPr/>
            </w:rPrChange>
          </w:rPr>
          <w:delText>floor</w:delText>
        </w:r>
      </w:del>
      <w:ins w:id="405" w:author="Liu, Luyu" w:date="2020-07-29T17:13:00Z">
        <w:r w:rsidR="00D75BD2" w:rsidRPr="00FF2732">
          <w:rPr>
            <w:rStyle w:val="Emphasis"/>
            <w:rPrChange w:id="406" w:author="Liu, Luyu" w:date="2020-08-02T21:17:00Z">
              <w:rPr/>
            </w:rPrChange>
          </w:rPr>
          <w:t>base</w:t>
        </w:r>
      </w:ins>
      <w:r w:rsidRPr="00FF2732">
        <w:rPr>
          <w:rStyle w:val="Emphasis"/>
          <w:rPrChange w:id="407" w:author="Liu, Luyu" w:date="2020-08-02T21:17:00Z">
            <w:rPr/>
          </w:rPrChange>
        </w:rPr>
        <w:t xml:space="preserve"> points and decay rate</w:t>
      </w:r>
    </w:p>
    <w:p w14:paraId="486CB36E" w14:textId="027E963E" w:rsidR="00077492" w:rsidRDefault="00077492">
      <w:pPr>
        <w:spacing w:line="240" w:lineRule="auto"/>
        <w:ind w:firstLine="720"/>
        <w:jc w:val="both"/>
        <w:rPr>
          <w:rFonts w:ascii="Times New Roman" w:hAnsi="Times New Roman" w:cs="Times New Roman"/>
          <w:sz w:val="24"/>
        </w:rPr>
        <w:pPrChange w:id="408" w:author="Liu, Luyu" w:date="2020-08-02T21:20: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cliff point</w:t>
      </w:r>
      <w:ins w:id="409" w:author="Liu, Luyu" w:date="2020-07-29T17:13:00Z">
        <w:r w:rsidR="00D75BD2">
          <w:rPr>
            <w:rFonts w:ascii="Times New Roman" w:hAnsi="Times New Roman" w:cs="Times New Roman"/>
            <w:i/>
            <w:sz w:val="24"/>
          </w:rPr>
          <w:t xml:space="preserve"> </w:t>
        </w:r>
        <w:proofErr w:type="spellStart"/>
        <w:proofErr w:type="gramStart"/>
        <w:r w:rsidR="00D75BD2">
          <w:rPr>
            <w:rFonts w:ascii="Times New Roman" w:hAnsi="Times New Roman" w:cs="Times New Roman"/>
            <w:i/>
            <w:sz w:val="24"/>
          </w:rPr>
          <w:t>t</w:t>
        </w:r>
        <w:r w:rsidR="00D75BD2">
          <w:rPr>
            <w:rFonts w:ascii="Times New Roman" w:hAnsi="Times New Roman" w:cs="Times New Roman"/>
            <w:i/>
            <w:sz w:val="24"/>
            <w:vertAlign w:val="subscript"/>
          </w:rPr>
          <w:t>c</w:t>
        </w:r>
      </w:ins>
      <w:proofErr w:type="spellEnd"/>
      <w:proofErr w:type="gramEnd"/>
      <w:del w:id="410" w:author="Liu, Luyu" w:date="2020-07-29T17:13:00Z">
        <w:r w:rsidRPr="009457DC" w:rsidDel="00D75BD2">
          <w:rPr>
            <w:rFonts w:ascii="Times New Roman" w:hAnsi="Times New Roman" w:cs="Times New Roman"/>
            <w:i/>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del>
      <w:r>
        <w:rPr>
          <w:rFonts w:ascii="Times New Roman" w:hAnsi="Times New Roman" w:cs="Times New Roman"/>
          <w:sz w:val="24"/>
        </w:rPr>
        <w:t xml:space="preserve"> and </w:t>
      </w:r>
      <w:del w:id="411" w:author="Liu, Luyu" w:date="2020-07-29T17:13:00Z">
        <w:r w:rsidDel="00D75BD2">
          <w:rPr>
            <w:rFonts w:ascii="Times New Roman" w:hAnsi="Times New Roman" w:cs="Times New Roman"/>
            <w:i/>
            <w:sz w:val="24"/>
          </w:rPr>
          <w:delText>floor</w:delText>
        </w:r>
      </w:del>
      <w:ins w:id="412" w:author="Liu, Luyu" w:date="2020-07-29T17:13:00Z">
        <w:r w:rsidR="00D75BD2">
          <w:rPr>
            <w:rFonts w:ascii="Times New Roman" w:hAnsi="Times New Roman" w:cs="Times New Roman"/>
            <w:i/>
            <w:sz w:val="24"/>
          </w:rPr>
          <w:t>base</w:t>
        </w:r>
      </w:ins>
      <w:r w:rsidRPr="009457DC">
        <w:rPr>
          <w:rFonts w:ascii="Times New Roman" w:hAnsi="Times New Roman" w:cs="Times New Roman"/>
          <w:i/>
          <w:sz w:val="24"/>
        </w:rPr>
        <w:t xml:space="preserve"> po</w:t>
      </w:r>
      <w:ins w:id="413" w:author="Liu, Luyu" w:date="2020-07-29T17:14:00Z">
        <w:r w:rsidR="00D75BD2">
          <w:rPr>
            <w:rFonts w:ascii="Times New Roman" w:hAnsi="Times New Roman" w:cs="Times New Roman"/>
            <w:i/>
            <w:sz w:val="24"/>
          </w:rPr>
          <w:t xml:space="preserve">int </w:t>
        </w:r>
        <w:proofErr w:type="spellStart"/>
        <w:r w:rsidR="00D75BD2">
          <w:rPr>
            <w:rFonts w:ascii="Times New Roman" w:hAnsi="Times New Roman" w:cs="Times New Roman"/>
            <w:i/>
            <w:sz w:val="24"/>
          </w:rPr>
          <w:t>t</w:t>
        </w:r>
      </w:ins>
      <w:ins w:id="414" w:author="Liu, Luyu" w:date="2020-07-29T17:15:00Z">
        <w:r w:rsidR="00D75BD2">
          <w:rPr>
            <w:rFonts w:ascii="Times New Roman" w:hAnsi="Times New Roman" w:cs="Times New Roman"/>
            <w:i/>
            <w:sz w:val="24"/>
            <w:vertAlign w:val="subscript"/>
          </w:rPr>
          <w:t>b</w:t>
        </w:r>
      </w:ins>
      <w:proofErr w:type="spellEnd"/>
      <w:ins w:id="415" w:author="Liu, Luyu" w:date="2020-07-29T17:14:00Z">
        <w:r w:rsidR="00D75BD2">
          <w:rPr>
            <w:rFonts w:ascii="Times New Roman" w:hAnsi="Times New Roman" w:cs="Times New Roman"/>
            <w:i/>
            <w:sz w:val="24"/>
          </w:rPr>
          <w:t xml:space="preserve"> </w:t>
        </w:r>
        <w:r w:rsidR="00D75BD2" w:rsidRPr="00D75BD2">
          <w:rPr>
            <w:rFonts w:ascii="Times New Roman" w:hAnsi="Times New Roman" w:cs="Times New Roman"/>
            <w:sz w:val="24"/>
            <w:rPrChange w:id="416" w:author="Liu, Luyu" w:date="2020-07-29T17:14:00Z">
              <w:rPr>
                <w:rFonts w:ascii="Times New Roman" w:hAnsi="Times New Roman" w:cs="Times New Roman"/>
                <w:i/>
                <w:sz w:val="24"/>
              </w:rPr>
            </w:rPrChange>
          </w:rPr>
          <w:t>a</w:t>
        </w:r>
      </w:ins>
      <w:del w:id="417" w:author="Liu, Luyu" w:date="2020-07-29T17:14:00Z">
        <w:r w:rsidRPr="00D75BD2" w:rsidDel="00D75BD2">
          <w:rPr>
            <w:rFonts w:ascii="Times New Roman" w:hAnsi="Times New Roman" w:cs="Times New Roman"/>
            <w:sz w:val="24"/>
            <w:rPrChange w:id="418" w:author="Liu, Luyu" w:date="2020-07-29T17:14:00Z">
              <w:rPr>
                <w:rFonts w:ascii="Times New Roman" w:hAnsi="Times New Roman" w:cs="Times New Roman"/>
                <w:i/>
                <w:sz w:val="24"/>
              </w:rPr>
            </w:rPrChange>
          </w:rPr>
          <w:delText>in</w:delText>
        </w:r>
      </w:del>
      <w:del w:id="419" w:author="Liu, Luyu" w:date="2020-07-29T17:13:00Z">
        <w:r w:rsidRPr="00D75BD2" w:rsidDel="00D75BD2">
          <w:rPr>
            <w:rFonts w:ascii="Times New Roman" w:hAnsi="Times New Roman" w:cs="Times New Roman"/>
            <w:sz w:val="24"/>
            <w:vertAlign w:val="subscript"/>
            <w:rPrChange w:id="420" w:author="Liu, Luyu" w:date="2020-07-29T17:14:00Z">
              <w:rPr>
                <w:rFonts w:ascii="Times New Roman" w:hAnsi="Times New Roman" w:cs="Times New Roman"/>
                <w:i/>
                <w:sz w:val="24"/>
              </w:rPr>
            </w:rPrChange>
          </w:rPr>
          <w:delText xml:space="preserve">t </w:delText>
        </w:r>
        <m:oMath>
          <m:sSub>
            <m:sSubPr>
              <m:ctrlPr>
                <w:rPr>
                  <w:rFonts w:ascii="Cambria Math" w:hAnsi="Cambria Math" w:cs="Times New Roman"/>
                  <w:sz w:val="24"/>
                  <w:vertAlign w:val="subscript"/>
                </w:rPr>
              </m:ctrlPr>
            </m:sSubPr>
            <m:e>
              <m:r>
                <m:rPr>
                  <m:sty m:val="p"/>
                </m:rPr>
                <w:rPr>
                  <w:rFonts w:ascii="Cambria Math" w:hAnsi="Cambria Math" w:cs="Times New Roman"/>
                  <w:sz w:val="24"/>
                  <w:vertAlign w:val="subscript"/>
                </w:rPr>
                <m:t>t</m:t>
              </m:r>
            </m:e>
            <m:sub>
              <m:r>
                <m:rPr>
                  <m:sty m:val="p"/>
                </m:rPr>
                <w:rPr>
                  <w:rFonts w:ascii="Cambria Math" w:hAnsi="Cambria Math" w:cs="Times New Roman"/>
                  <w:sz w:val="24"/>
                  <w:vertAlign w:val="subscript"/>
                </w:rPr>
                <m:t>f</m:t>
              </m:r>
            </m:sub>
          </m:sSub>
        </m:oMath>
      </w:del>
      <w:del w:id="421" w:author="Liu, Luyu" w:date="2020-07-29T17:14:00Z">
        <w:r w:rsidRPr="008A6B31" w:rsidDel="00D75BD2">
          <w:rPr>
            <w:rFonts w:ascii="Times New Roman" w:hAnsi="Times New Roman" w:cs="Times New Roman"/>
            <w:sz w:val="24"/>
          </w:rPr>
          <w:delText xml:space="preserve"> a</w:delText>
        </w:r>
      </w:del>
      <w:r w:rsidRPr="008A6B31">
        <w:rPr>
          <w:rFonts w:ascii="Times New Roman" w:hAnsi="Times New Roman" w:cs="Times New Roman"/>
          <w:sz w:val="24"/>
        </w:rPr>
        <w:t>r</w:t>
      </w:r>
      <w:r>
        <w:rPr>
          <w:rFonts w:ascii="Times New Roman" w:hAnsi="Times New Roman" w:cs="Times New Roman"/>
          <w:sz w:val="24"/>
        </w:rPr>
        <w:t>e time points when demand decline started and when it re-stabilized</w:t>
      </w:r>
      <w:ins w:id="422" w:author="Liu, Luyu" w:date="2020-07-29T23:29:00Z">
        <w:r w:rsidR="009E6663">
          <w:rPr>
            <w:rFonts w:ascii="Times New Roman" w:hAnsi="Times New Roman" w:cs="Times New Roman"/>
            <w:sz w:val="24"/>
          </w:rPr>
          <w:t xml:space="preserve"> as shown in </w:t>
        </w:r>
        <w:r w:rsidR="009E6663">
          <w:rPr>
            <w:rFonts w:ascii="Times New Roman" w:hAnsi="Times New Roman" w:cs="Times New Roman"/>
            <w:sz w:val="24"/>
          </w:rPr>
          <w:fldChar w:fldCharType="begin"/>
        </w:r>
        <w:r w:rsidR="009E6663">
          <w:rPr>
            <w:rFonts w:ascii="Times New Roman" w:hAnsi="Times New Roman" w:cs="Times New Roman"/>
            <w:sz w:val="24"/>
          </w:rPr>
          <w:instrText xml:space="preserve"> REF _Ref46957252 \h </w:instrText>
        </w:r>
      </w:ins>
      <w:r w:rsidR="009E6663">
        <w:rPr>
          <w:rFonts w:ascii="Times New Roman" w:hAnsi="Times New Roman" w:cs="Times New Roman"/>
          <w:sz w:val="24"/>
        </w:rPr>
      </w:r>
      <w:r w:rsidR="009E6663">
        <w:rPr>
          <w:rFonts w:ascii="Times New Roman" w:hAnsi="Times New Roman" w:cs="Times New Roman"/>
          <w:sz w:val="24"/>
        </w:rPr>
        <w:fldChar w:fldCharType="separate"/>
      </w:r>
      <w:ins w:id="423" w:author="Liu, Luyu" w:date="2020-07-29T23:37:00Z">
        <w:r w:rsidR="000F49FB" w:rsidRPr="006C64A6">
          <w:rPr>
            <w:rFonts w:ascii="Times New Roman" w:hAnsi="Times New Roman" w:cs="Times New Roman"/>
            <w:sz w:val="24"/>
            <w:rPrChange w:id="424" w:author="Liu, Luyu" w:date="2020-07-29T23:11:00Z">
              <w:rPr/>
            </w:rPrChange>
          </w:rPr>
          <w:t xml:space="preserve">Fig </w:t>
        </w:r>
        <w:r w:rsidR="000F49FB">
          <w:rPr>
            <w:rFonts w:ascii="Times New Roman" w:hAnsi="Times New Roman" w:cs="Times New Roman"/>
            <w:noProof/>
            <w:sz w:val="24"/>
          </w:rPr>
          <w:t>2</w:t>
        </w:r>
      </w:ins>
      <w:ins w:id="425" w:author="Liu, Luyu" w:date="2020-07-29T23:29:00Z">
        <w:r w:rsidR="009E6663">
          <w:rPr>
            <w:rFonts w:ascii="Times New Roman" w:hAnsi="Times New Roman" w:cs="Times New Roman"/>
            <w:sz w:val="24"/>
          </w:rPr>
          <w:fldChar w:fldCharType="end"/>
        </w:r>
      </w:ins>
      <w:r>
        <w:rPr>
          <w:rFonts w:ascii="Times New Roman" w:hAnsi="Times New Roman" w:cs="Times New Roman"/>
          <w:sz w:val="24"/>
        </w:rPr>
        <w:t>. We calculate</w:t>
      </w:r>
      <w:ins w:id="426" w:author="Liu, Luyu" w:date="2020-08-02T21:52:00Z">
        <w:r w:rsidR="00EE684B">
          <w:rPr>
            <w:rFonts w:ascii="Times New Roman" w:hAnsi="Times New Roman" w:cs="Times New Roman"/>
            <w:sz w:val="24"/>
          </w:rPr>
          <w:t>d</w:t>
        </w:r>
      </w:ins>
      <w:r>
        <w:rPr>
          <w:rFonts w:ascii="Times New Roman" w:hAnsi="Times New Roman" w:cs="Times New Roman"/>
          <w:sz w:val="24"/>
        </w:rPr>
        <w:t xml:space="preserve"> these from the logistic curve using confidence interval theory rather than the observed data to provide more stable estimates. We derive</w:t>
      </w:r>
      <w:ins w:id="427" w:author="Liu, Luyu" w:date="2020-08-02T21:53:00Z">
        <w:r w:rsidR="00E02617">
          <w:rPr>
            <w:rFonts w:ascii="Times New Roman" w:hAnsi="Times New Roman" w:cs="Times New Roman"/>
            <w:sz w:val="24"/>
          </w:rPr>
          <w:t>d</w:t>
        </w:r>
      </w:ins>
      <w:r>
        <w:rPr>
          <w:rFonts w:ascii="Times New Roman" w:hAnsi="Times New Roman" w:cs="Times New Roman"/>
          <w:sz w:val="24"/>
        </w:rPr>
        <w:t xml:space="preser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28" w:author="Liu, Luyu" w:date="2020-07-20T23:14:00Z">
                <w:pPr>
                  <w:spacing w:line="480" w:lineRule="auto"/>
                  <w:jc w:val="center"/>
                </w:pPr>
              </w:pPrChange>
            </w:pPr>
          </w:p>
        </w:tc>
        <w:tc>
          <w:tcPr>
            <w:tcW w:w="4462" w:type="pct"/>
            <w:vAlign w:val="center"/>
            <w:hideMark/>
          </w:tcPr>
          <w:p w14:paraId="79D9F72D" w14:textId="77777777" w:rsidR="00077492" w:rsidRPr="005E3B67" w:rsidRDefault="00077492">
            <w:pPr>
              <w:spacing w:line="240" w:lineRule="auto"/>
              <w:jc w:val="center"/>
              <w:rPr>
                <w:rFonts w:ascii="Times New Roman" w:eastAsia="Yu Mincho" w:hAnsi="Times New Roman" w:cs="Times New Roman"/>
                <w:sz w:val="24"/>
                <w:szCs w:val="24"/>
                <w:lang w:eastAsia="ja-JP"/>
              </w:rPr>
              <w:pPrChange w:id="429" w:author="Liu, Luyu" w:date="2020-07-20T23:14: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C04D97F" w:rsidR="00077492" w:rsidRPr="00E714F0" w:rsidRDefault="00077492" w:rsidP="000F49FB">
            <w:pPr>
              <w:spacing w:line="240" w:lineRule="auto"/>
              <w:jc w:val="center"/>
              <w:rPr>
                <w:rFonts w:ascii="Times New Roman" w:eastAsia="Yu Mincho" w:hAnsi="Times New Roman" w:cs="Times New Roman"/>
                <w:sz w:val="24"/>
                <w:szCs w:val="24"/>
                <w:lang w:eastAsia="ja-JP"/>
              </w:rPr>
            </w:pPr>
            <w:bookmarkStart w:id="430"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0F49FB">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430"/>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31" w:author="Liu, Luyu" w:date="2020-07-20T23:14:00Z">
                <w:pPr>
                  <w:spacing w:line="480" w:lineRule="auto"/>
                  <w:jc w:val="center"/>
                </w:pPr>
              </w:pPrChange>
            </w:pPr>
          </w:p>
        </w:tc>
        <w:tc>
          <w:tcPr>
            <w:tcW w:w="4462" w:type="pct"/>
            <w:vAlign w:val="center"/>
            <w:hideMark/>
          </w:tcPr>
          <w:p w14:paraId="6EFEBD6D" w14:textId="1BC0ABE6" w:rsidR="00077492" w:rsidRPr="00AB345C" w:rsidRDefault="00077492">
            <w:pPr>
              <w:spacing w:line="240" w:lineRule="auto"/>
              <w:jc w:val="center"/>
              <w:rPr>
                <w:rFonts w:ascii="Times New Roman" w:hAnsi="Times New Roman" w:cs="Times New Roman"/>
                <w:sz w:val="24"/>
              </w:rPr>
              <w:pPrChange w:id="432" w:author="Liu, Luyu" w:date="2020-07-29T17:23: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433" w:author="Liu, Luyu" w:date="2020-07-29T17:23:00Z">
                            <w:rPr>
                              <w:rFonts w:ascii="Cambria Math" w:eastAsia="Yu Mincho" w:hAnsi="Cambria Math" w:cs="Times New Roman"/>
                              <w:i/>
                              <w:sz w:val="24"/>
                              <w:szCs w:val="24"/>
                              <w:lang w:eastAsia="ja-JP"/>
                            </w:rPr>
                          </w:del>
                        </m:ctrlPr>
                      </m:sSubPr>
                      <m:e>
                        <m:r>
                          <w:del w:id="434" w:author="Liu, Luyu" w:date="2020-07-29T17:23:00Z">
                            <w:rPr>
                              <w:rFonts w:ascii="Cambria Math" w:eastAsia="Yu Mincho" w:hAnsi="Cambria Math" w:cs="Times New Roman"/>
                              <w:sz w:val="24"/>
                              <w:szCs w:val="24"/>
                              <w:lang w:eastAsia="ja-JP"/>
                            </w:rPr>
                            <m:t>t</m:t>
                          </w:del>
                        </m:r>
                      </m:e>
                      <m:sub>
                        <m:r>
                          <w:del w:id="435" w:author="Liu, Luyu" w:date="2020-07-29T17:23:00Z">
                            <w:rPr>
                              <w:rFonts w:ascii="Cambria Math" w:eastAsia="Yu Mincho" w:hAnsi="Cambria Math" w:cs="Times New Roman"/>
                              <w:sz w:val="24"/>
                              <w:szCs w:val="24"/>
                              <w:lang w:eastAsia="ja-JP"/>
                            </w:rPr>
                            <m:t>f</m:t>
                          </w:del>
                        </m:r>
                      </m:sub>
                    </m:sSub>
                    <m:sSub>
                      <m:sSubPr>
                        <m:ctrlPr>
                          <w:ins w:id="436" w:author="Liu, Luyu" w:date="2020-07-29T17:23:00Z">
                            <w:rPr>
                              <w:rFonts w:ascii="Cambria Math" w:eastAsia="Yu Mincho" w:hAnsi="Cambria Math" w:cs="Times New Roman"/>
                              <w:i/>
                              <w:sz w:val="24"/>
                              <w:szCs w:val="24"/>
                              <w:lang w:eastAsia="ja-JP"/>
                            </w:rPr>
                          </w:ins>
                        </m:ctrlPr>
                      </m:sSubPr>
                      <m:e>
                        <m:r>
                          <w:ins w:id="437" w:author="Liu, Luyu" w:date="2020-07-29T17:23:00Z">
                            <w:rPr>
                              <w:rFonts w:ascii="Cambria Math" w:eastAsia="Yu Mincho" w:hAnsi="Cambria Math" w:cs="Times New Roman"/>
                              <w:sz w:val="24"/>
                              <w:szCs w:val="24"/>
                              <w:lang w:eastAsia="ja-JP"/>
                            </w:rPr>
                            <m:t>t</m:t>
                          </w:ins>
                        </m:r>
                      </m:e>
                      <m:sub>
                        <m:r>
                          <w:ins w:id="438" w:author="Liu, Luyu" w:date="2020-07-29T17:23:00Z">
                            <w:rPr>
                              <w:rFonts w:ascii="Cambria Math" w:eastAsia="Yu Mincho" w:hAnsi="Cambria Math" w:cs="Times New Roman"/>
                              <w:sz w:val="24"/>
                              <w:szCs w:val="24"/>
                              <w:lang w:eastAsia="ja-JP"/>
                            </w:rPr>
                            <m:t>b</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439" w:author="Liu, Luyu" w:date="2020-07-29T17:23:00Z">
                                <w:rPr>
                                  <w:rFonts w:ascii="Cambria Math" w:eastAsia="Yu Mincho" w:hAnsi="Cambria Math" w:cs="Times New Roman"/>
                                  <w:sz w:val="24"/>
                                  <w:szCs w:val="24"/>
                                  <w:lang w:eastAsia="ja-JP"/>
                                </w:rPr>
                                <m:t>b</m:t>
                              </w:ins>
                            </m:r>
                            <m:r>
                              <w:del w:id="440" w:author="Liu, Luyu" w:date="2020-07-29T17:23: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41" w:author="Liu, Luyu" w:date="2020-07-20T23:14:00Z">
                <w:pPr>
                  <w:spacing w:line="480" w:lineRule="auto"/>
                  <w:jc w:val="center"/>
                </w:pPr>
              </w:pPrChange>
            </w:pPr>
            <w:bookmarkStart w:id="442"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442"/>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43" w:author="Liu, Luyu" w:date="2020-07-20T23:14:00Z">
                <w:pPr>
                  <w:spacing w:line="480" w:lineRule="auto"/>
                  <w:jc w:val="center"/>
                </w:pPr>
              </w:pPrChange>
            </w:pPr>
          </w:p>
        </w:tc>
        <w:tc>
          <w:tcPr>
            <w:tcW w:w="4462" w:type="pct"/>
            <w:vAlign w:val="center"/>
            <w:hideMark/>
          </w:tcPr>
          <w:p w14:paraId="68338CE7" w14:textId="77777777" w:rsidR="00077492" w:rsidRPr="00F465FC" w:rsidRDefault="00077492">
            <w:pPr>
              <w:spacing w:line="240" w:lineRule="auto"/>
              <w:jc w:val="both"/>
              <w:rPr>
                <w:rFonts w:ascii="Times New Roman" w:hAnsi="Times New Roman" w:cs="Times New Roman"/>
                <w:sz w:val="24"/>
              </w:rPr>
              <w:pPrChange w:id="444" w:author="Liu, Luyu" w:date="2020-07-20T23:14: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45" w:author="Liu, Luyu" w:date="2020-07-20T23:14:00Z">
                <w:pPr>
                  <w:spacing w:line="480" w:lineRule="auto"/>
                  <w:jc w:val="center"/>
                </w:pPr>
              </w:pPrChange>
            </w:pPr>
            <w:bookmarkStart w:id="446"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446"/>
            <w:r w:rsidRPr="00E714F0">
              <w:rPr>
                <w:rFonts w:ascii="Times New Roman" w:eastAsia="Yu Mincho" w:hAnsi="Times New Roman" w:cs="Times New Roman"/>
                <w:sz w:val="24"/>
                <w:szCs w:val="24"/>
                <w:lang w:eastAsia="ja-JP"/>
              </w:rPr>
              <w:t>)</w:t>
            </w:r>
          </w:p>
        </w:tc>
      </w:tr>
    </w:tbl>
    <w:p w14:paraId="4FBD307A" w14:textId="131DE40A" w:rsidR="00077492" w:rsidRDefault="00077492">
      <w:pPr>
        <w:spacing w:line="240" w:lineRule="auto"/>
        <w:jc w:val="both"/>
        <w:rPr>
          <w:rFonts w:ascii="Times New Roman" w:hAnsi="Times New Roman" w:cs="Times New Roman"/>
          <w:sz w:val="24"/>
        </w:rPr>
        <w:pPrChange w:id="447" w:author="Liu, Luyu" w:date="2020-07-20T23:14:00Z">
          <w:pPr>
            <w:spacing w:line="480" w:lineRule="auto"/>
            <w:jc w:val="both"/>
          </w:pPr>
        </w:pPrChange>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w:t>
      </w:r>
      <w:ins w:id="448" w:author="Liu, Luyu" w:date="2020-08-02T21:53:00Z">
        <w:r w:rsidR="00381777">
          <w:rPr>
            <w:rFonts w:ascii="Times New Roman" w:hAnsi="Times New Roman" w:cs="Times New Roman"/>
            <w:sz w:val="24"/>
          </w:rPr>
          <w:t>ed</w:t>
        </w:r>
      </w:ins>
      <w:r>
        <w:rPr>
          <w:rFonts w:ascii="Times New Roman" w:hAnsi="Times New Roman" w:cs="Times New Roman"/>
          <w:sz w:val="24"/>
        </w:rPr>
        <w:t xml:space="preserve"> the normal value </w:t>
      </w:r>
      <w:r w:rsidRPr="009457DC">
        <w:rPr>
          <w:rFonts w:ascii="Times New Roman" w:hAnsi="Times New Roman" w:cs="Times New Roman"/>
          <w:i/>
          <w:sz w:val="24"/>
        </w:rPr>
        <w:t>b</w:t>
      </w:r>
      <w:r>
        <w:rPr>
          <w:rFonts w:ascii="Times New Roman" w:hAnsi="Times New Roman" w:cs="Times New Roman"/>
          <w:sz w:val="24"/>
        </w:rPr>
        <w:t xml:space="preserve"> and divide</w:t>
      </w:r>
      <w:ins w:id="449" w:author="Liu, Luyu" w:date="2020-08-02T21:53:00Z">
        <w:r w:rsidR="00381777">
          <w:rPr>
            <w:rFonts w:ascii="Times New Roman" w:hAnsi="Times New Roman" w:cs="Times New Roman"/>
            <w:sz w:val="24"/>
          </w:rPr>
          <w:t>d</w:t>
        </w:r>
      </w:ins>
      <w:r>
        <w:rPr>
          <w:rFonts w:ascii="Times New Roman" w:hAnsi="Times New Roman" w:cs="Times New Roman"/>
          <w:sz w:val="24"/>
        </w:rPr>
        <w:t xml:space="preserv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proofErr w:type="gramStart"/>
      <w:r>
        <w:rPr>
          <w:rFonts w:ascii="Times New Roman" w:eastAsia="Yu Mincho" w:hAnsi="Times New Roman" w:cs="Times New Roman"/>
          <w:sz w:val="24"/>
          <w:szCs w:val="24"/>
          <w:lang w:eastAsia="ja-JP"/>
        </w:rPr>
        <w:t>α</w:t>
      </w:r>
      <w:proofErr w:type="gramEnd"/>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450"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2</w:t>
        </w:r>
      </w:ins>
      <w:del w:id="451"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2</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452"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3</w:t>
        </w:r>
      </w:ins>
      <w:del w:id="453"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3</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454" w:author="Liu, Luyu" w:date="2020-07-29T23:37:00Z">
        <w:r w:rsidR="000F49FB" w:rsidRPr="00E714F0">
          <w:rPr>
            <w:rFonts w:ascii="Times New Roman" w:eastAsia="Yu Mincho" w:hAnsi="Times New Roman" w:cs="Times New Roman"/>
            <w:sz w:val="24"/>
            <w:szCs w:val="24"/>
            <w:lang w:eastAsia="ja-JP"/>
          </w:rPr>
          <w:t>(</w:t>
        </w:r>
        <w:r w:rsidR="000F49FB" w:rsidRPr="00F465FC">
          <w:rPr>
            <w:rFonts w:ascii="Times New Roman" w:eastAsia="Yu Mincho" w:hAnsi="Times New Roman" w:cs="Times New Roman"/>
            <w:sz w:val="24"/>
            <w:szCs w:val="24"/>
            <w:lang w:eastAsia="ja-JP"/>
          </w:rPr>
          <w:t>4</w:t>
        </w:r>
      </w:ins>
      <w:del w:id="455" w:author="Liu, Luyu" w:date="2020-07-29T23:37:00Z">
        <w:r w:rsidRPr="00E714F0" w:rsidDel="000F49FB">
          <w:rPr>
            <w:rFonts w:ascii="Times New Roman" w:eastAsia="Yu Mincho" w:hAnsi="Times New Roman" w:cs="Times New Roman"/>
            <w:sz w:val="24"/>
            <w:szCs w:val="24"/>
            <w:lang w:eastAsia="ja-JP"/>
          </w:rPr>
          <w:delText>(</w:delText>
        </w:r>
        <w:r w:rsidRPr="00F465FC" w:rsidDel="000F49FB">
          <w:rPr>
            <w:rFonts w:ascii="Times New Roman" w:eastAsia="Yu Mincho" w:hAnsi="Times New Roman" w:cs="Times New Roman"/>
            <w:sz w:val="24"/>
            <w:szCs w:val="24"/>
            <w:lang w:eastAsia="ja-JP"/>
          </w:rPr>
          <w:delText>4</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456" w:author="Liu, Luyu" w:date="2020-07-29T17:24:00Z">
                    <w:rPr>
                      <w:rFonts w:ascii="Cambria Math" w:eastAsia="Yu Mincho" w:hAnsi="Cambria Math" w:cs="Times New Roman"/>
                      <w:sz w:val="24"/>
                      <w:szCs w:val="24"/>
                      <w:lang w:eastAsia="ja-JP"/>
                    </w:rPr>
                    <m:t>b</m:t>
                  </w:ins>
                </m:r>
                <m:r>
                  <w:del w:id="457"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458" w:author="Liu, Luyu" w:date="2020-07-29T17:24:00Z">
                    <w:rPr>
                      <w:rFonts w:ascii="Cambria Math" w:eastAsia="Yu Mincho" w:hAnsi="Cambria Math" w:cs="Times New Roman"/>
                      <w:sz w:val="24"/>
                      <w:szCs w:val="24"/>
                      <w:lang w:eastAsia="ja-JP"/>
                    </w:rPr>
                    <m:t>b</m:t>
                  </w:ins>
                </m:r>
                <m:r>
                  <w:del w:id="459"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95% of the decline falls between the cliff and </w:t>
      </w:r>
      <w:del w:id="460" w:author="Liu, Luyu" w:date="2020-07-29T17:13:00Z">
        <w:r w:rsidDel="00D75BD2">
          <w:rPr>
            <w:rFonts w:ascii="Times New Roman" w:eastAsia="Yu Mincho" w:hAnsi="Times New Roman" w:cs="Times New Roman"/>
            <w:sz w:val="24"/>
            <w:szCs w:val="24"/>
            <w:lang w:eastAsia="ja-JP"/>
          </w:rPr>
          <w:delText>floor</w:delText>
        </w:r>
      </w:del>
      <w:ins w:id="461"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s . From the formula, we give the direct definition of cliff and </w:t>
      </w:r>
      <w:del w:id="462" w:author="Liu, Luyu" w:date="2020-07-29T17:13:00Z">
        <w:r w:rsidDel="00D75BD2">
          <w:rPr>
            <w:rFonts w:ascii="Times New Roman" w:eastAsia="Yu Mincho" w:hAnsi="Times New Roman" w:cs="Times New Roman"/>
            <w:sz w:val="24"/>
            <w:szCs w:val="24"/>
            <w:lang w:eastAsia="ja-JP"/>
          </w:rPr>
          <w:delText>floor</w:delText>
        </w:r>
      </w:del>
      <w:ins w:id="463"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464" w:author="Liu, Luyu" w:date="2020-07-20T23:14:00Z">
                <w:pPr>
                  <w:spacing w:line="480" w:lineRule="auto"/>
                  <w:jc w:val="both"/>
                </w:pPr>
              </w:pPrChange>
            </w:pPr>
          </w:p>
        </w:tc>
        <w:tc>
          <w:tcPr>
            <w:tcW w:w="4463" w:type="pct"/>
            <w:vAlign w:val="center"/>
            <w:hideMark/>
          </w:tcPr>
          <w:p w14:paraId="2E3AAB9E" w14:textId="77777777" w:rsidR="00077492" w:rsidRPr="00E714F0" w:rsidRDefault="00EB6B89">
            <w:pPr>
              <w:spacing w:line="240" w:lineRule="auto"/>
              <w:jc w:val="center"/>
              <w:rPr>
                <w:rFonts w:ascii="Times New Roman" w:eastAsia="Yu Mincho" w:hAnsi="Times New Roman" w:cs="Times New Roman"/>
                <w:sz w:val="24"/>
                <w:szCs w:val="24"/>
                <w:lang w:eastAsia="ja-JP"/>
              </w:rPr>
              <w:pPrChange w:id="465"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5874A3D9" w:rsidR="00077492" w:rsidRPr="00E714F0" w:rsidRDefault="00077492" w:rsidP="000F49FB">
            <w:pPr>
              <w:spacing w:line="240" w:lineRule="auto"/>
              <w:jc w:val="both"/>
              <w:rPr>
                <w:rFonts w:ascii="Times New Roman" w:eastAsia="Yu Mincho" w:hAnsi="Times New Roman" w:cs="Times New Roman"/>
                <w:sz w:val="24"/>
                <w:szCs w:val="24"/>
                <w:lang w:eastAsia="ja-JP"/>
              </w:rPr>
            </w:pPr>
            <w:bookmarkStart w:id="466"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0F49F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466"/>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467" w:author="Liu, Luyu" w:date="2020-07-20T23:14:00Z">
                <w:pPr>
                  <w:spacing w:line="480" w:lineRule="auto"/>
                  <w:jc w:val="both"/>
                </w:pPr>
              </w:pPrChange>
            </w:pPr>
          </w:p>
        </w:tc>
        <w:tc>
          <w:tcPr>
            <w:tcW w:w="4463" w:type="pct"/>
            <w:vAlign w:val="center"/>
            <w:hideMark/>
          </w:tcPr>
          <w:p w14:paraId="3852B7CE" w14:textId="3B1CB8B8" w:rsidR="00077492" w:rsidRPr="00A36F5B" w:rsidRDefault="00EB6B89">
            <w:pPr>
              <w:spacing w:line="240" w:lineRule="auto"/>
              <w:jc w:val="center"/>
              <w:rPr>
                <w:rFonts w:ascii="Cambria Math" w:eastAsia="Yu Mincho" w:hAnsi="Cambria Math" w:cs="Times New Roman"/>
                <w:sz w:val="24"/>
                <w:szCs w:val="24"/>
                <w:lang w:eastAsia="ja-JP"/>
                <w:oMath/>
              </w:rPr>
              <w:pPrChange w:id="468"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469" w:author="Liu, Luyu" w:date="2020-07-29T17:24:00Z">
                        <w:rPr>
                          <w:rFonts w:ascii="Cambria Math" w:eastAsia="Yu Mincho" w:hAnsi="Cambria Math" w:cs="Times New Roman"/>
                          <w:sz w:val="24"/>
                          <w:szCs w:val="24"/>
                          <w:lang w:eastAsia="ja-JP"/>
                        </w:rPr>
                        <m:t>b</m:t>
                      </w:ins>
                    </m:r>
                    <m:r>
                      <w:del w:id="470" w:author="Liu, Luyu" w:date="2020-07-29T17:24:00Z">
                        <w:rPr>
                          <w:rFonts w:ascii="Cambria Math" w:eastAsia="Yu Mincho" w:hAnsi="Cambria Math" w:cs="Times New Roman"/>
                          <w:sz w:val="24"/>
                          <w:szCs w:val="24"/>
                          <w:lang w:eastAsia="ja-JP"/>
                        </w:rPr>
                        <m:t>f</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471" w:author="Liu, Luyu" w:date="2020-07-20T23:14:00Z">
                <w:pPr>
                  <w:spacing w:line="480" w:lineRule="auto"/>
                  <w:jc w:val="both"/>
                </w:pPr>
              </w:pPrChange>
            </w:pPr>
            <w:bookmarkStart w:id="472"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472"/>
            <w:r w:rsidRPr="00E714F0">
              <w:rPr>
                <w:rFonts w:ascii="Times New Roman" w:eastAsia="Yu Mincho" w:hAnsi="Times New Roman" w:cs="Times New Roman"/>
                <w:sz w:val="24"/>
                <w:szCs w:val="24"/>
                <w:lang w:eastAsia="ja-JP"/>
              </w:rPr>
              <w:t>)</w:t>
            </w:r>
          </w:p>
        </w:tc>
      </w:tr>
    </w:tbl>
    <w:p w14:paraId="575CB375" w14:textId="77777777" w:rsidR="00077492" w:rsidRDefault="00077492">
      <w:pPr>
        <w:spacing w:line="240" w:lineRule="auto"/>
        <w:jc w:val="both"/>
        <w:rPr>
          <w:rFonts w:ascii="Times New Roman" w:hAnsi="Times New Roman" w:cs="Times New Roman"/>
          <w:sz w:val="24"/>
        </w:rPr>
        <w:pPrChange w:id="473" w:author="Liu, Luyu" w:date="2020-07-20T23:14:00Z">
          <w:pPr>
            <w:spacing w:line="480" w:lineRule="auto"/>
            <w:jc w:val="both"/>
          </w:pPr>
        </w:pPrChange>
      </w:pPr>
    </w:p>
    <w:p w14:paraId="1A5D6FB7" w14:textId="344C7ED4" w:rsidR="00077492" w:rsidDel="002730D3" w:rsidRDefault="00077492">
      <w:pPr>
        <w:spacing w:line="240" w:lineRule="auto"/>
        <w:jc w:val="both"/>
        <w:rPr>
          <w:del w:id="474" w:author="Liu, Luyu" w:date="2020-08-02T22:56:00Z"/>
          <w:rFonts w:ascii="Times New Roman" w:hAnsi="Times New Roman" w:cs="Times New Roman"/>
          <w:sz w:val="24"/>
        </w:rPr>
        <w:pPrChange w:id="475" w:author="Liu, Luyu" w:date="2020-07-20T23:14:00Z">
          <w:pPr>
            <w:spacing w:line="480" w:lineRule="auto"/>
            <w:jc w:val="both"/>
          </w:pPr>
        </w:pPrChange>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normal—i.e., when transit users start to avoid the transit. The </w:t>
      </w:r>
      <w:del w:id="476" w:author="Liu, Luyu" w:date="2020-07-29T17:24:00Z">
        <w:r w:rsidDel="00E71AC6">
          <w:rPr>
            <w:rFonts w:ascii="Times New Roman" w:hAnsi="Times New Roman" w:cs="Times New Roman"/>
            <w:sz w:val="24"/>
          </w:rPr>
          <w:delText>floor</w:delText>
        </w:r>
      </w:del>
      <w:ins w:id="477"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is the day when decline slows and transit demand has re-stabilized. Naturally, we can expect the cliff point to be impacted by the policy of local government. We therefore collect</w:t>
      </w:r>
      <w:ins w:id="478" w:author="Liu, Luyu" w:date="2020-08-02T21:53:00Z">
        <w:r w:rsidR="005E7EC6">
          <w:rPr>
            <w:rFonts w:ascii="Times New Roman" w:hAnsi="Times New Roman" w:cs="Times New Roman"/>
            <w:sz w:val="24"/>
          </w:rPr>
          <w:t>ed</w:t>
        </w:r>
      </w:ins>
      <w:r>
        <w:rPr>
          <w:rFonts w:ascii="Times New Roman" w:hAnsi="Times New Roman" w:cs="Times New Roman"/>
          <w:sz w:val="24"/>
        </w:rPr>
        <w:t xml:space="preserve"> the date when each state declared the state of emergency due to COVID-19 and conduct correlation analysis between the emergency date and the cliff point.</w:t>
      </w:r>
    </w:p>
    <w:p w14:paraId="2831AB2A" w14:textId="77777777" w:rsidR="007455D1" w:rsidRDefault="00077492">
      <w:pPr>
        <w:spacing w:line="240" w:lineRule="auto"/>
        <w:rPr>
          <w:ins w:id="479" w:author="Liu, Luyu" w:date="2020-08-02T23:00:00Z"/>
          <w:rFonts w:ascii="Times New Roman" w:hAnsi="Times New Roman" w:cs="Times New Roman"/>
          <w:sz w:val="24"/>
        </w:rPr>
        <w:pPrChange w:id="480" w:author="Liu, Luyu" w:date="2020-08-02T23:00:00Z">
          <w:pPr>
            <w:spacing w:line="480" w:lineRule="auto"/>
          </w:pPr>
        </w:pPrChange>
      </w:pPr>
      <w:r>
        <w:rPr>
          <w:rFonts w:ascii="Times New Roman" w:hAnsi="Times New Roman" w:cs="Times New Roman"/>
          <w:sz w:val="24"/>
        </w:rPr>
        <w:tab/>
      </w:r>
      <w:del w:id="481" w:author="Liu, Luyu" w:date="2020-08-02T22:56:00Z">
        <w:r w:rsidDel="002730D3">
          <w:rPr>
            <w:rFonts w:ascii="Times New Roman" w:hAnsi="Times New Roman" w:cs="Times New Roman"/>
            <w:sz w:val="24"/>
          </w:rPr>
          <w:delText xml:space="preserve">Parameter </w:delText>
        </w:r>
        <w:r w:rsidRPr="009457DC" w:rsidDel="002730D3">
          <w:rPr>
            <w:rFonts w:ascii="Times New Roman" w:hAnsi="Times New Roman" w:cs="Times New Roman"/>
            <w:i/>
            <w:sz w:val="24"/>
          </w:rPr>
          <w:delText>k</w:delText>
        </w:r>
        <w:r w:rsidDel="002730D3">
          <w:rPr>
            <w:rFonts w:ascii="Times New Roman" w:hAnsi="Times New Roman" w:cs="Times New Roman"/>
            <w:sz w:val="24"/>
          </w:rPr>
          <w:delText xml:space="preserve"> </w:delText>
        </w:r>
        <w:r w:rsidRPr="0015430B" w:rsidDel="002730D3">
          <w:rPr>
            <w:rFonts w:ascii="Times New Roman" w:hAnsi="Times New Roman" w:cs="Times New Roman"/>
            <w:sz w:val="24"/>
          </w:rPr>
          <w:delText>represent</w:delText>
        </w:r>
        <w:r w:rsidDel="002730D3">
          <w:rPr>
            <w:rFonts w:ascii="Times New Roman" w:hAnsi="Times New Roman" w:cs="Times New Roman"/>
            <w:sz w:val="24"/>
          </w:rPr>
          <w:delText xml:space="preserve">s the rate of transit demand decline; we therefore define it as </w:delText>
        </w:r>
        <w:r w:rsidRPr="00351FFE" w:rsidDel="002730D3">
          <w:rPr>
            <w:rFonts w:ascii="Times New Roman" w:hAnsi="Times New Roman" w:cs="Times New Roman"/>
            <w:i/>
            <w:sz w:val="24"/>
          </w:rPr>
          <w:delText>decay rate</w:delText>
        </w:r>
        <w:r w:rsidDel="002730D3">
          <w:rPr>
            <w:rFonts w:ascii="Times New Roman" w:hAnsi="Times New Roman" w:cs="Times New Roman"/>
            <w:sz w:val="24"/>
          </w:rPr>
          <w:delText>.</w:delText>
        </w:r>
        <w:r w:rsidRPr="0015430B" w:rsidDel="002730D3">
          <w:rPr>
            <w:rFonts w:ascii="Times New Roman" w:hAnsi="Times New Roman" w:cs="Times New Roman"/>
            <w:sz w:val="24"/>
          </w:rPr>
          <w:delText xml:space="preserve"> </w:delText>
        </w:r>
        <w:r w:rsidDel="002730D3">
          <w:rPr>
            <w:rFonts w:ascii="Times New Roman" w:hAnsi="Times New Roman" w:cs="Times New Roman"/>
            <w:sz w:val="24"/>
          </w:rPr>
          <w:delText xml:space="preserve">It </w:delText>
        </w:r>
        <w:r w:rsidRPr="00E54865" w:rsidDel="002730D3">
          <w:rPr>
            <w:rFonts w:ascii="Times New Roman" w:hAnsi="Times New Roman" w:cs="Times New Roman"/>
            <w:sz w:val="24"/>
          </w:rPr>
          <w:delText>indicat</w:delText>
        </w:r>
        <w:r w:rsidDel="002730D3">
          <w:rPr>
            <w:rFonts w:ascii="Times New Roman" w:hAnsi="Times New Roman" w:cs="Times New Roman"/>
            <w:sz w:val="24"/>
          </w:rPr>
          <w:delText xml:space="preserve">es the </w:delText>
        </w:r>
        <w:r w:rsidRPr="00E54865" w:rsidDel="002730D3">
          <w:rPr>
            <w:rFonts w:ascii="Times New Roman" w:hAnsi="Times New Roman" w:cs="Times New Roman"/>
            <w:sz w:val="24"/>
          </w:rPr>
          <w:delText xml:space="preserve">speed of </w:delText>
        </w:r>
        <w:r w:rsidDel="002730D3">
          <w:rPr>
            <w:rFonts w:ascii="Times New Roman" w:hAnsi="Times New Roman" w:cs="Times New Roman"/>
            <w:sz w:val="24"/>
          </w:rPr>
          <w:delText xml:space="preserve">response from </w:delText>
        </w:r>
        <w:r w:rsidRPr="00E54865" w:rsidDel="002730D3">
          <w:rPr>
            <w:rFonts w:ascii="Times New Roman" w:hAnsi="Times New Roman" w:cs="Times New Roman"/>
            <w:sz w:val="24"/>
          </w:rPr>
          <w:delText xml:space="preserve">users </w:delText>
        </w:r>
        <w:r w:rsidDel="002730D3">
          <w:rPr>
            <w:rFonts w:ascii="Times New Roman" w:hAnsi="Times New Roman" w:cs="Times New Roman"/>
            <w:sz w:val="24"/>
          </w:rPr>
          <w:delText>who have the ability to stay at home or not use public transit. We also conduct the correlation analysis between decay rate and cliff/</w:delText>
        </w:r>
      </w:del>
      <w:del w:id="482" w:author="Liu, Luyu" w:date="2020-07-29T17:24:00Z">
        <w:r w:rsidDel="00E71AC6">
          <w:rPr>
            <w:rFonts w:ascii="Times New Roman" w:hAnsi="Times New Roman" w:cs="Times New Roman"/>
            <w:sz w:val="24"/>
          </w:rPr>
          <w:delText>floor</w:delText>
        </w:r>
      </w:del>
      <w:del w:id="483" w:author="Liu, Luyu" w:date="2020-08-02T22:56:00Z">
        <w:r w:rsidDel="002730D3">
          <w:rPr>
            <w:rFonts w:ascii="Times New Roman" w:hAnsi="Times New Roman" w:cs="Times New Roman"/>
            <w:sz w:val="24"/>
          </w:rPr>
          <w:delText xml:space="preserve"> point.</w:delText>
        </w:r>
      </w:del>
    </w:p>
    <w:p w14:paraId="0D937BA7" w14:textId="60EC9879" w:rsidR="00077492" w:rsidDel="00810688" w:rsidRDefault="007455D1">
      <w:pPr>
        <w:spacing w:line="240" w:lineRule="auto"/>
        <w:rPr>
          <w:del w:id="484" w:author="Liu, Luyu" w:date="2020-07-29T23:33:00Z"/>
          <w:rFonts w:ascii="Times New Roman" w:hAnsi="Times New Roman" w:cs="Times New Roman"/>
          <w:sz w:val="24"/>
        </w:rPr>
        <w:pPrChange w:id="485" w:author="Liu, Luyu" w:date="2020-07-20T23:14:00Z">
          <w:pPr>
            <w:spacing w:line="480" w:lineRule="auto"/>
          </w:pPr>
        </w:pPrChange>
      </w:pPr>
      <w:ins w:id="486" w:author="Liu, Luyu" w:date="2020-08-02T23:00:00Z">
        <w:r>
          <w:rPr>
            <w:rFonts w:ascii="Times New Roman" w:hAnsi="Times New Roman" w:cs="Times New Roman"/>
            <w:sz w:val="24"/>
          </w:rPr>
          <w:tab/>
        </w:r>
      </w:ins>
      <w:del w:id="487" w:author="Liu, Luyu" w:date="2020-08-02T23:00:00Z">
        <w:r w:rsidR="00077492" w:rsidDel="007455D1">
          <w:rPr>
            <w:rFonts w:ascii="Times New Roman" w:hAnsi="Times New Roman" w:cs="Times New Roman"/>
            <w:sz w:val="24"/>
          </w:rPr>
          <w:delText xml:space="preserve"> </w:delText>
        </w:r>
      </w:del>
    </w:p>
    <w:p w14:paraId="0F57E948" w14:textId="752ADA81" w:rsidR="006C64A6" w:rsidRDefault="002730D3">
      <w:pPr>
        <w:spacing w:line="240" w:lineRule="auto"/>
        <w:rPr>
          <w:ins w:id="488" w:author="Liu, Luyu" w:date="2020-08-02T22:56:00Z"/>
          <w:rFonts w:ascii="Times New Roman" w:hAnsi="Times New Roman" w:cs="Times New Roman"/>
          <w:sz w:val="24"/>
        </w:rPr>
        <w:pPrChange w:id="489" w:author="Liu, Luyu" w:date="2020-08-02T23:00:00Z">
          <w:pPr>
            <w:spacing w:line="480" w:lineRule="auto"/>
          </w:pPr>
        </w:pPrChange>
      </w:pPr>
      <w:ins w:id="490" w:author="Liu, Luyu" w:date="2020-08-02T22:56:00Z">
        <w:r>
          <w:rPr>
            <w:rFonts w:ascii="Times New Roman" w:hAnsi="Times New Roman" w:cs="Times New Roman"/>
            <w:sz w:val="24"/>
          </w:rPr>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ins>
      <w:ins w:id="491" w:author="Liu, Luyu" w:date="2020-08-03T18:56:00Z">
        <w:r w:rsidR="00401B8E">
          <w:rPr>
            <w:rFonts w:ascii="Times New Roman" w:hAnsi="Times New Roman" w:cs="Times New Roman"/>
            <w:sz w:val="24"/>
          </w:rPr>
          <w:t xml:space="preserve">in equation </w:t>
        </w:r>
        <w:r w:rsidR="00401B8E">
          <w:rPr>
            <w:rFonts w:ascii="Times New Roman" w:hAnsi="Times New Roman" w:cs="Times New Roman"/>
            <w:sz w:val="24"/>
          </w:rPr>
          <w:fldChar w:fldCharType="begin"/>
        </w:r>
        <w:r w:rsidR="00401B8E">
          <w:rPr>
            <w:rFonts w:ascii="Times New Roman" w:hAnsi="Times New Roman" w:cs="Times New Roman"/>
            <w:sz w:val="24"/>
          </w:rPr>
          <w:instrText xml:space="preserve"> REF _Ref47373364 \h </w:instrText>
        </w:r>
        <w:r w:rsidR="00401B8E">
          <w:rPr>
            <w:rFonts w:ascii="Times New Roman" w:hAnsi="Times New Roman" w:cs="Times New Roman"/>
            <w:sz w:val="24"/>
          </w:rPr>
        </w:r>
        <w:r w:rsidR="00401B8E">
          <w:rPr>
            <w:rFonts w:ascii="Times New Roman" w:hAnsi="Times New Roman" w:cs="Times New Roman"/>
            <w:sz w:val="24"/>
          </w:rPr>
          <w:fldChar w:fldCharType="separate"/>
        </w:r>
        <w:r w:rsidR="00C1522E" w:rsidRPr="00E714F0">
          <w:rPr>
            <w:rFonts w:ascii="Times New Roman" w:eastAsia="Yu Mincho" w:hAnsi="Times New Roman" w:cs="Times New Roman"/>
            <w:sz w:val="24"/>
            <w:szCs w:val="24"/>
            <w:lang w:eastAsia="ja-JP"/>
          </w:rPr>
          <w:t>(</w:t>
        </w:r>
        <w:r w:rsidR="00C1522E">
          <w:rPr>
            <w:rFonts w:ascii="Times New Roman" w:hAnsi="Times New Roman" w:cs="Times New Roman"/>
            <w:noProof/>
            <w:sz w:val="24"/>
            <w:szCs w:val="24"/>
          </w:rPr>
          <w:t>1</w:t>
        </w:r>
        <w:r w:rsidR="00401B8E">
          <w:rPr>
            <w:rFonts w:ascii="Times New Roman" w:hAnsi="Times New Roman" w:cs="Times New Roman"/>
            <w:sz w:val="24"/>
          </w:rPr>
          <w:fldChar w:fldCharType="end"/>
        </w:r>
        <w:r w:rsidR="00401B8E">
          <w:rPr>
            <w:rFonts w:ascii="Times New Roman" w:hAnsi="Times New Roman" w:cs="Times New Roman"/>
            <w:sz w:val="24"/>
          </w:rPr>
          <w:t xml:space="preserve">) </w:t>
        </w:r>
      </w:ins>
      <w:ins w:id="492" w:author="Liu, Luyu" w:date="2020-08-02T22:56:00Z">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who have the ability to stay at home or not use public transit. We also conducted the correlation analysis between decay rate and cliff/base point.</w:t>
        </w:r>
      </w:ins>
    </w:p>
    <w:p w14:paraId="55865E09" w14:textId="77777777" w:rsidR="002730D3" w:rsidRDefault="002730D3">
      <w:pPr>
        <w:spacing w:line="240" w:lineRule="auto"/>
        <w:rPr>
          <w:rFonts w:ascii="Times New Roman" w:hAnsi="Times New Roman" w:cs="Times New Roman"/>
          <w:sz w:val="24"/>
        </w:rPr>
        <w:pPrChange w:id="493" w:author="Liu, Luyu" w:date="2020-07-20T23:14:00Z">
          <w:pPr>
            <w:spacing w:line="480" w:lineRule="auto"/>
          </w:pPr>
        </w:pPrChange>
      </w:pPr>
    </w:p>
    <w:p w14:paraId="602BAB8D" w14:textId="77777777" w:rsidR="00077492" w:rsidRPr="00FF2732" w:rsidRDefault="00077492">
      <w:pPr>
        <w:spacing w:line="240" w:lineRule="auto"/>
        <w:jc w:val="both"/>
        <w:rPr>
          <w:rStyle w:val="Emphasis"/>
          <w:rPrChange w:id="494" w:author="Liu, Luyu" w:date="2020-08-02T21:18:00Z">
            <w:rPr/>
          </w:rPrChange>
        </w:rPr>
        <w:pPrChange w:id="495" w:author="Liu, Luyu" w:date="2020-08-02T21:18:00Z">
          <w:pPr>
            <w:pStyle w:val="ListParagraph"/>
            <w:numPr>
              <w:ilvl w:val="2"/>
              <w:numId w:val="2"/>
            </w:numPr>
            <w:spacing w:line="480" w:lineRule="auto"/>
            <w:ind w:hanging="720"/>
            <w:jc w:val="both"/>
          </w:pPr>
        </w:pPrChange>
      </w:pPr>
      <w:r w:rsidRPr="00FF2732">
        <w:rPr>
          <w:rStyle w:val="Emphasis"/>
          <w:rPrChange w:id="496" w:author="Liu, Luyu" w:date="2020-08-02T21:18:00Z">
            <w:rPr/>
          </w:rPrChange>
        </w:rPr>
        <w:t>Response intervals with incubation lags</w:t>
      </w:r>
    </w:p>
    <w:p w14:paraId="066139FC" w14:textId="7D0E8D0D" w:rsidR="00077492" w:rsidRDefault="00077492">
      <w:pPr>
        <w:spacing w:line="240" w:lineRule="auto"/>
        <w:ind w:firstLine="720"/>
        <w:jc w:val="both"/>
        <w:rPr>
          <w:rFonts w:ascii="Times New Roman" w:hAnsi="Times New Roman" w:cs="Times New Roman"/>
          <w:sz w:val="24"/>
        </w:rPr>
        <w:pPrChange w:id="497" w:author="Liu, Luyu" w:date="2020-08-02T21:20: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w:t>
      </w:r>
      <w:del w:id="498" w:author="Liu, Luyu" w:date="2020-07-29T17:24:00Z">
        <w:r w:rsidDel="00E71AC6">
          <w:rPr>
            <w:rFonts w:ascii="Times New Roman" w:hAnsi="Times New Roman" w:cs="Times New Roman"/>
            <w:sz w:val="24"/>
          </w:rPr>
          <w:delText>floor</w:delText>
        </w:r>
      </w:del>
      <w:ins w:id="499"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79CF1EBF" w:rsidR="00077492" w:rsidRDefault="00077492">
      <w:pPr>
        <w:spacing w:line="240" w:lineRule="auto"/>
        <w:ind w:firstLine="720"/>
        <w:jc w:val="both"/>
        <w:rPr>
          <w:rFonts w:ascii="Times New Roman" w:hAnsi="Times New Roman" w:cs="Times New Roman"/>
          <w:sz w:val="24"/>
        </w:rPr>
        <w:pPrChange w:id="500" w:author="Liu, Luyu" w:date="2020-07-20T23:14:00Z">
          <w:pPr>
            <w:spacing w:line="480" w:lineRule="auto"/>
            <w:ind w:firstLine="720"/>
            <w:jc w:val="both"/>
          </w:pPr>
        </w:pPrChange>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30]","plainTextFormattedCitation":"[30]","previouslyFormattedCitation":"[29]"},"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1–33]","plainTextFormattedCitation":"[31–33]","previouslyFormattedCitation":"[30–32]"},"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1–33]</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4,35]","plainTextFormattedCitation":"[34,35]","previouslyFormattedCitation":"[33,34]"},"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4,35]</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 xml:space="preserve">response intervals relative to the cliff and </w:t>
      </w:r>
      <w:del w:id="501" w:author="Liu, Luyu" w:date="2020-07-29T17:24:00Z">
        <w:r w:rsidRPr="009457DC" w:rsidDel="00E71AC6">
          <w:rPr>
            <w:rFonts w:ascii="Times New Roman" w:hAnsi="Times New Roman" w:cs="Times New Roman"/>
            <w:sz w:val="24"/>
          </w:rPr>
          <w:delText>floor</w:delText>
        </w:r>
      </w:del>
      <w:ins w:id="502" w:author="Liu, Luyu" w:date="2020-07-29T17:24:00Z">
        <w:r w:rsidR="00E71AC6">
          <w:rPr>
            <w:rFonts w:ascii="Times New Roman" w:hAnsi="Times New Roman" w:cs="Times New Roman"/>
            <w:sz w:val="24"/>
          </w:rPr>
          <w:t>base</w:t>
        </w:r>
      </w:ins>
      <w:r w:rsidRPr="009457DC">
        <w:rPr>
          <w:rFonts w:ascii="Times New Roman" w:hAnsi="Times New Roman" w:cs="Times New Roman"/>
          <w:sz w:val="24"/>
        </w:rPr>
        <w:t xml:space="preserve">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03" w:author="Liu, Luyu" w:date="2020-07-20T23:14:00Z">
                <w:pPr>
                  <w:spacing w:line="480" w:lineRule="auto"/>
                  <w:jc w:val="center"/>
                </w:pPr>
              </w:pPrChange>
            </w:pPr>
          </w:p>
        </w:tc>
        <w:tc>
          <w:tcPr>
            <w:tcW w:w="4463" w:type="pct"/>
            <w:vAlign w:val="center"/>
            <w:hideMark/>
          </w:tcPr>
          <w:p w14:paraId="0A9CB44B" w14:textId="77777777" w:rsidR="00077492" w:rsidRPr="0053358D" w:rsidRDefault="00EB6B89">
            <w:pPr>
              <w:spacing w:line="240" w:lineRule="auto"/>
              <w:jc w:val="both"/>
              <w:rPr>
                <w:rFonts w:ascii="Times New Roman" w:eastAsia="Yu Mincho" w:hAnsi="Times New Roman" w:cs="Times New Roman"/>
                <w:sz w:val="24"/>
                <w:szCs w:val="24"/>
                <w:lang w:eastAsia="ja-JP"/>
              </w:rPr>
              <w:pPrChange w:id="504"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05"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06" w:author="Liu, Luyu" w:date="2020-07-20T23:14:00Z">
                <w:pPr>
                  <w:spacing w:line="480" w:lineRule="auto"/>
                  <w:jc w:val="center"/>
                </w:pPr>
              </w:pPrChange>
            </w:pPr>
          </w:p>
        </w:tc>
        <w:tc>
          <w:tcPr>
            <w:tcW w:w="4463" w:type="pct"/>
            <w:vAlign w:val="center"/>
            <w:hideMark/>
          </w:tcPr>
          <w:p w14:paraId="570801F6" w14:textId="212A35F3" w:rsidR="00077492" w:rsidRPr="007744F3" w:rsidRDefault="00EB6B89">
            <w:pPr>
              <w:spacing w:line="240" w:lineRule="auto"/>
              <w:jc w:val="both"/>
              <w:rPr>
                <w:rFonts w:ascii="Cambria Math" w:eastAsia="Yu Mincho" w:hAnsi="Cambria Math" w:cs="Times New Roman"/>
                <w:sz w:val="24"/>
                <w:szCs w:val="24"/>
                <w:lang w:eastAsia="ja-JP"/>
                <w:oMath/>
              </w:rPr>
              <w:pPrChange w:id="507"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w:ins w:id="508" w:author="Liu, Luyu" w:date="2020-07-29T17:24:00Z">
                        <m:rPr>
                          <m:sty m:val="p"/>
                        </m:rPr>
                        <w:rPr>
                          <w:rFonts w:ascii="Cambria Math" w:eastAsia="Yu Mincho" w:hAnsi="Cambria Math" w:cs="Times New Roman"/>
                          <w:sz w:val="24"/>
                          <w:szCs w:val="24"/>
                          <w:lang w:eastAsia="ja-JP"/>
                        </w:rPr>
                        <m:t>b</m:t>
                      </w:ins>
                    </m:r>
                    <m:r>
                      <w:del w:id="509" w:author="Liu, Luyu" w:date="2020-07-29T17:24:00Z">
                        <m:rPr>
                          <m:sty m:val="p"/>
                        </m:rPr>
                        <w:rPr>
                          <w:rFonts w:ascii="Cambria Math" w:eastAsia="Yu Mincho" w:hAnsi="Cambria Math" w:cs="Times New Roman"/>
                          <w:sz w:val="24"/>
                          <w:szCs w:val="24"/>
                          <w:lang w:eastAsia="ja-JP"/>
                        </w:rPr>
                        <m:t>f</m:t>
                      </w:del>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ins w:id="510" w:author="Liu, Luyu" w:date="2020-07-29T17:24:00Z">
                        <w:rPr>
                          <w:rFonts w:ascii="Cambria Math" w:eastAsia="Yu Mincho" w:hAnsi="Cambria Math" w:cs="Times New Roman"/>
                          <w:sz w:val="24"/>
                          <w:szCs w:val="24"/>
                          <w:lang w:eastAsia="ja-JP"/>
                        </w:rPr>
                        <m:t>b</m:t>
                      </w:ins>
                    </m:r>
                    <m:r>
                      <w:del w:id="511" w:author="Liu, Luyu" w:date="2020-07-29T17:24:00Z">
                        <w:rPr>
                          <w:rFonts w:ascii="Cambria Math" w:eastAsia="Yu Mincho" w:hAnsi="Cambria Math" w:cs="Times New Roman"/>
                          <w:sz w:val="24"/>
                          <w:szCs w:val="24"/>
                          <w:lang w:eastAsia="ja-JP"/>
                        </w:rPr>
                        <m:t>f</m:t>
                      </w:del>
                    </m:r>
                  </m:sub>
                </m:sSub>
              </m:oMath>
            </m:oMathPara>
          </w:p>
        </w:tc>
        <w:tc>
          <w:tcPr>
            <w:tcW w:w="280" w:type="pct"/>
            <w:vAlign w:val="center"/>
            <w:hideMark/>
          </w:tcPr>
          <w:p w14:paraId="69400E5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12"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2C34D828" w:rsidR="00077492" w:rsidRPr="006B2355" w:rsidRDefault="00077492">
      <w:pPr>
        <w:spacing w:line="240" w:lineRule="auto"/>
        <w:jc w:val="both"/>
        <w:rPr>
          <w:rFonts w:ascii="Times New Roman" w:hAnsi="Times New Roman" w:cs="Times New Roman"/>
          <w:sz w:val="24"/>
        </w:rPr>
        <w:pPrChange w:id="513" w:author="Liu, Luyu" w:date="2020-07-20T23:14:00Z">
          <w:pPr>
            <w:spacing w:line="480" w:lineRule="auto"/>
            <w:jc w:val="both"/>
          </w:pPr>
        </w:pPrChange>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w:t>
      </w:r>
      <w:del w:id="514" w:author="Liu, Luyu" w:date="2020-07-29T17:24:00Z">
        <w:r w:rsidDel="00E71AC6">
          <w:rPr>
            <w:rFonts w:ascii="Times New Roman" w:hAnsi="Times New Roman" w:cs="Times New Roman"/>
            <w:sz w:val="24"/>
          </w:rPr>
          <w:delText>floor</w:delText>
        </w:r>
      </w:del>
      <w:ins w:id="515"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and </w:t>
      </w:r>
      <w:proofErr w:type="spellStart"/>
      <w:r>
        <w:rPr>
          <w:rFonts w:ascii="Times New Roman" w:hAnsi="Times New Roman" w:cs="Times New Roman"/>
          <w:sz w:val="24"/>
        </w:rPr>
        <w:t>r</w:t>
      </w:r>
      <w:r w:rsidRPr="005E5D01">
        <w:rPr>
          <w:rFonts w:ascii="Times New Roman" w:hAnsi="Times New Roman" w:cs="Times New Roman"/>
          <w:sz w:val="24"/>
          <w:vertAlign w:val="subscript"/>
        </w:rPr>
        <w:t>c</w:t>
      </w:r>
      <w:proofErr w:type="spellEnd"/>
      <w:r>
        <w:rPr>
          <w:rFonts w:ascii="Times New Roman" w:hAnsi="Times New Roman" w:cs="Times New Roman"/>
          <w:sz w:val="24"/>
        </w:rPr>
        <w:t xml:space="preserve"> and </w:t>
      </w:r>
      <w:proofErr w:type="spellStart"/>
      <w:r>
        <w:rPr>
          <w:rFonts w:ascii="Times New Roman" w:hAnsi="Times New Roman" w:cs="Times New Roman"/>
          <w:sz w:val="24"/>
        </w:rPr>
        <w:t>r</w:t>
      </w:r>
      <w:ins w:id="516" w:author="Liu, Luyu" w:date="2020-07-29T17:25:00Z">
        <w:r w:rsidR="00E71AC6">
          <w:rPr>
            <w:rFonts w:ascii="Times New Roman" w:hAnsi="Times New Roman" w:cs="Times New Roman"/>
            <w:sz w:val="24"/>
            <w:vertAlign w:val="subscript"/>
          </w:rPr>
          <w:t>b</w:t>
        </w:r>
      </w:ins>
      <w:proofErr w:type="spellEnd"/>
      <w:del w:id="517" w:author="Liu, Luyu" w:date="2020-07-29T17:25:00Z">
        <w:r w:rsidRPr="005E5D01" w:rsidDel="00E71AC6">
          <w:rPr>
            <w:rFonts w:ascii="Times New Roman" w:hAnsi="Times New Roman" w:cs="Times New Roman"/>
            <w:sz w:val="24"/>
            <w:vertAlign w:val="subscript"/>
          </w:rPr>
          <w:delText>f</w:delText>
        </w:r>
      </w:del>
      <w:r>
        <w:rPr>
          <w:rFonts w:ascii="Times New Roman" w:hAnsi="Times New Roman" w:cs="Times New Roman"/>
          <w:sz w:val="24"/>
        </w:rPr>
        <w:t xml:space="preserve"> are the response intervals.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del w:id="518" w:author="Liu, Luyu" w:date="2020-07-29T17:24:00Z">
        <w:r w:rsidDel="00E71AC6">
          <w:rPr>
            <w:rFonts w:ascii="Times New Roman" w:hAnsi="Times New Roman" w:cs="Times New Roman"/>
            <w:sz w:val="24"/>
          </w:rPr>
          <w:delText>floor</w:delText>
        </w:r>
      </w:del>
      <w:ins w:id="519" w:author="Liu, Luyu" w:date="2020-07-29T17:24:00Z">
        <w:r w:rsidR="00E71AC6">
          <w:rPr>
            <w:rFonts w:ascii="Times New Roman" w:hAnsi="Times New Roman" w:cs="Times New Roman"/>
            <w:sz w:val="24"/>
          </w:rPr>
          <w:t>base</w:t>
        </w:r>
      </w:ins>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 xml:space="preserve">time (a negative </w:t>
      </w:r>
      <w:del w:id="520" w:author="Liu, Luyu" w:date="2020-07-29T17:25:00Z">
        <w:r w:rsidDel="00E71AC6">
          <w:rPr>
            <w:rFonts w:ascii="Times New Roman" w:hAnsi="Times New Roman" w:cs="Times New Roman"/>
            <w:sz w:val="24"/>
          </w:rPr>
          <w:delText>floor</w:delText>
        </w:r>
      </w:del>
      <w:ins w:id="521"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response interval that is large in magnitude, for example, indicates that public transit reached its minimum level long after the first confirmed case in the county).</w:t>
      </w:r>
    </w:p>
    <w:p w14:paraId="16A598D3" w14:textId="77777777" w:rsidR="00077492" w:rsidRPr="006B2355" w:rsidRDefault="00077492">
      <w:pPr>
        <w:spacing w:line="240" w:lineRule="auto"/>
        <w:rPr>
          <w:rFonts w:ascii="Times New Roman" w:hAnsi="Times New Roman" w:cs="Times New Roman"/>
          <w:sz w:val="24"/>
        </w:rPr>
        <w:pPrChange w:id="522" w:author="Liu, Luyu" w:date="2020-07-20T23:14:00Z">
          <w:pPr>
            <w:spacing w:line="480" w:lineRule="auto"/>
          </w:pPr>
        </w:pPrChange>
      </w:pPr>
    </w:p>
    <w:p w14:paraId="69E4822F" w14:textId="77777777" w:rsidR="00077492" w:rsidRPr="00FF2732" w:rsidRDefault="00077492">
      <w:pPr>
        <w:spacing w:line="240" w:lineRule="auto"/>
        <w:rPr>
          <w:rStyle w:val="SubtleEmphasis"/>
          <w:rPrChange w:id="523" w:author="Liu, Luyu" w:date="2020-08-02T21:18:00Z">
            <w:rPr/>
          </w:rPrChange>
        </w:rPr>
        <w:pPrChange w:id="524" w:author="Liu, Luyu" w:date="2020-08-02T21:18:00Z">
          <w:pPr>
            <w:pStyle w:val="ListParagraph"/>
            <w:numPr>
              <w:ilvl w:val="1"/>
              <w:numId w:val="2"/>
            </w:numPr>
            <w:spacing w:line="480" w:lineRule="auto"/>
            <w:ind w:left="360" w:hanging="360"/>
          </w:pPr>
        </w:pPrChange>
      </w:pPr>
      <w:del w:id="525" w:author="Liu, Luyu" w:date="2020-08-02T21:18:00Z">
        <w:r w:rsidRPr="00FF2732" w:rsidDel="00FF2732">
          <w:rPr>
            <w:rStyle w:val="SubtleEmphasis"/>
            <w:rPrChange w:id="526" w:author="Liu, Luyu" w:date="2020-08-02T21:18:00Z">
              <w:rPr/>
            </w:rPrChange>
          </w:rPr>
          <w:lastRenderedPageBreak/>
          <w:delText xml:space="preserve"> </w:delText>
        </w:r>
      </w:del>
      <w:r w:rsidRPr="00FF2732">
        <w:rPr>
          <w:rStyle w:val="SubtleEmphasis"/>
          <w:rPrChange w:id="527" w:author="Liu, Luyu" w:date="2020-08-02T21:18:00Z">
            <w:rPr/>
          </w:rPrChange>
        </w:rPr>
        <w:t>Change in daily transit demand dynamics</w:t>
      </w:r>
    </w:p>
    <w:p w14:paraId="7E63335D" w14:textId="0522E98A" w:rsidR="00077492" w:rsidRDefault="00077492">
      <w:pPr>
        <w:spacing w:line="240" w:lineRule="auto"/>
        <w:ind w:firstLine="720"/>
        <w:jc w:val="both"/>
        <w:rPr>
          <w:rFonts w:ascii="Times New Roman" w:hAnsi="Times New Roman" w:cs="Times New Roman"/>
          <w:sz w:val="24"/>
        </w:rPr>
        <w:pPrChange w:id="528" w:author="Liu, Luyu" w:date="2020-08-02T21:20:00Z">
          <w:pPr>
            <w:spacing w:line="480" w:lineRule="auto"/>
            <w:jc w:val="both"/>
          </w:pPr>
        </w:pPrChange>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r>
        <w:rPr>
          <w:rFonts w:ascii="Times New Roman" w:hAnsi="Times New Roman" w:cs="Times New Roman"/>
          <w:sz w:val="24"/>
        </w:rPr>
        <w:t xml:space="preserve"> </w:t>
      </w:r>
      <w:r w:rsidRPr="006B2355">
        <w:rPr>
          <w:rFonts w:ascii="Times New Roman" w:hAnsi="Times New Roman" w:cs="Times New Roman"/>
          <w:sz w:val="24"/>
        </w:rPr>
        <w:t xml:space="preserve">For example, </w:t>
      </w:r>
      <w:ins w:id="529" w:author="Liu, Luyu" w:date="2020-07-30T17:36:00Z">
        <w:r w:rsidR="00EA4E55">
          <w:rPr>
            <w:rFonts w:ascii="Times New Roman" w:hAnsi="Times New Roman" w:cs="Times New Roman"/>
            <w:sz w:val="24"/>
          </w:rPr>
          <w:fldChar w:fldCharType="begin"/>
        </w:r>
        <w:r w:rsidR="00EA4E55">
          <w:rPr>
            <w:rFonts w:ascii="Times New Roman" w:hAnsi="Times New Roman" w:cs="Times New Roman"/>
            <w:sz w:val="24"/>
          </w:rPr>
          <w:instrText xml:space="preserve"> REF _Ref41950150 \h </w:instrText>
        </w:r>
      </w:ins>
      <w:r w:rsidR="00EA4E55">
        <w:rPr>
          <w:rFonts w:ascii="Times New Roman" w:hAnsi="Times New Roman" w:cs="Times New Roman"/>
          <w:sz w:val="24"/>
        </w:rPr>
      </w:r>
      <w:r w:rsidR="00EA4E55">
        <w:rPr>
          <w:rFonts w:ascii="Times New Roman" w:hAnsi="Times New Roman" w:cs="Times New Roman"/>
          <w:sz w:val="24"/>
        </w:rPr>
        <w:fldChar w:fldCharType="separate"/>
      </w:r>
      <w:ins w:id="530" w:author="Liu, Luyu" w:date="2020-07-30T17:36: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3</w:t>
        </w:r>
        <w:r w:rsidR="00EA4E55">
          <w:rPr>
            <w:rFonts w:ascii="Times New Roman" w:hAnsi="Times New Roman" w:cs="Times New Roman"/>
            <w:sz w:val="24"/>
          </w:rPr>
          <w:fldChar w:fldCharType="end"/>
        </w:r>
        <w:r w:rsidR="00270A59">
          <w:rPr>
            <w:rFonts w:ascii="Times New Roman" w:hAnsi="Times New Roman" w:cs="Times New Roman"/>
            <w:sz w:val="24"/>
          </w:rPr>
          <w:t xml:space="preserve"> </w:t>
        </w:r>
      </w:ins>
      <w:del w:id="531" w:author="Liu, Luyu" w:date="2020-07-30T17:35:00Z">
        <w:r w:rsidDel="00EA4E55">
          <w:rPr>
            <w:rFonts w:ascii="Times New Roman" w:hAnsi="Times New Roman" w:cs="Times New Roman"/>
            <w:sz w:val="24"/>
          </w:rPr>
          <w:fldChar w:fldCharType="begin"/>
        </w:r>
        <w:r w:rsidRPr="00216ABB" w:rsidDel="00EA4E55">
          <w:rPr>
            <w:rFonts w:ascii="Times New Roman" w:hAnsi="Times New Roman" w:cs="Times New Roman"/>
            <w:sz w:val="24"/>
          </w:rPr>
          <w:delInstrText xml:space="preserve"> REF _Ref41950150 \h </w:delInstrText>
        </w:r>
        <w:r w:rsidDel="00EA4E55">
          <w:rPr>
            <w:rFonts w:ascii="Times New Roman" w:hAnsi="Times New Roman" w:cs="Times New Roman"/>
            <w:sz w:val="24"/>
          </w:rPr>
        </w:r>
        <w:r w:rsidDel="00EA4E55">
          <w:rPr>
            <w:rFonts w:ascii="Times New Roman" w:hAnsi="Times New Roman" w:cs="Times New Roman"/>
            <w:sz w:val="24"/>
          </w:rPr>
          <w:fldChar w:fldCharType="separate"/>
        </w:r>
      </w:del>
      <w:del w:id="532" w:author="Liu, Luyu" w:date="2020-07-29T23:37:00Z">
        <w:r w:rsidRPr="008A6B31" w:rsidDel="000F49FB">
          <w:rPr>
            <w:rFonts w:ascii="Times New Roman" w:hAnsi="Times New Roman" w:cs="Times New Roman"/>
            <w:sz w:val="24"/>
          </w:rPr>
          <w:delText xml:space="preserve">Fig </w:delText>
        </w:r>
        <w:r w:rsidRPr="008A6B31" w:rsidDel="000F49FB">
          <w:rPr>
            <w:rFonts w:ascii="Times New Roman" w:hAnsi="Times New Roman" w:cs="Times New Roman"/>
            <w:noProof/>
            <w:sz w:val="24"/>
          </w:rPr>
          <w:delText>1</w:delText>
        </w:r>
      </w:del>
      <w:del w:id="533" w:author="Liu, Luyu" w:date="2020-07-30T17:35:00Z">
        <w:r w:rsidDel="00EA4E55">
          <w:rPr>
            <w:rFonts w:ascii="Times New Roman" w:hAnsi="Times New Roman" w:cs="Times New Roman"/>
            <w:sz w:val="24"/>
          </w:rPr>
          <w:fldChar w:fldCharType="end"/>
        </w:r>
        <w:r w:rsidRPr="00703BB3" w:rsidDel="00EA4E55">
          <w:rPr>
            <w:rFonts w:ascii="Times New Roman" w:hAnsi="Times New Roman" w:cs="Times New Roman"/>
            <w:sz w:val="24"/>
          </w:rPr>
          <w:fldChar w:fldCharType="begin"/>
        </w:r>
        <w:r w:rsidRPr="006B2355" w:rsidDel="00EA4E55">
          <w:rPr>
            <w:rFonts w:ascii="Times New Roman" w:hAnsi="Times New Roman" w:cs="Times New Roman"/>
            <w:sz w:val="24"/>
          </w:rPr>
          <w:delInstrText xml:space="preserve"> REF _Ref40969774 \h </w:delInstrText>
        </w:r>
        <w:r w:rsidDel="00EA4E55">
          <w:rPr>
            <w:rFonts w:ascii="Times New Roman" w:hAnsi="Times New Roman" w:cs="Times New Roman"/>
            <w:sz w:val="24"/>
          </w:rPr>
          <w:delInstrText xml:space="preserve"> \* MERGEFORMAT </w:delInstrText>
        </w:r>
        <w:r w:rsidRPr="00703BB3" w:rsidDel="00EA4E55">
          <w:rPr>
            <w:rFonts w:ascii="Times New Roman" w:hAnsi="Times New Roman" w:cs="Times New Roman"/>
            <w:sz w:val="24"/>
          </w:rPr>
        </w:r>
        <w:r w:rsidRPr="00703BB3" w:rsidDel="00EA4E55">
          <w:rPr>
            <w:rFonts w:ascii="Times New Roman" w:hAnsi="Times New Roman" w:cs="Times New Roman"/>
            <w:sz w:val="24"/>
          </w:rPr>
          <w:fldChar w:fldCharType="end"/>
        </w:r>
        <w:r w:rsidRPr="006B2355" w:rsidDel="00EA4E55">
          <w:rPr>
            <w:rFonts w:ascii="Times New Roman" w:hAnsi="Times New Roman" w:cs="Times New Roman"/>
            <w:sz w:val="24"/>
          </w:rPr>
          <w:delText xml:space="preserve"> below </w:delText>
        </w:r>
      </w:del>
      <w:r w:rsidRPr="006B2355">
        <w:rPr>
          <w:rFonts w:ascii="Times New Roman" w:hAnsi="Times New Roman" w:cs="Times New Roman"/>
          <w:sz w:val="24"/>
        </w:rPr>
        <w:t>shows changes in transit demand by hour before (</w:t>
      </w:r>
      <w:del w:id="534" w:author="Liu, Luyu" w:date="2020-08-02T22:01:00Z">
        <w:r w:rsidRPr="006B2355" w:rsidDel="001A2D51">
          <w:rPr>
            <w:rFonts w:ascii="Times New Roman" w:hAnsi="Times New Roman" w:cs="Times New Roman"/>
            <w:sz w:val="24"/>
          </w:rPr>
          <w:delText>blue</w:delText>
        </w:r>
      </w:del>
      <w:ins w:id="535" w:author="Liu, Luyu" w:date="2020-08-02T22:01:00Z">
        <w:r w:rsidR="001A2D51">
          <w:rPr>
            <w:rFonts w:ascii="Times New Roman" w:hAnsi="Times New Roman" w:cs="Times New Roman"/>
            <w:sz w:val="24"/>
          </w:rPr>
          <w:t>orange</w:t>
        </w:r>
      </w:ins>
      <w:r w:rsidRPr="006B2355">
        <w:rPr>
          <w:rFonts w:ascii="Times New Roman" w:hAnsi="Times New Roman" w:cs="Times New Roman"/>
          <w:sz w:val="24"/>
        </w:rPr>
        <w:t>) and during COVID (</w:t>
      </w:r>
      <w:del w:id="536" w:author="Liu, Luyu" w:date="2020-08-02T22:02:00Z">
        <w:r w:rsidDel="001A2D51">
          <w:rPr>
            <w:rFonts w:ascii="Times New Roman" w:hAnsi="Times New Roman" w:cs="Times New Roman"/>
            <w:sz w:val="24"/>
          </w:rPr>
          <w:delText>orange</w:delText>
        </w:r>
      </w:del>
      <w:ins w:id="537" w:author="Liu, Luyu" w:date="2020-08-02T22:02:00Z">
        <w:r w:rsidR="001A2D51">
          <w:rPr>
            <w:rFonts w:ascii="Times New Roman" w:hAnsi="Times New Roman" w:cs="Times New Roman"/>
            <w:sz w:val="24"/>
          </w:rPr>
          <w:t>blue</w:t>
        </w:r>
      </w:ins>
      <w:r>
        <w:rPr>
          <w:rFonts w:ascii="Times New Roman" w:hAnsi="Times New Roman" w:cs="Times New Roman"/>
          <w:sz w:val="24"/>
        </w:rPr>
        <w:t>)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p>
    <w:p w14:paraId="3EB68560" w14:textId="78710B3F" w:rsidR="00077492" w:rsidRPr="00C94C81" w:rsidDel="00166595" w:rsidRDefault="00077492">
      <w:pPr>
        <w:spacing w:line="240" w:lineRule="auto"/>
        <w:jc w:val="both"/>
        <w:rPr>
          <w:del w:id="538" w:author="Liu, Luyu" w:date="2020-07-29T17:37:00Z"/>
          <w:rFonts w:ascii="Times New Roman" w:hAnsi="Times New Roman" w:cs="Times New Roman"/>
          <w:b/>
          <w:sz w:val="24"/>
          <w:rPrChange w:id="539" w:author="Liu, Luyu" w:date="2020-08-02T23:06:00Z">
            <w:rPr>
              <w:del w:id="540" w:author="Liu, Luyu" w:date="2020-07-29T17:37:00Z"/>
              <w:rFonts w:ascii="Times New Roman" w:hAnsi="Times New Roman" w:cs="Times New Roman"/>
              <w:sz w:val="24"/>
            </w:rPr>
          </w:rPrChange>
        </w:rPr>
        <w:pPrChange w:id="541" w:author="Liu, Luyu" w:date="2020-07-20T23:14:00Z">
          <w:pPr>
            <w:spacing w:line="480" w:lineRule="auto"/>
            <w:jc w:val="both"/>
          </w:pPr>
        </w:pPrChange>
      </w:pPr>
    </w:p>
    <w:p w14:paraId="7B2780D3" w14:textId="23C96B98" w:rsidR="00077492" w:rsidRPr="00C94C81" w:rsidDel="00166595" w:rsidRDefault="00077492">
      <w:pPr>
        <w:keepNext/>
        <w:spacing w:line="240" w:lineRule="auto"/>
        <w:rPr>
          <w:del w:id="542" w:author="Liu, Luyu" w:date="2020-07-29T17:37:00Z"/>
          <w:b/>
          <w:rPrChange w:id="543" w:author="Liu, Luyu" w:date="2020-08-02T23:06:00Z">
            <w:rPr>
              <w:del w:id="544" w:author="Liu, Luyu" w:date="2020-07-29T17:37:00Z"/>
            </w:rPr>
          </w:rPrChange>
        </w:rPr>
        <w:pPrChange w:id="545" w:author="Liu, Luyu" w:date="2020-07-29T17:37:00Z">
          <w:pPr>
            <w:keepNext/>
            <w:spacing w:line="480" w:lineRule="auto"/>
            <w:jc w:val="center"/>
          </w:pPr>
        </w:pPrChange>
      </w:pPr>
      <w:del w:id="546" w:author="Liu, Luyu" w:date="2020-07-29T17:37:00Z">
        <w:r w:rsidRPr="00C94C81" w:rsidDel="00166595">
          <w:rPr>
            <w:b/>
            <w:noProof/>
            <w:rPrChange w:id="547" w:author="Liu, Luyu" w:date="2020-08-02T23:06:00Z">
              <w:rPr>
                <w:noProof/>
              </w:rPr>
            </w:rPrChange>
          </w:rPr>
          <w:drawing>
            <wp:inline distT="0" distB="0" distL="0" distR="0" wp14:anchorId="412A6C73" wp14:editId="44AB2AFD">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35860D66" w14:textId="693B0007" w:rsidR="00077492" w:rsidRPr="00C94C81" w:rsidRDefault="00077492">
      <w:pPr>
        <w:spacing w:line="240" w:lineRule="auto"/>
        <w:rPr>
          <w:rFonts w:ascii="Times New Roman" w:hAnsi="Times New Roman" w:cs="Times New Roman"/>
          <w:b/>
          <w:sz w:val="24"/>
          <w:rPrChange w:id="548" w:author="Liu, Luyu" w:date="2020-08-02T23:06:00Z">
            <w:rPr>
              <w:rFonts w:ascii="Times New Roman" w:hAnsi="Times New Roman" w:cs="Times New Roman"/>
              <w:sz w:val="24"/>
            </w:rPr>
          </w:rPrChange>
        </w:rPr>
        <w:pPrChange w:id="549" w:author="Liu, Luyu" w:date="2020-08-02T23:06:00Z">
          <w:pPr>
            <w:spacing w:line="480" w:lineRule="auto"/>
            <w:jc w:val="center"/>
          </w:pPr>
        </w:pPrChange>
      </w:pPr>
      <w:bookmarkStart w:id="550" w:name="_Ref41950150"/>
      <w:bookmarkStart w:id="551" w:name="_Ref40969774"/>
      <w:r w:rsidRPr="00C94C81">
        <w:rPr>
          <w:rFonts w:ascii="Times New Roman" w:hAnsi="Times New Roman" w:cs="Times New Roman"/>
          <w:b/>
          <w:sz w:val="24"/>
          <w:rPrChange w:id="552"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553"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554"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555" w:author="Liu, Luyu" w:date="2020-08-02T23:06:00Z">
            <w:rPr>
              <w:rFonts w:ascii="Times New Roman" w:hAnsi="Times New Roman" w:cs="Times New Roman"/>
              <w:sz w:val="24"/>
            </w:rPr>
          </w:rPrChange>
        </w:rPr>
        <w:fldChar w:fldCharType="separate"/>
      </w:r>
      <w:ins w:id="556" w:author="Liu, Luyu" w:date="2020-07-29T23:37:00Z">
        <w:r w:rsidR="000F49FB" w:rsidRPr="00C94C81">
          <w:rPr>
            <w:rFonts w:ascii="Times New Roman" w:hAnsi="Times New Roman" w:cs="Times New Roman"/>
            <w:b/>
            <w:noProof/>
            <w:sz w:val="24"/>
            <w:rPrChange w:id="557" w:author="Liu, Luyu" w:date="2020-08-02T23:06:00Z">
              <w:rPr>
                <w:rFonts w:ascii="Times New Roman" w:hAnsi="Times New Roman" w:cs="Times New Roman"/>
                <w:noProof/>
                <w:sz w:val="24"/>
              </w:rPr>
            </w:rPrChange>
          </w:rPr>
          <w:t>3</w:t>
        </w:r>
      </w:ins>
      <w:del w:id="558" w:author="Liu, Luyu" w:date="2020-07-29T23:11:00Z">
        <w:r w:rsidRPr="00C94C81" w:rsidDel="006C64A6">
          <w:rPr>
            <w:rFonts w:ascii="Times New Roman" w:hAnsi="Times New Roman" w:cs="Times New Roman"/>
            <w:b/>
            <w:noProof/>
            <w:sz w:val="24"/>
            <w:rPrChange w:id="559" w:author="Liu, Luyu" w:date="2020-08-02T23:06:00Z">
              <w:rPr>
                <w:rFonts w:ascii="Times New Roman" w:hAnsi="Times New Roman" w:cs="Times New Roman"/>
                <w:noProof/>
                <w:sz w:val="24"/>
              </w:rPr>
            </w:rPrChange>
          </w:rPr>
          <w:delText>1</w:delText>
        </w:r>
      </w:del>
      <w:r w:rsidRPr="00C94C81">
        <w:rPr>
          <w:rFonts w:ascii="Times New Roman" w:hAnsi="Times New Roman" w:cs="Times New Roman"/>
          <w:b/>
          <w:sz w:val="24"/>
          <w:rPrChange w:id="560" w:author="Liu, Luyu" w:date="2020-08-02T23:06:00Z">
            <w:rPr>
              <w:rFonts w:ascii="Times New Roman" w:hAnsi="Times New Roman" w:cs="Times New Roman"/>
              <w:sz w:val="24"/>
            </w:rPr>
          </w:rPrChange>
        </w:rPr>
        <w:fldChar w:fldCharType="end"/>
      </w:r>
      <w:bookmarkEnd w:id="550"/>
      <w:r w:rsidRPr="00C94C81">
        <w:rPr>
          <w:rFonts w:ascii="Times New Roman" w:hAnsi="Times New Roman" w:cs="Times New Roman"/>
          <w:b/>
          <w:sz w:val="24"/>
          <w:rPrChange w:id="561" w:author="Liu, Luyu" w:date="2020-08-02T23:06:00Z">
            <w:rPr>
              <w:rFonts w:ascii="Times New Roman" w:hAnsi="Times New Roman" w:cs="Times New Roman"/>
              <w:sz w:val="24"/>
            </w:rPr>
          </w:rPrChange>
        </w:rPr>
        <w:t xml:space="preserve">. MTA New York City Subway hourly transit demand curves (blue: </w:t>
      </w:r>
      <w:del w:id="562" w:author="Liu, Luyu" w:date="2020-07-22T20:58:00Z">
        <w:r w:rsidRPr="00C94C81" w:rsidDel="003B5A72">
          <w:rPr>
            <w:rFonts w:ascii="Times New Roman" w:hAnsi="Times New Roman" w:cs="Times New Roman"/>
            <w:b/>
            <w:sz w:val="24"/>
            <w:rPrChange w:id="563" w:author="Liu, Luyu" w:date="2020-08-02T23:06:00Z">
              <w:rPr>
                <w:rFonts w:ascii="Times New Roman" w:hAnsi="Times New Roman" w:cs="Times New Roman"/>
                <w:sz w:val="24"/>
              </w:rPr>
            </w:rPrChange>
          </w:rPr>
          <w:delText xml:space="preserve">typical </w:delText>
        </w:r>
      </w:del>
      <w:ins w:id="564" w:author="Liu, Luyu" w:date="2020-07-22T20:58:00Z">
        <w:r w:rsidR="003B5A72" w:rsidRPr="00C94C81">
          <w:rPr>
            <w:rFonts w:ascii="Times New Roman" w:hAnsi="Times New Roman" w:cs="Times New Roman"/>
            <w:b/>
            <w:sz w:val="24"/>
            <w:rPrChange w:id="565" w:author="Liu, Luyu" w:date="2020-08-02T23:06:00Z">
              <w:rPr>
                <w:rFonts w:ascii="Times New Roman" w:hAnsi="Times New Roman" w:cs="Times New Roman"/>
                <w:sz w:val="24"/>
              </w:rPr>
            </w:rPrChange>
          </w:rPr>
          <w:t xml:space="preserve">COVID </w:t>
        </w:r>
      </w:ins>
      <w:r w:rsidRPr="00C94C81">
        <w:rPr>
          <w:rFonts w:ascii="Times New Roman" w:hAnsi="Times New Roman" w:cs="Times New Roman"/>
          <w:b/>
          <w:sz w:val="24"/>
          <w:rPrChange w:id="566" w:author="Liu, Luyu" w:date="2020-08-02T23:06:00Z">
            <w:rPr>
              <w:rFonts w:ascii="Times New Roman" w:hAnsi="Times New Roman" w:cs="Times New Roman"/>
              <w:sz w:val="24"/>
            </w:rPr>
          </w:rPrChange>
        </w:rPr>
        <w:t xml:space="preserve">curve; orange: </w:t>
      </w:r>
      <w:ins w:id="567" w:author="Liu, Luyu" w:date="2020-07-22T20:58:00Z">
        <w:r w:rsidR="003B5A72" w:rsidRPr="00C94C81">
          <w:rPr>
            <w:rFonts w:ascii="Times New Roman" w:hAnsi="Times New Roman" w:cs="Times New Roman"/>
            <w:b/>
            <w:sz w:val="24"/>
            <w:rPrChange w:id="568" w:author="Liu, Luyu" w:date="2020-08-02T23:06:00Z">
              <w:rPr>
                <w:rFonts w:ascii="Times New Roman" w:hAnsi="Times New Roman" w:cs="Times New Roman"/>
                <w:sz w:val="24"/>
              </w:rPr>
            </w:rPrChange>
          </w:rPr>
          <w:t xml:space="preserve">typical </w:t>
        </w:r>
      </w:ins>
      <w:del w:id="569" w:author="Liu, Luyu" w:date="2020-07-22T20:58:00Z">
        <w:r w:rsidRPr="00C94C81" w:rsidDel="003B5A72">
          <w:rPr>
            <w:rFonts w:ascii="Times New Roman" w:hAnsi="Times New Roman" w:cs="Times New Roman"/>
            <w:b/>
            <w:sz w:val="24"/>
            <w:rPrChange w:id="570" w:author="Liu, Luyu" w:date="2020-08-02T23:06:00Z">
              <w:rPr>
                <w:rFonts w:ascii="Times New Roman" w:hAnsi="Times New Roman" w:cs="Times New Roman"/>
                <w:sz w:val="24"/>
              </w:rPr>
            </w:rPrChange>
          </w:rPr>
          <w:delText xml:space="preserve">COVID </w:delText>
        </w:r>
      </w:del>
      <w:r w:rsidRPr="00C94C81">
        <w:rPr>
          <w:rFonts w:ascii="Times New Roman" w:hAnsi="Times New Roman" w:cs="Times New Roman"/>
          <w:b/>
          <w:sz w:val="24"/>
          <w:rPrChange w:id="571" w:author="Liu, Luyu" w:date="2020-08-02T23:06:00Z">
            <w:rPr>
              <w:rFonts w:ascii="Times New Roman" w:hAnsi="Times New Roman" w:cs="Times New Roman"/>
              <w:sz w:val="24"/>
            </w:rPr>
          </w:rPrChange>
        </w:rPr>
        <w:t>curve)</w:t>
      </w:r>
    </w:p>
    <w:bookmarkEnd w:id="551"/>
    <w:p w14:paraId="72BCC783" w14:textId="48F6D39D" w:rsidR="00077492" w:rsidRDefault="00077492">
      <w:pPr>
        <w:spacing w:line="240" w:lineRule="auto"/>
        <w:jc w:val="both"/>
        <w:rPr>
          <w:rFonts w:ascii="Times New Roman" w:hAnsi="Times New Roman" w:cs="Times New Roman"/>
          <w:sz w:val="24"/>
        </w:rPr>
        <w:pPrChange w:id="572" w:author="Liu, Luyu" w:date="2020-07-20T23:14:00Z">
          <w:pPr>
            <w:spacing w:line="480" w:lineRule="auto"/>
            <w:jc w:val="both"/>
          </w:pPr>
        </w:pPrChange>
      </w:pPr>
      <w:r>
        <w:rPr>
          <w:rFonts w:ascii="Times New Roman" w:hAnsi="Times New Roman" w:cs="Times New Roman"/>
          <w:b/>
          <w:sz w:val="24"/>
        </w:rPr>
        <w:tab/>
      </w:r>
      <w:r>
        <w:rPr>
          <w:rFonts w:ascii="Times New Roman" w:hAnsi="Times New Roman" w:cs="Times New Roman"/>
          <w:sz w:val="24"/>
        </w:rPr>
        <w:t>We utilize</w:t>
      </w:r>
      <w:ins w:id="573" w:author="Liu, Luyu" w:date="2020-08-02T22:02:00Z">
        <w:r w:rsidR="00210E64">
          <w:rPr>
            <w:rFonts w:ascii="Times New Roman" w:hAnsi="Times New Roman" w:cs="Times New Roman"/>
            <w:sz w:val="24"/>
          </w:rPr>
          <w:t>d</w:t>
        </w:r>
      </w:ins>
      <w:r>
        <w:rPr>
          <w:rFonts w:ascii="Times New Roman" w:hAnsi="Times New Roman" w:cs="Times New Roman"/>
          <w:sz w:val="24"/>
        </w:rPr>
        <w:t xml:space="preserv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6]","plainTextFormattedCitation":"[36]","previouslyFormattedCitation":"[35]"},"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priate. We</w:t>
      </w:r>
      <w:ins w:id="574" w:author="Liu, Luyu" w:date="2020-08-02T22:02:00Z">
        <w:r w:rsidR="00D119F5">
          <w:rPr>
            <w:rFonts w:ascii="Times New Roman" w:hAnsi="Times New Roman" w:cs="Times New Roman"/>
            <w:sz w:val="24"/>
          </w:rPr>
          <w:t xml:space="preserve"> introduce</w:t>
        </w:r>
      </w:ins>
      <w:del w:id="575" w:author="Liu, Luyu" w:date="2020-08-02T22:02:00Z">
        <w:r w:rsidDel="00D119F5">
          <w:rPr>
            <w:rFonts w:ascii="Times New Roman" w:hAnsi="Times New Roman" w:cs="Times New Roman"/>
            <w:sz w:val="24"/>
          </w:rPr>
          <w:delText xml:space="preserve"> use</w:delText>
        </w:r>
      </w:del>
      <w:r>
        <w:rPr>
          <w:rFonts w:ascii="Times New Roman" w:hAnsi="Times New Roman" w:cs="Times New Roman"/>
          <w:sz w:val="24"/>
        </w:rPr>
        <w:t xml:space="preserv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76" w:author="Liu, Luyu" w:date="2020-07-20T23:14:00Z">
                <w:pPr>
                  <w:spacing w:line="480" w:lineRule="auto"/>
                  <w:jc w:val="center"/>
                </w:pPr>
              </w:pPrChange>
            </w:pPr>
          </w:p>
        </w:tc>
        <w:tc>
          <w:tcPr>
            <w:tcW w:w="4462" w:type="pct"/>
            <w:vAlign w:val="center"/>
            <w:hideMark/>
          </w:tcPr>
          <w:p w14:paraId="387FC291" w14:textId="77777777" w:rsidR="00077492" w:rsidRDefault="00077492">
            <w:pPr>
              <w:spacing w:line="240" w:lineRule="auto"/>
              <w:jc w:val="both"/>
              <w:rPr>
                <w:rFonts w:ascii="Times New Roman" w:eastAsia="Yu Mincho" w:hAnsi="Times New Roman" w:cs="Times New Roman"/>
                <w:sz w:val="24"/>
                <w:szCs w:val="24"/>
                <w:lang w:eastAsia="ja-JP"/>
              </w:rPr>
              <w:pPrChange w:id="577" w:author="Liu, Luyu" w:date="2020-07-20T23:14:00Z">
                <w:pPr>
                  <w:spacing w:line="480" w:lineRule="auto"/>
                  <w:jc w:val="both"/>
                </w:pPr>
              </w:pPrChange>
            </w:pPr>
            <w:r>
              <w:rPr>
                <w:rFonts w:ascii="Times New Roman" w:eastAsia="Yu Mincho" w:hAnsi="Times New Roman" w:cs="Times New Roman"/>
                <w:sz w:val="24"/>
                <w:szCs w:val="24"/>
                <w:lang w:eastAsia="ja-JP"/>
              </w:rPr>
              <w:t>Minimize:</w:t>
            </w:r>
          </w:p>
          <w:p w14:paraId="1857F7AA" w14:textId="77777777" w:rsidR="00077492" w:rsidRPr="0053358D" w:rsidRDefault="00077492">
            <w:pPr>
              <w:spacing w:line="240" w:lineRule="auto"/>
              <w:jc w:val="both"/>
              <w:rPr>
                <w:rFonts w:ascii="Times New Roman" w:eastAsia="Yu Mincho" w:hAnsi="Times New Roman" w:cs="Times New Roman"/>
                <w:sz w:val="24"/>
                <w:szCs w:val="24"/>
                <w:lang w:eastAsia="ja-JP"/>
              </w:rPr>
              <w:pPrChange w:id="578" w:author="Liu, Luyu" w:date="2020-07-20T23:14: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79"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77777777" w:rsidR="00077492" w:rsidRDefault="00077492">
      <w:pPr>
        <w:spacing w:line="240" w:lineRule="auto"/>
        <w:jc w:val="both"/>
        <w:rPr>
          <w:rFonts w:ascii="Times New Roman" w:hAnsi="Times New Roman" w:cs="Times New Roman"/>
          <w:sz w:val="24"/>
        </w:rPr>
        <w:pPrChange w:id="580" w:author="Liu, Luyu" w:date="2020-07-20T23:14:00Z">
          <w:pPr>
            <w:spacing w:line="480" w:lineRule="auto"/>
            <w:jc w:val="both"/>
          </w:pPr>
        </w:pPrChange>
      </w:pPr>
      <w:r>
        <w:rPr>
          <w:rFonts w:ascii="Times New Roman" w:hAnsi="Times New Roman" w:cs="Times New Roman"/>
          <w:sz w:val="24"/>
        </w:rPr>
        <w:t xml:space="preserve">Where </w:t>
      </w:r>
      <w:proofErr w:type="gramStart"/>
      <w:r w:rsidRPr="004B68F2">
        <w:rPr>
          <w:rFonts w:ascii="Times New Roman" w:hAnsi="Times New Roman" w:cs="Times New Roman"/>
          <w:i/>
          <w:sz w:val="24"/>
        </w:rPr>
        <w:t>S(</w:t>
      </w:r>
      <w:proofErr w:type="gramEnd"/>
      <w:r w:rsidRPr="004B68F2">
        <w:rPr>
          <w:rFonts w:ascii="Times New Roman" w:hAnsi="Times New Roman" w:cs="Times New Roman"/>
          <w:i/>
          <w:sz w:val="24"/>
        </w:rPr>
        <w:t>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81" w:author="Liu, Luyu" w:date="2020-07-20T23:14:00Z">
                <w:pPr>
                  <w:spacing w:line="480" w:lineRule="auto"/>
                  <w:jc w:val="center"/>
                </w:pPr>
              </w:pPrChange>
            </w:pPr>
          </w:p>
        </w:tc>
        <w:tc>
          <w:tcPr>
            <w:tcW w:w="4462" w:type="pct"/>
            <w:vAlign w:val="center"/>
            <w:hideMark/>
          </w:tcPr>
          <w:p w14:paraId="34DF170B" w14:textId="77777777" w:rsidR="00077492" w:rsidRPr="00EC7615" w:rsidRDefault="00077492">
            <w:pPr>
              <w:spacing w:line="240" w:lineRule="auto"/>
              <w:rPr>
                <w:rFonts w:ascii="Times New Roman" w:hAnsi="Times New Roman" w:cs="Times New Roman"/>
                <w:sz w:val="24"/>
              </w:rPr>
              <w:pPrChange w:id="582" w:author="Liu, Luyu" w:date="2020-07-20T23:14: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83"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77777777" w:rsidR="00077492" w:rsidRDefault="00077492">
      <w:pPr>
        <w:spacing w:line="240" w:lineRule="auto"/>
        <w:jc w:val="both"/>
        <w:rPr>
          <w:rFonts w:ascii="Times New Roman" w:hAnsi="Times New Roman" w:cs="Times New Roman"/>
          <w:sz w:val="24"/>
        </w:rPr>
        <w:pPrChange w:id="584" w:author="Liu, Luyu" w:date="2020-07-20T23:14:00Z">
          <w:pPr>
            <w:spacing w:line="480" w:lineRule="auto"/>
            <w:jc w:val="both"/>
          </w:pPr>
        </w:pPrChange>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of analysis between the two curves.</w:t>
      </w:r>
    </w:p>
    <w:p w14:paraId="5A312A39" w14:textId="4F4B5C42" w:rsidR="00077492" w:rsidRDefault="00077492">
      <w:pPr>
        <w:spacing w:line="240" w:lineRule="auto"/>
        <w:ind w:firstLine="720"/>
        <w:jc w:val="both"/>
        <w:rPr>
          <w:rFonts w:ascii="Times New Roman" w:hAnsi="Times New Roman" w:cs="Times New Roman"/>
          <w:sz w:val="24"/>
        </w:rPr>
        <w:pPrChange w:id="585" w:author="Liu, Luyu" w:date="2020-07-20T23:14: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e measure</w:t>
      </w:r>
      <w:ins w:id="586" w:author="Liu, Luyu" w:date="2020-08-02T22:05:00Z">
        <w:r w:rsidR="00D73FC1">
          <w:rPr>
            <w:rFonts w:ascii="Times New Roman" w:hAnsi="Times New Roman" w:cs="Times New Roman"/>
            <w:sz w:val="24"/>
            <w:szCs w:val="24"/>
          </w:rPr>
          <w:t>d</w:t>
        </w:r>
      </w:ins>
      <w:r w:rsidRPr="009457D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 xml:space="preserve">curve for each day </w:t>
      </w:r>
      <w:proofErr w:type="gramStart"/>
      <w:r>
        <w:rPr>
          <w:rFonts w:ascii="Times New Roman" w:hAnsi="Times New Roman" w:cs="Times New Roman"/>
          <w:sz w:val="24"/>
        </w:rPr>
        <w:t>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proofErr w:type="gramEnd"/>
      <w:r>
        <w:rPr>
          <w:rFonts w:ascii="Times New Roman" w:hAnsi="Times New Roman" w:cs="Times New Roman"/>
          <w:sz w:val="24"/>
        </w:rPr>
        <w:t xml:space="preserve"> and calculat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We also calculate</w:t>
      </w:r>
      <w:ins w:id="587" w:author="Liu, Luyu" w:date="2020-08-02T22:05:00Z">
        <w:r w:rsidR="00E70748">
          <w:rPr>
            <w:rFonts w:ascii="Times New Roman" w:hAnsi="Times New Roman" w:cs="Times New Roman"/>
            <w:sz w:val="24"/>
          </w:rPr>
          <w:t>d</w:t>
        </w:r>
      </w:ins>
      <w:r w:rsidRPr="00331257">
        <w:rPr>
          <w:rFonts w:ascii="Times New Roman" w:hAnsi="Times New Roman" w:cs="Times New Roman"/>
          <w:sz w:val="24"/>
        </w:rPr>
        <w:t xml:space="preserv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ish to see if </w:t>
      </w:r>
      <w:r>
        <w:rPr>
          <w:rFonts w:ascii="Times New Roman" w:hAnsi="Times New Roman" w:cs="Times New Roman"/>
          <w:sz w:val="24"/>
        </w:rPr>
        <w:t xml:space="preserve">weekday and weekend public transit demand profiles have converged during COVID. </w:t>
      </w:r>
    </w:p>
    <w:p w14:paraId="2B2DA340" w14:textId="77777777" w:rsidR="00077492" w:rsidRDefault="00077492">
      <w:pPr>
        <w:spacing w:line="240" w:lineRule="auto"/>
        <w:rPr>
          <w:rFonts w:ascii="Times New Roman" w:hAnsi="Times New Roman" w:cs="Times New Roman"/>
          <w:sz w:val="24"/>
        </w:rPr>
        <w:pPrChange w:id="588" w:author="Liu, Luyu" w:date="2020-07-20T23:14:00Z">
          <w:pPr>
            <w:spacing w:line="480" w:lineRule="auto"/>
          </w:pPr>
        </w:pPrChange>
      </w:pPr>
    </w:p>
    <w:p w14:paraId="10DCA03A" w14:textId="29D27EA5" w:rsidR="00077492" w:rsidRPr="00057EE9" w:rsidDel="004C179B" w:rsidRDefault="00077492">
      <w:pPr>
        <w:pStyle w:val="Subtitle"/>
        <w:rPr>
          <w:del w:id="589" w:author="Liu, Luyu" w:date="2020-07-22T16:42:00Z"/>
        </w:rPr>
        <w:pPrChange w:id="590" w:author="Liu, Luyu" w:date="2020-08-02T21:18:00Z">
          <w:pPr>
            <w:pStyle w:val="ListParagraph"/>
            <w:spacing w:line="480" w:lineRule="auto"/>
            <w:ind w:left="360"/>
          </w:pPr>
        </w:pPrChange>
      </w:pPr>
      <w:r w:rsidRPr="00057EE9">
        <w:lastRenderedPageBreak/>
        <w:t>Results</w:t>
      </w:r>
    </w:p>
    <w:p w14:paraId="0B51494D" w14:textId="77777777" w:rsidR="004C179B" w:rsidRDefault="004C179B">
      <w:pPr>
        <w:pStyle w:val="Subtitle"/>
        <w:rPr>
          <w:ins w:id="591" w:author="Liu, Luyu" w:date="2020-07-22T16:42:00Z"/>
        </w:rPr>
        <w:pPrChange w:id="592" w:author="Liu, Luyu" w:date="2020-08-02T21:18:00Z">
          <w:pPr>
            <w:pStyle w:val="ListParagraph"/>
            <w:numPr>
              <w:numId w:val="2"/>
            </w:numPr>
            <w:spacing w:line="480" w:lineRule="auto"/>
            <w:ind w:left="360" w:hanging="360"/>
          </w:pPr>
        </w:pPrChange>
      </w:pPr>
    </w:p>
    <w:p w14:paraId="1BE7263E" w14:textId="5F7D9A2D" w:rsidR="004C179B" w:rsidRPr="00FF2732" w:rsidRDefault="004C179B">
      <w:pPr>
        <w:spacing w:line="240" w:lineRule="auto"/>
        <w:rPr>
          <w:ins w:id="593" w:author="Liu, Luyu" w:date="2020-07-22T16:42:00Z"/>
          <w:rStyle w:val="SubtleEmphasis"/>
          <w:rPrChange w:id="594" w:author="Liu, Luyu" w:date="2020-08-02T21:18:00Z">
            <w:rPr>
              <w:ins w:id="595" w:author="Liu, Luyu" w:date="2020-07-22T16:42:00Z"/>
            </w:rPr>
          </w:rPrChange>
        </w:rPr>
        <w:pPrChange w:id="596" w:author="Liu, Luyu" w:date="2020-08-02T21:18:00Z">
          <w:pPr>
            <w:pStyle w:val="ListParagraph"/>
            <w:spacing w:line="480" w:lineRule="auto"/>
            <w:ind w:left="360"/>
          </w:pPr>
        </w:pPrChange>
      </w:pPr>
      <w:ins w:id="597" w:author="Liu, Luyu" w:date="2020-07-22T16:42:00Z">
        <w:r w:rsidRPr="00FF2732">
          <w:rPr>
            <w:rStyle w:val="SubtleEmphasis"/>
            <w:rPrChange w:id="598" w:author="Liu, Luyu" w:date="2020-08-02T21:18:00Z">
              <w:rPr/>
            </w:rPrChange>
          </w:rPr>
          <w:t>Logistic function fitting</w:t>
        </w:r>
      </w:ins>
    </w:p>
    <w:p w14:paraId="64AA7100" w14:textId="6CD9CEA8" w:rsidR="004C179B" w:rsidRPr="004C179B" w:rsidRDefault="006D69AA">
      <w:pPr>
        <w:spacing w:line="240" w:lineRule="auto"/>
        <w:ind w:firstLine="720"/>
        <w:rPr>
          <w:ins w:id="599" w:author="Liu, Luyu" w:date="2020-07-22T16:43:00Z"/>
          <w:rFonts w:ascii="Times New Roman" w:hAnsi="Times New Roman" w:cs="Times New Roman"/>
          <w:sz w:val="24"/>
          <w:rPrChange w:id="600" w:author="Liu, Luyu" w:date="2020-07-22T16:43:00Z">
            <w:rPr>
              <w:ins w:id="601" w:author="Liu, Luyu" w:date="2020-07-22T16:43:00Z"/>
              <w:rFonts w:ascii="Times New Roman" w:hAnsi="Times New Roman" w:cs="Times New Roman"/>
              <w:b/>
              <w:sz w:val="24"/>
            </w:rPr>
          </w:rPrChange>
        </w:rPr>
        <w:pPrChange w:id="602" w:author="Liu, Luyu" w:date="2020-08-02T21:20:00Z">
          <w:pPr>
            <w:pStyle w:val="ListParagraph"/>
            <w:spacing w:line="480" w:lineRule="auto"/>
            <w:ind w:left="360"/>
          </w:pPr>
        </w:pPrChange>
      </w:pPr>
      <w:ins w:id="603" w:author="Liu, Luyu" w:date="2020-07-22T20:30:00Z">
        <w:r>
          <w:rPr>
            <w:rFonts w:ascii="Times New Roman" w:hAnsi="Times New Roman" w:cs="Times New Roman"/>
            <w:sz w:val="24"/>
          </w:rPr>
          <w:t xml:space="preserve">The </w:t>
        </w:r>
      </w:ins>
      <w:ins w:id="604" w:author="Liu, Luyu" w:date="2020-07-22T20:56:00Z">
        <w:r>
          <w:rPr>
            <w:rFonts w:ascii="Times New Roman" w:hAnsi="Times New Roman" w:cs="Times New Roman"/>
            <w:sz w:val="24"/>
          </w:rPr>
          <w:t xml:space="preserve">R-squared </w:t>
        </w:r>
      </w:ins>
      <w:ins w:id="605" w:author="Liu, Luyu" w:date="2020-07-22T20:58:00Z">
        <w:r w:rsidR="006811AE">
          <w:rPr>
            <w:rFonts w:ascii="Times New Roman" w:hAnsi="Times New Roman" w:cs="Times New Roman"/>
            <w:sz w:val="24"/>
          </w:rPr>
          <w:t>between</w:t>
        </w:r>
      </w:ins>
      <w:ins w:id="606" w:author="Liu, Luyu" w:date="2020-07-29T17:37:00Z">
        <w:r w:rsidR="003C2F55">
          <w:rPr>
            <w:rFonts w:ascii="Times New Roman" w:hAnsi="Times New Roman" w:cs="Times New Roman"/>
            <w:sz w:val="24"/>
          </w:rPr>
          <w:t xml:space="preserve"> the</w:t>
        </w:r>
      </w:ins>
      <w:ins w:id="607" w:author="Liu, Luyu" w:date="2020-07-22T20:58:00Z">
        <w:r w:rsidR="006811AE">
          <w:rPr>
            <w:rFonts w:ascii="Times New Roman" w:hAnsi="Times New Roman" w:cs="Times New Roman"/>
            <w:sz w:val="24"/>
          </w:rPr>
          <w:t xml:space="preserve"> actual and fit value</w:t>
        </w:r>
      </w:ins>
      <w:ins w:id="608" w:author="Liu, Luyu" w:date="2020-07-29T17:37:00Z">
        <w:r w:rsidR="003C2F55">
          <w:rPr>
            <w:rFonts w:ascii="Times New Roman" w:hAnsi="Times New Roman" w:cs="Times New Roman"/>
            <w:sz w:val="24"/>
          </w:rPr>
          <w:t>s</w:t>
        </w:r>
      </w:ins>
      <w:ins w:id="609" w:author="Liu, Luyu" w:date="2020-07-22T20:58:00Z">
        <w:r w:rsidR="006811AE">
          <w:rPr>
            <w:rFonts w:ascii="Times New Roman" w:hAnsi="Times New Roman" w:cs="Times New Roman"/>
            <w:sz w:val="24"/>
          </w:rPr>
          <w:t xml:space="preserve"> shows </w:t>
        </w:r>
      </w:ins>
      <w:ins w:id="610" w:author="Liu, Luyu" w:date="2020-07-22T21:23:00Z">
        <w:r w:rsidR="001F3ACA">
          <w:rPr>
            <w:rFonts w:ascii="Times New Roman" w:hAnsi="Times New Roman" w:cs="Times New Roman"/>
            <w:sz w:val="24"/>
          </w:rPr>
          <w:t xml:space="preserve">logistic function’s </w:t>
        </w:r>
      </w:ins>
      <w:ins w:id="611" w:author="Liu, Luyu" w:date="2020-07-22T20:59:00Z">
        <w:r w:rsidR="006811AE">
          <w:rPr>
            <w:rFonts w:ascii="Times New Roman" w:hAnsi="Times New Roman" w:cs="Times New Roman"/>
            <w:sz w:val="24"/>
          </w:rPr>
          <w:t xml:space="preserve">fitting accuracy is very high: the </w:t>
        </w:r>
      </w:ins>
      <w:ins w:id="612" w:author="Liu, Luyu" w:date="2020-07-22T21:19:00Z">
        <w:r w:rsidR="001F3ACA">
          <w:rPr>
            <w:rFonts w:ascii="Times New Roman" w:hAnsi="Times New Roman" w:cs="Times New Roman"/>
            <w:sz w:val="24"/>
          </w:rPr>
          <w:t>median of all</w:t>
        </w:r>
      </w:ins>
      <w:ins w:id="613" w:author="Liu, Luyu" w:date="2020-07-22T20:59:00Z">
        <w:r w:rsidR="006811AE">
          <w:rPr>
            <w:rFonts w:ascii="Times New Roman" w:hAnsi="Times New Roman" w:cs="Times New Roman"/>
            <w:sz w:val="24"/>
          </w:rPr>
          <w:t xml:space="preserve"> R-squared is</w:t>
        </w:r>
        <w:r w:rsidR="001F3ACA">
          <w:rPr>
            <w:rFonts w:ascii="Times New Roman" w:hAnsi="Times New Roman" w:cs="Times New Roman"/>
            <w:sz w:val="24"/>
          </w:rPr>
          <w:t xml:space="preserve"> 0.969 and the 5% </w:t>
        </w:r>
      </w:ins>
      <w:ins w:id="614" w:author="Liu, Luyu" w:date="2020-07-22T21:21:00Z">
        <w:r w:rsidR="001F3ACA">
          <w:rPr>
            <w:rFonts w:ascii="Times New Roman" w:hAnsi="Times New Roman" w:cs="Times New Roman"/>
            <w:sz w:val="24"/>
          </w:rPr>
          <w:t>percentile is 0.92.</w:t>
        </w:r>
      </w:ins>
      <w:ins w:id="615" w:author="Liu, Luyu" w:date="2020-07-22T21:22:00Z">
        <w:r w:rsidR="001F3ACA">
          <w:rPr>
            <w:rFonts w:ascii="Times New Roman" w:hAnsi="Times New Roman" w:cs="Times New Roman"/>
            <w:sz w:val="24"/>
          </w:rPr>
          <w:t xml:space="preserve"> </w:t>
        </w:r>
      </w:ins>
      <w:ins w:id="616" w:author="Liu, Luyu" w:date="2020-07-22T21:26:00Z">
        <w:r w:rsidR="00ED527A">
          <w:rPr>
            <w:rFonts w:ascii="Times New Roman" w:hAnsi="Times New Roman" w:cs="Times New Roman"/>
            <w:sz w:val="24"/>
          </w:rPr>
          <w:t xml:space="preserve">The Shapiro-Wilk </w:t>
        </w:r>
      </w:ins>
      <w:ins w:id="617" w:author="Liu, Luyu" w:date="2020-07-22T21:27:00Z">
        <w:r w:rsidR="00ED527A">
          <w:rPr>
            <w:rFonts w:ascii="Times New Roman" w:hAnsi="Times New Roman" w:cs="Times New Roman"/>
            <w:sz w:val="24"/>
          </w:rPr>
          <w:t xml:space="preserve">test </w:t>
        </w:r>
      </w:ins>
      <w:ins w:id="618" w:author="Liu, Luyu" w:date="2020-07-22T21:29:00Z">
        <w:r w:rsidR="00CE678E">
          <w:rPr>
            <w:rFonts w:ascii="Times New Roman" w:hAnsi="Times New Roman" w:cs="Times New Roman"/>
            <w:sz w:val="24"/>
          </w:rPr>
          <w:t>also shows that</w:t>
        </w:r>
      </w:ins>
      <w:ins w:id="619" w:author="Liu, Luyu" w:date="2020-07-22T21:40:00Z">
        <w:r w:rsidR="004E2FFB">
          <w:rPr>
            <w:rFonts w:ascii="Times New Roman" w:hAnsi="Times New Roman" w:cs="Times New Roman"/>
            <w:sz w:val="24"/>
          </w:rPr>
          <w:t xml:space="preserve"> </w:t>
        </w:r>
      </w:ins>
      <w:ins w:id="620" w:author="Liu, Luyu" w:date="2020-07-22T22:11:00Z">
        <w:r w:rsidR="00D6391E">
          <w:rPr>
            <w:rFonts w:ascii="Times New Roman" w:hAnsi="Times New Roman" w:cs="Times New Roman"/>
            <w:sz w:val="24"/>
          </w:rPr>
          <w:t>30</w:t>
        </w:r>
        <w:r w:rsidR="00D20056">
          <w:rPr>
            <w:rFonts w:ascii="Times New Roman" w:hAnsi="Times New Roman" w:cs="Times New Roman"/>
            <w:sz w:val="24"/>
          </w:rPr>
          <w:t xml:space="preserve"> </w:t>
        </w:r>
      </w:ins>
      <w:ins w:id="621" w:author="Liu, Luyu" w:date="2020-07-22T21:40:00Z">
        <w:r w:rsidR="004E2FFB">
          <w:rPr>
            <w:rFonts w:ascii="Times New Roman" w:hAnsi="Times New Roman" w:cs="Times New Roman"/>
            <w:sz w:val="24"/>
          </w:rPr>
          <w:t xml:space="preserve">of </w:t>
        </w:r>
      </w:ins>
      <w:ins w:id="622" w:author="Liu, Luyu" w:date="2020-07-22T22:11:00Z">
        <w:r w:rsidR="00D20056">
          <w:rPr>
            <w:rFonts w:ascii="Times New Roman" w:hAnsi="Times New Roman" w:cs="Times New Roman"/>
            <w:sz w:val="24"/>
          </w:rPr>
          <w:t xml:space="preserve">all 119 </w:t>
        </w:r>
      </w:ins>
      <w:ins w:id="623" w:author="Liu, Luyu" w:date="2020-07-22T21:30:00Z">
        <w:r w:rsidR="00CE678E">
          <w:rPr>
            <w:rFonts w:ascii="Times New Roman" w:hAnsi="Times New Roman" w:cs="Times New Roman"/>
            <w:sz w:val="24"/>
          </w:rPr>
          <w:t xml:space="preserve">systems’ residual </w:t>
        </w:r>
      </w:ins>
      <w:ins w:id="624" w:author="Liu, Luyu" w:date="2020-07-22T22:15:00Z">
        <w:r w:rsidR="00636D1A">
          <w:rPr>
            <w:rFonts w:ascii="Times New Roman" w:hAnsi="Times New Roman" w:cs="Times New Roman"/>
            <w:sz w:val="24"/>
          </w:rPr>
          <w:t xml:space="preserve">cannot reject the </w:t>
        </w:r>
      </w:ins>
      <w:ins w:id="625" w:author="Liu, Luyu" w:date="2020-07-22T21:38:00Z">
        <w:r w:rsidR="004E2FFB">
          <w:rPr>
            <w:rFonts w:ascii="Times New Roman" w:hAnsi="Times New Roman" w:cs="Times New Roman"/>
            <w:sz w:val="24"/>
          </w:rPr>
          <w:t xml:space="preserve">normality </w:t>
        </w:r>
      </w:ins>
      <w:ins w:id="626" w:author="Liu, Luyu" w:date="2020-07-22T21:41:00Z">
        <w:r w:rsidR="00F176CD">
          <w:rPr>
            <w:rFonts w:ascii="Times New Roman" w:hAnsi="Times New Roman" w:cs="Times New Roman"/>
            <w:sz w:val="24"/>
          </w:rPr>
          <w:t>assumption</w:t>
        </w:r>
      </w:ins>
      <w:ins w:id="627" w:author="Liu, Luyu" w:date="2020-07-22T22:12:00Z">
        <w:r w:rsidR="00A123AE">
          <w:rPr>
            <w:rFonts w:ascii="Times New Roman" w:hAnsi="Times New Roman" w:cs="Times New Roman"/>
            <w:sz w:val="24"/>
          </w:rPr>
          <w:t xml:space="preserve"> </w:t>
        </w:r>
      </w:ins>
      <w:ins w:id="628" w:author="Liu, Luyu" w:date="2020-07-22T22:13:00Z">
        <w:r w:rsidR="00A123AE">
          <w:rPr>
            <w:rFonts w:ascii="Times New Roman" w:hAnsi="Times New Roman" w:cs="Times New Roman"/>
            <w:sz w:val="24"/>
          </w:rPr>
          <w:t>for</w:t>
        </w:r>
      </w:ins>
      <w:ins w:id="629" w:author="Liu, Luyu" w:date="2020-07-22T22:12:00Z">
        <w:r w:rsidR="00A123AE">
          <w:rPr>
            <w:rFonts w:ascii="Times New Roman" w:hAnsi="Times New Roman" w:cs="Times New Roman"/>
            <w:sz w:val="24"/>
          </w:rPr>
          <w:t xml:space="preserve"> alpha </w:t>
        </w:r>
      </w:ins>
      <w:ins w:id="630" w:author="Liu, Luyu" w:date="2020-07-22T22:16:00Z">
        <w:r w:rsidR="0019668F">
          <w:rPr>
            <w:rFonts w:ascii="Times New Roman" w:hAnsi="Times New Roman" w:cs="Times New Roman"/>
            <w:sz w:val="24"/>
          </w:rPr>
          <w:t xml:space="preserve">= 0.05 </w:t>
        </w:r>
      </w:ins>
      <w:ins w:id="631" w:author="Liu, Luyu" w:date="2020-07-22T22:13:00Z">
        <w:r w:rsidR="00D6391E">
          <w:rPr>
            <w:rFonts w:ascii="Times New Roman" w:hAnsi="Times New Roman" w:cs="Times New Roman"/>
            <w:sz w:val="24"/>
          </w:rPr>
          <w:t>and 47</w:t>
        </w:r>
        <w:r w:rsidR="00A123AE">
          <w:rPr>
            <w:rFonts w:ascii="Times New Roman" w:hAnsi="Times New Roman" w:cs="Times New Roman"/>
            <w:sz w:val="24"/>
          </w:rPr>
          <w:t xml:space="preserve"> for alpha</w:t>
        </w:r>
      </w:ins>
      <w:ins w:id="632" w:author="Liu, Luyu" w:date="2020-07-22T22:16:00Z">
        <w:r w:rsidR="0019668F">
          <w:rPr>
            <w:rFonts w:ascii="Times New Roman" w:hAnsi="Times New Roman" w:cs="Times New Roman"/>
            <w:sz w:val="24"/>
          </w:rPr>
          <w:t xml:space="preserve"> = 0.01</w:t>
        </w:r>
      </w:ins>
      <w:ins w:id="633" w:author="Liu, Luyu" w:date="2020-07-22T22:12:00Z">
        <w:r w:rsidR="00A123AE">
          <w:rPr>
            <w:rFonts w:ascii="Times New Roman" w:hAnsi="Times New Roman" w:cs="Times New Roman"/>
            <w:sz w:val="24"/>
          </w:rPr>
          <w:t xml:space="preserve">. However, </w:t>
        </w:r>
      </w:ins>
      <w:ins w:id="634" w:author="Liu, Luyu" w:date="2020-07-22T22:13:00Z">
        <w:r w:rsidR="00A123AE">
          <w:rPr>
            <w:rFonts w:ascii="Times New Roman" w:hAnsi="Times New Roman" w:cs="Times New Roman"/>
            <w:sz w:val="24"/>
          </w:rPr>
          <w:t xml:space="preserve">since Shapiro-Wilk test </w:t>
        </w:r>
      </w:ins>
      <w:ins w:id="635" w:author="Liu, Luyu" w:date="2020-07-22T22:14:00Z">
        <w:r w:rsidR="00A123AE">
          <w:rPr>
            <w:rFonts w:ascii="Times New Roman" w:hAnsi="Times New Roman" w:cs="Times New Roman"/>
            <w:sz w:val="24"/>
          </w:rPr>
          <w:t xml:space="preserve">is very sensitive for large sample size, we </w:t>
        </w:r>
      </w:ins>
      <w:ins w:id="636" w:author="Liu, Luyu" w:date="2020-07-22T22:31:00Z">
        <w:r w:rsidR="00757F5E">
          <w:rPr>
            <w:rFonts w:ascii="Times New Roman" w:hAnsi="Times New Roman" w:cs="Times New Roman"/>
            <w:sz w:val="24"/>
          </w:rPr>
          <w:t xml:space="preserve">moreover </w:t>
        </w:r>
      </w:ins>
      <w:ins w:id="637" w:author="Liu, Luyu" w:date="2020-07-22T22:14:00Z">
        <w:r w:rsidR="00A123AE">
          <w:rPr>
            <w:rFonts w:ascii="Times New Roman" w:hAnsi="Times New Roman" w:cs="Times New Roman"/>
            <w:sz w:val="24"/>
          </w:rPr>
          <w:t xml:space="preserve">used </w:t>
        </w:r>
      </w:ins>
      <w:ins w:id="638" w:author="Liu, Luyu" w:date="2020-07-22T21:41:00Z">
        <w:r w:rsidR="00F176CD">
          <w:rPr>
            <w:rFonts w:ascii="Times New Roman" w:hAnsi="Times New Roman" w:cs="Times New Roman"/>
            <w:sz w:val="24"/>
          </w:rPr>
          <w:t>Q-Q plots</w:t>
        </w:r>
      </w:ins>
      <w:ins w:id="639" w:author="Liu, Luyu" w:date="2020-07-22T22:31:00Z">
        <w:r w:rsidR="00757F5E">
          <w:rPr>
            <w:rFonts w:ascii="Times New Roman" w:hAnsi="Times New Roman" w:cs="Times New Roman"/>
            <w:sz w:val="24"/>
          </w:rPr>
          <w:t xml:space="preserve">: </w:t>
        </w:r>
      </w:ins>
      <w:ins w:id="640" w:author="Liu, Luyu" w:date="2020-07-22T22:33:00Z">
        <w:r w:rsidR="00757F5E">
          <w:rPr>
            <w:rFonts w:ascii="Times New Roman" w:hAnsi="Times New Roman" w:cs="Times New Roman"/>
            <w:sz w:val="24"/>
          </w:rPr>
          <w:t>the results show</w:t>
        </w:r>
      </w:ins>
      <w:ins w:id="641" w:author="Liu, Luyu" w:date="2020-07-22T23:25:00Z">
        <w:r w:rsidR="00975C7C">
          <w:rPr>
            <w:rFonts w:ascii="Times New Roman" w:hAnsi="Times New Roman" w:cs="Times New Roman"/>
            <w:sz w:val="24"/>
          </w:rPr>
          <w:t xml:space="preserve"> that</w:t>
        </w:r>
      </w:ins>
      <w:ins w:id="642" w:author="Liu, Luyu" w:date="2020-07-22T22:33:00Z">
        <w:r w:rsidR="00757F5E">
          <w:rPr>
            <w:rFonts w:ascii="Times New Roman" w:hAnsi="Times New Roman" w:cs="Times New Roman"/>
            <w:sz w:val="24"/>
          </w:rPr>
          <w:t xml:space="preserve"> </w:t>
        </w:r>
      </w:ins>
      <w:ins w:id="643" w:author="Liu, Luyu" w:date="2020-07-22T23:15:00Z">
        <w:r w:rsidR="002A7F68">
          <w:rPr>
            <w:rFonts w:ascii="Times New Roman" w:hAnsi="Times New Roman" w:cs="Times New Roman"/>
            <w:sz w:val="24"/>
          </w:rPr>
          <w:t xml:space="preserve">each system’s </w:t>
        </w:r>
      </w:ins>
      <w:ins w:id="644" w:author="Liu, Luyu" w:date="2020-07-22T23:13:00Z">
        <w:r w:rsidR="00D02036">
          <w:rPr>
            <w:rFonts w:ascii="Times New Roman" w:hAnsi="Times New Roman" w:cs="Times New Roman"/>
            <w:sz w:val="24"/>
          </w:rPr>
          <w:t xml:space="preserve">actual </w:t>
        </w:r>
      </w:ins>
      <w:ins w:id="645" w:author="Liu, Luyu" w:date="2020-07-22T23:14:00Z">
        <w:r w:rsidR="00D02036">
          <w:rPr>
            <w:rFonts w:ascii="Times New Roman" w:hAnsi="Times New Roman" w:cs="Times New Roman"/>
            <w:sz w:val="24"/>
          </w:rPr>
          <w:t xml:space="preserve">quantiles are </w:t>
        </w:r>
      </w:ins>
      <w:ins w:id="646" w:author="Liu, Luyu" w:date="2020-07-22T23:13:00Z">
        <w:r w:rsidR="00D02036">
          <w:rPr>
            <w:rFonts w:ascii="Times New Roman" w:hAnsi="Times New Roman" w:cs="Times New Roman"/>
            <w:sz w:val="24"/>
          </w:rPr>
          <w:t xml:space="preserve">very close to the theoretical </w:t>
        </w:r>
      </w:ins>
      <w:ins w:id="647" w:author="Liu, Luyu" w:date="2020-07-22T23:08:00Z">
        <w:r w:rsidR="00AA3AEC">
          <w:rPr>
            <w:rFonts w:ascii="Times New Roman" w:hAnsi="Times New Roman" w:cs="Times New Roman"/>
            <w:sz w:val="24"/>
          </w:rPr>
          <w:t>normal distribution</w:t>
        </w:r>
      </w:ins>
      <w:ins w:id="648" w:author="Liu, Luyu" w:date="2020-07-22T23:14:00Z">
        <w:r w:rsidR="00D02036">
          <w:rPr>
            <w:rFonts w:ascii="Times New Roman" w:hAnsi="Times New Roman" w:cs="Times New Roman"/>
            <w:sz w:val="24"/>
          </w:rPr>
          <w:t xml:space="preserve"> quantiles</w:t>
        </w:r>
      </w:ins>
      <w:ins w:id="649" w:author="Liu, Luyu" w:date="2020-07-22T22:32:00Z">
        <w:r w:rsidR="00757F5E">
          <w:rPr>
            <w:rFonts w:ascii="Times New Roman" w:hAnsi="Times New Roman" w:cs="Times New Roman"/>
            <w:sz w:val="24"/>
          </w:rPr>
          <w:t>.</w:t>
        </w:r>
      </w:ins>
      <w:ins w:id="650" w:author="Liu, Luyu" w:date="2020-07-22T22:33:00Z">
        <w:r w:rsidR="00757F5E">
          <w:rPr>
            <w:rFonts w:ascii="Times New Roman" w:hAnsi="Times New Roman" w:cs="Times New Roman"/>
            <w:sz w:val="24"/>
          </w:rPr>
          <w:t xml:space="preserve"> From the three test</w:t>
        </w:r>
      </w:ins>
      <w:ins w:id="651" w:author="Liu, Luyu" w:date="2020-07-22T22:48:00Z">
        <w:r w:rsidR="000F2EDD">
          <w:rPr>
            <w:rFonts w:ascii="Times New Roman" w:hAnsi="Times New Roman" w:cs="Times New Roman"/>
            <w:sz w:val="24"/>
          </w:rPr>
          <w:t>s</w:t>
        </w:r>
      </w:ins>
      <w:ins w:id="652" w:author="Liu, Luyu" w:date="2020-07-22T22:33:00Z">
        <w:r w:rsidR="00757F5E">
          <w:rPr>
            <w:rFonts w:ascii="Times New Roman" w:hAnsi="Times New Roman" w:cs="Times New Roman"/>
            <w:sz w:val="24"/>
          </w:rPr>
          <w:t xml:space="preserve">, we can conclude logistic function can </w:t>
        </w:r>
      </w:ins>
      <w:ins w:id="653" w:author="Liu, Luyu" w:date="2020-07-22T22:34:00Z">
        <w:r w:rsidR="00653514">
          <w:rPr>
            <w:rFonts w:ascii="Times New Roman" w:hAnsi="Times New Roman" w:cs="Times New Roman"/>
            <w:sz w:val="24"/>
          </w:rPr>
          <w:t xml:space="preserve">properly </w:t>
        </w:r>
      </w:ins>
      <w:ins w:id="654" w:author="Liu, Luyu" w:date="2020-07-22T22:33:00Z">
        <w:r w:rsidR="00757F5E">
          <w:rPr>
            <w:rFonts w:ascii="Times New Roman" w:hAnsi="Times New Roman" w:cs="Times New Roman"/>
            <w:sz w:val="24"/>
          </w:rPr>
          <w:t xml:space="preserve">fit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4C179B" w:rsidRDefault="004C179B">
      <w:pPr>
        <w:spacing w:line="240" w:lineRule="auto"/>
        <w:rPr>
          <w:rFonts w:ascii="Times New Roman" w:hAnsi="Times New Roman" w:cs="Times New Roman"/>
          <w:b/>
          <w:sz w:val="24"/>
          <w:rPrChange w:id="655" w:author="Liu, Luyu" w:date="2020-07-22T16:42:00Z">
            <w:rPr/>
          </w:rPrChange>
        </w:rPr>
        <w:pPrChange w:id="656" w:author="Liu, Luyu" w:date="2020-07-22T16:42:00Z">
          <w:pPr>
            <w:pStyle w:val="ListParagraph"/>
            <w:spacing w:line="480" w:lineRule="auto"/>
            <w:ind w:left="360"/>
          </w:pPr>
        </w:pPrChange>
      </w:pPr>
    </w:p>
    <w:p w14:paraId="1C75136A" w14:textId="6E2ABE9E" w:rsidR="00077492" w:rsidRPr="00FF2732" w:rsidRDefault="00077492">
      <w:pPr>
        <w:spacing w:line="240" w:lineRule="auto"/>
        <w:rPr>
          <w:rStyle w:val="SubtleEmphasis"/>
          <w:rPrChange w:id="657" w:author="Liu, Luyu" w:date="2020-08-02T21:18:00Z">
            <w:rPr/>
          </w:rPrChange>
        </w:rPr>
        <w:pPrChange w:id="658" w:author="Liu, Luyu" w:date="2020-08-02T21:18:00Z">
          <w:pPr>
            <w:pStyle w:val="ListParagraph"/>
            <w:numPr>
              <w:ilvl w:val="1"/>
              <w:numId w:val="2"/>
            </w:numPr>
            <w:spacing w:line="480" w:lineRule="auto"/>
            <w:ind w:left="360" w:hanging="360"/>
          </w:pPr>
        </w:pPrChange>
      </w:pPr>
      <w:del w:id="659" w:author="Liu, Luyu" w:date="2020-08-02T21:18:00Z">
        <w:r w:rsidRPr="00FF2732" w:rsidDel="00FF2732">
          <w:rPr>
            <w:rStyle w:val="SubtleEmphasis"/>
            <w:rPrChange w:id="660" w:author="Liu, Luyu" w:date="2020-08-02T21:18:00Z">
              <w:rPr/>
            </w:rPrChange>
          </w:rPr>
          <w:delText xml:space="preserve"> </w:delText>
        </w:r>
      </w:del>
      <w:del w:id="661" w:author="Liu, Luyu" w:date="2020-07-29T17:25:00Z">
        <w:r w:rsidRPr="00FF2732" w:rsidDel="00E71AC6">
          <w:rPr>
            <w:rStyle w:val="SubtleEmphasis"/>
            <w:rPrChange w:id="662" w:author="Liu, Luyu" w:date="2020-08-02T21:18:00Z">
              <w:rPr/>
            </w:rPrChange>
          </w:rPr>
          <w:delText>Floor</w:delText>
        </w:r>
      </w:del>
      <w:ins w:id="663" w:author="Liu, Luyu" w:date="2020-07-29T17:25:00Z">
        <w:r w:rsidR="00E71AC6" w:rsidRPr="00FF2732">
          <w:rPr>
            <w:rStyle w:val="SubtleEmphasis"/>
            <w:rPrChange w:id="664" w:author="Liu, Luyu" w:date="2020-08-02T21:18:00Z">
              <w:rPr/>
            </w:rPrChange>
          </w:rPr>
          <w:t>Base</w:t>
        </w:r>
      </w:ins>
      <w:r w:rsidRPr="00FF2732">
        <w:rPr>
          <w:rStyle w:val="SubtleEmphasis"/>
          <w:rPrChange w:id="665" w:author="Liu, Luyu" w:date="2020-08-02T21:18:00Z">
            <w:rPr/>
          </w:rPrChange>
        </w:rPr>
        <w:t xml:space="preserve"> values</w:t>
      </w:r>
    </w:p>
    <w:p w14:paraId="527696C2" w14:textId="397DB592" w:rsidR="00077492" w:rsidDel="00166595" w:rsidRDefault="00077492">
      <w:pPr>
        <w:spacing w:line="240" w:lineRule="auto"/>
        <w:ind w:firstLine="720"/>
        <w:jc w:val="both"/>
        <w:rPr>
          <w:del w:id="666" w:author="Liu, Luyu" w:date="2020-07-29T17:36:00Z"/>
          <w:rFonts w:ascii="Times New Roman" w:hAnsi="Times New Roman" w:cs="Times New Roman"/>
          <w:sz w:val="24"/>
        </w:rPr>
        <w:pPrChange w:id="667" w:author="Liu, Luyu" w:date="2020-08-02T21:20:00Z">
          <w:pPr>
            <w:spacing w:line="480" w:lineRule="auto"/>
            <w:jc w:val="both"/>
          </w:pPr>
        </w:pPrChange>
      </w:pPr>
      <w:r>
        <w:rPr>
          <w:rFonts w:ascii="Times New Roman" w:hAnsi="Times New Roman" w:cs="Times New Roman"/>
          <w:sz w:val="24"/>
        </w:rPr>
        <w:t xml:space="preserve">The average </w:t>
      </w:r>
      <w:del w:id="668" w:author="Liu, Luyu" w:date="2020-07-29T17:25:00Z">
        <w:r w:rsidDel="00E71AC6">
          <w:rPr>
            <w:rFonts w:ascii="Times New Roman" w:hAnsi="Times New Roman" w:cs="Times New Roman"/>
            <w:sz w:val="24"/>
          </w:rPr>
          <w:delText>floor</w:delText>
        </w:r>
      </w:del>
      <w:ins w:id="669"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 of 113 transit systems is -72.66% (standard deviation = 11.58%) and</w:t>
      </w:r>
      <w:del w:id="670" w:author="Liu, Luyu" w:date="2020-07-22T17:00:00Z">
        <w:r w:rsidDel="00EC596F">
          <w:rPr>
            <w:rFonts w:ascii="Times New Roman" w:hAnsi="Times New Roman" w:cs="Times New Roman"/>
            <w:sz w:val="24"/>
          </w:rPr>
          <w:delText xml:space="preserve"> </w:delText>
        </w:r>
      </w:del>
      <w:r>
        <w:rPr>
          <w:rFonts w:ascii="Times New Roman" w:hAnsi="Times New Roman" w:cs="Times New Roman"/>
          <w:sz w:val="24"/>
        </w:rPr>
        <w:t xml:space="preserve"> maps </w:t>
      </w:r>
      <w:del w:id="671" w:author="Liu, Luyu" w:date="2020-07-29T17:25:00Z">
        <w:r w:rsidDel="00E71AC6">
          <w:rPr>
            <w:rFonts w:ascii="Times New Roman" w:hAnsi="Times New Roman" w:cs="Times New Roman"/>
            <w:sz w:val="24"/>
          </w:rPr>
          <w:delText>floor</w:delText>
        </w:r>
      </w:del>
      <w:ins w:id="672"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s for the US public transit systems in our study. We express these values as negative differences from previous demand levels: larger negative numbers are lower </w:t>
      </w:r>
      <w:del w:id="673" w:author="Liu, Luyu" w:date="2020-07-29T17:25:00Z">
        <w:r w:rsidDel="00E71AC6">
          <w:rPr>
            <w:rFonts w:ascii="Times New Roman" w:hAnsi="Times New Roman" w:cs="Times New Roman"/>
            <w:sz w:val="24"/>
          </w:rPr>
          <w:delText>floor</w:delText>
        </w:r>
      </w:del>
      <w:ins w:id="674" w:author="Liu, Luyu" w:date="2020-07-29T17:25:00Z">
        <w:r w:rsidR="00E71AC6">
          <w:rPr>
            <w:rFonts w:ascii="Times New Roman" w:hAnsi="Times New Roman" w:cs="Times New Roman"/>
            <w:sz w:val="24"/>
          </w:rPr>
          <w:t>base</w:t>
        </w:r>
      </w:ins>
      <w:r>
        <w:rPr>
          <w:rFonts w:ascii="Times New Roman" w:hAnsi="Times New Roman" w:cs="Times New Roman"/>
          <w:sz w:val="24"/>
        </w:rPr>
        <w:t>s. We can see clear geographic differences</w:t>
      </w:r>
      <w:ins w:id="675" w:author="Liu, Luyu" w:date="2020-07-30T17:38:00Z">
        <w:r w:rsidR="00270A59">
          <w:rPr>
            <w:rFonts w:ascii="Times New Roman" w:hAnsi="Times New Roman" w:cs="Times New Roman"/>
            <w:sz w:val="24"/>
          </w:rPr>
          <w:t xml:space="preserve"> in </w:t>
        </w:r>
        <w:r w:rsidR="00270A59">
          <w:rPr>
            <w:rFonts w:ascii="Times New Roman" w:hAnsi="Times New Roman" w:cs="Times New Roman"/>
            <w:sz w:val="24"/>
          </w:rPr>
          <w:fldChar w:fldCharType="begin"/>
        </w:r>
        <w:r w:rsidR="00270A59">
          <w:rPr>
            <w:rFonts w:ascii="Times New Roman" w:hAnsi="Times New Roman" w:cs="Times New Roman"/>
            <w:sz w:val="24"/>
          </w:rPr>
          <w:instrText xml:space="preserve"> REF _Ref41950168 \h </w:instrText>
        </w:r>
      </w:ins>
      <w:r w:rsidR="00270A59">
        <w:rPr>
          <w:rFonts w:ascii="Times New Roman" w:hAnsi="Times New Roman" w:cs="Times New Roman"/>
          <w:sz w:val="24"/>
        </w:rPr>
      </w:r>
      <w:r w:rsidR="00270A59">
        <w:rPr>
          <w:rFonts w:ascii="Times New Roman" w:hAnsi="Times New Roman" w:cs="Times New Roman"/>
          <w:sz w:val="24"/>
        </w:rPr>
        <w:fldChar w:fldCharType="separate"/>
      </w:r>
      <w:ins w:id="676" w:author="Liu, Luyu" w:date="2020-07-30T17:38: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4</w:t>
        </w:r>
        <w:r w:rsidR="00270A59">
          <w:rPr>
            <w:rFonts w:ascii="Times New Roman" w:hAnsi="Times New Roman" w:cs="Times New Roman"/>
            <w:sz w:val="24"/>
          </w:rPr>
          <w:fldChar w:fldCharType="end"/>
        </w:r>
      </w:ins>
      <w:r>
        <w:rPr>
          <w:rFonts w:ascii="Times New Roman" w:hAnsi="Times New Roman" w:cs="Times New Roman"/>
          <w:sz w:val="24"/>
        </w:rPr>
        <w:t xml:space="preserve">: cities in the Deep South and Midwest have higher </w:t>
      </w:r>
      <w:del w:id="677" w:author="Liu, Luyu" w:date="2020-07-29T17:25:00Z">
        <w:r w:rsidDel="00E71AC6">
          <w:rPr>
            <w:rFonts w:ascii="Times New Roman" w:hAnsi="Times New Roman" w:cs="Times New Roman"/>
            <w:sz w:val="24"/>
          </w:rPr>
          <w:delText>floor</w:delText>
        </w:r>
      </w:del>
      <w:ins w:id="678"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s (i.e., negative but smaller in magnitude—less decline in public transit). Meanwhile, high tech cities such as the San Francisco Bay area and university cities such as Ithaca, Ann Arbor, and Madison generally have a very low </w:t>
      </w:r>
      <w:del w:id="679" w:author="Liu, Luyu" w:date="2020-07-29T17:25:00Z">
        <w:r w:rsidDel="00E71AC6">
          <w:rPr>
            <w:rFonts w:ascii="Times New Roman" w:hAnsi="Times New Roman" w:cs="Times New Roman"/>
            <w:sz w:val="24"/>
          </w:rPr>
          <w:delText>floor</w:delText>
        </w:r>
      </w:del>
      <w:ins w:id="680"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 </w:t>
      </w:r>
    </w:p>
    <w:p w14:paraId="2A8274BB" w14:textId="77777777" w:rsidR="00077492" w:rsidRDefault="00077492">
      <w:pPr>
        <w:spacing w:line="240" w:lineRule="auto"/>
        <w:ind w:firstLine="720"/>
        <w:jc w:val="both"/>
        <w:rPr>
          <w:rFonts w:ascii="Times New Roman" w:hAnsi="Times New Roman" w:cs="Times New Roman"/>
          <w:sz w:val="24"/>
        </w:rPr>
        <w:pPrChange w:id="681" w:author="Liu, Luyu" w:date="2020-08-02T21:20:00Z">
          <w:pPr>
            <w:spacing w:line="480" w:lineRule="auto"/>
          </w:pPr>
        </w:pPrChange>
      </w:pPr>
    </w:p>
    <w:p w14:paraId="69C5051E" w14:textId="1079EC07" w:rsidR="00077492" w:rsidRPr="00C94C81" w:rsidDel="00166595" w:rsidRDefault="00077492">
      <w:pPr>
        <w:spacing w:line="240" w:lineRule="auto"/>
        <w:rPr>
          <w:del w:id="682" w:author="Liu, Luyu" w:date="2020-07-29T17:36:00Z"/>
          <w:rFonts w:ascii="Times New Roman" w:hAnsi="Times New Roman" w:cs="Times New Roman"/>
          <w:b/>
          <w:sz w:val="24"/>
          <w:rPrChange w:id="683" w:author="Liu, Luyu" w:date="2020-08-02T23:06:00Z">
            <w:rPr>
              <w:del w:id="684" w:author="Liu, Luyu" w:date="2020-07-29T17:36:00Z"/>
              <w:rFonts w:ascii="Times New Roman" w:hAnsi="Times New Roman" w:cs="Times New Roman"/>
              <w:sz w:val="24"/>
            </w:rPr>
          </w:rPrChange>
        </w:rPr>
        <w:pPrChange w:id="685" w:author="Liu, Luyu" w:date="2020-08-02T23:06:00Z">
          <w:pPr>
            <w:spacing w:line="480" w:lineRule="auto"/>
            <w:jc w:val="both"/>
          </w:pPr>
        </w:pPrChange>
      </w:pPr>
      <w:r w:rsidRPr="00C94C81">
        <w:rPr>
          <w:b/>
          <w:noProof/>
          <w:rPrChange w:id="686" w:author="Liu, Luyu" w:date="2020-08-02T23:06:00Z">
            <w:rPr>
              <w:noProof/>
            </w:rPr>
          </w:rPrChange>
        </w:rPr>
        <w:t xml:space="preserve"> </w:t>
      </w:r>
      <w:del w:id="687" w:author="Liu, Luyu" w:date="2020-07-29T17:36:00Z">
        <w:r w:rsidRPr="00C94C81" w:rsidDel="00166595">
          <w:rPr>
            <w:b/>
            <w:noProof/>
            <w:rPrChange w:id="688" w:author="Liu, Luyu" w:date="2020-08-02T23:06:00Z">
              <w:rPr>
                <w:noProof/>
              </w:rPr>
            </w:rPrChange>
          </w:rPr>
          <w:drawing>
            <wp:inline distT="0" distB="0" distL="0" distR="0" wp14:anchorId="7A5DC189" wp14:editId="4D1B2601">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689" w:name="_Ref40207857"/>
      </w:del>
    </w:p>
    <w:p w14:paraId="46625246" w14:textId="6971A47B" w:rsidR="00077492" w:rsidRPr="00C94C81" w:rsidRDefault="00077492">
      <w:pPr>
        <w:spacing w:line="240" w:lineRule="auto"/>
        <w:rPr>
          <w:ins w:id="690" w:author="Liu, Luyu" w:date="2020-07-29T23:30:00Z"/>
          <w:rFonts w:ascii="Times New Roman" w:hAnsi="Times New Roman" w:cs="Times New Roman"/>
          <w:b/>
          <w:sz w:val="24"/>
          <w:rPrChange w:id="691" w:author="Liu, Luyu" w:date="2020-08-02T23:06:00Z">
            <w:rPr>
              <w:ins w:id="692" w:author="Liu, Luyu" w:date="2020-07-29T23:30:00Z"/>
              <w:rFonts w:ascii="Times New Roman" w:hAnsi="Times New Roman" w:cs="Times New Roman"/>
              <w:sz w:val="24"/>
            </w:rPr>
          </w:rPrChange>
        </w:rPr>
        <w:pPrChange w:id="693" w:author="Liu, Luyu" w:date="2020-08-02T23:06:00Z">
          <w:pPr>
            <w:spacing w:line="480" w:lineRule="auto"/>
            <w:jc w:val="center"/>
          </w:pPr>
        </w:pPrChange>
      </w:pPr>
      <w:bookmarkStart w:id="694" w:name="_Ref41950168"/>
      <w:r w:rsidRPr="00C94C81">
        <w:rPr>
          <w:rFonts w:ascii="Times New Roman" w:hAnsi="Times New Roman" w:cs="Times New Roman"/>
          <w:b/>
          <w:sz w:val="24"/>
          <w:rPrChange w:id="695"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696"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697"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698" w:author="Liu, Luyu" w:date="2020-08-02T23:06:00Z">
            <w:rPr>
              <w:rFonts w:ascii="Times New Roman" w:hAnsi="Times New Roman" w:cs="Times New Roman"/>
              <w:sz w:val="24"/>
            </w:rPr>
          </w:rPrChange>
        </w:rPr>
        <w:fldChar w:fldCharType="separate"/>
      </w:r>
      <w:ins w:id="699" w:author="Liu, Luyu" w:date="2020-07-29T23:38:00Z">
        <w:r w:rsidR="002130AB" w:rsidRPr="00C94C81">
          <w:rPr>
            <w:rFonts w:ascii="Times New Roman" w:hAnsi="Times New Roman" w:cs="Times New Roman"/>
            <w:b/>
            <w:noProof/>
            <w:sz w:val="24"/>
            <w:rPrChange w:id="700" w:author="Liu, Luyu" w:date="2020-08-02T23:06:00Z">
              <w:rPr>
                <w:rFonts w:ascii="Times New Roman" w:hAnsi="Times New Roman" w:cs="Times New Roman"/>
                <w:noProof/>
                <w:sz w:val="24"/>
              </w:rPr>
            </w:rPrChange>
          </w:rPr>
          <w:t>4</w:t>
        </w:r>
      </w:ins>
      <w:del w:id="701" w:author="Liu, Luyu" w:date="2020-07-29T23:11:00Z">
        <w:r w:rsidRPr="00C94C81" w:rsidDel="006C64A6">
          <w:rPr>
            <w:rFonts w:ascii="Times New Roman" w:hAnsi="Times New Roman" w:cs="Times New Roman"/>
            <w:b/>
            <w:noProof/>
            <w:sz w:val="24"/>
            <w:rPrChange w:id="702" w:author="Liu, Luyu" w:date="2020-08-02T23:06:00Z">
              <w:rPr>
                <w:rFonts w:ascii="Times New Roman" w:hAnsi="Times New Roman" w:cs="Times New Roman"/>
                <w:noProof/>
                <w:sz w:val="24"/>
              </w:rPr>
            </w:rPrChange>
          </w:rPr>
          <w:delText>2</w:delText>
        </w:r>
      </w:del>
      <w:r w:rsidRPr="00C94C81">
        <w:rPr>
          <w:rFonts w:ascii="Times New Roman" w:hAnsi="Times New Roman" w:cs="Times New Roman"/>
          <w:b/>
          <w:sz w:val="24"/>
          <w:rPrChange w:id="703" w:author="Liu, Luyu" w:date="2020-08-02T23:06:00Z">
            <w:rPr>
              <w:rFonts w:ascii="Times New Roman" w:hAnsi="Times New Roman" w:cs="Times New Roman"/>
              <w:sz w:val="24"/>
            </w:rPr>
          </w:rPrChange>
        </w:rPr>
        <w:fldChar w:fldCharType="end"/>
      </w:r>
      <w:bookmarkEnd w:id="694"/>
      <w:r w:rsidRPr="00C94C81">
        <w:rPr>
          <w:rFonts w:ascii="Times New Roman" w:hAnsi="Times New Roman" w:cs="Times New Roman"/>
          <w:b/>
          <w:sz w:val="24"/>
          <w:rPrChange w:id="704" w:author="Liu, Luyu" w:date="2020-08-02T23:06:00Z">
            <w:rPr>
              <w:rFonts w:ascii="Times New Roman" w:hAnsi="Times New Roman" w:cs="Times New Roman"/>
              <w:sz w:val="24"/>
            </w:rPr>
          </w:rPrChange>
        </w:rPr>
        <w:t>. The</w:t>
      </w:r>
      <w:ins w:id="705" w:author="Liu, Luyu" w:date="2020-07-29T23:32:00Z">
        <w:r w:rsidR="005251B7" w:rsidRPr="00C94C81">
          <w:rPr>
            <w:rFonts w:ascii="Times New Roman" w:hAnsi="Times New Roman" w:cs="Times New Roman"/>
            <w:b/>
            <w:sz w:val="24"/>
            <w:rPrChange w:id="706" w:author="Liu, Luyu" w:date="2020-08-02T23:06:00Z">
              <w:rPr>
                <w:rFonts w:ascii="Times New Roman" w:hAnsi="Times New Roman" w:cs="Times New Roman"/>
                <w:sz w:val="24"/>
              </w:rPr>
            </w:rPrChange>
          </w:rPr>
          <w:t xml:space="preserve"> spatial</w:t>
        </w:r>
      </w:ins>
      <w:r w:rsidRPr="00C94C81">
        <w:rPr>
          <w:rFonts w:ascii="Times New Roman" w:hAnsi="Times New Roman" w:cs="Times New Roman"/>
          <w:b/>
          <w:sz w:val="24"/>
          <w:rPrChange w:id="707" w:author="Liu, Luyu" w:date="2020-08-02T23:06:00Z">
            <w:rPr>
              <w:rFonts w:ascii="Times New Roman" w:hAnsi="Times New Roman" w:cs="Times New Roman"/>
              <w:sz w:val="24"/>
            </w:rPr>
          </w:rPrChange>
        </w:rPr>
        <w:t xml:space="preserve"> distribution of </w:t>
      </w:r>
      <w:del w:id="708" w:author="Liu, Luyu" w:date="2020-07-29T17:25:00Z">
        <w:r w:rsidRPr="00C94C81" w:rsidDel="00E71AC6">
          <w:rPr>
            <w:rFonts w:ascii="Times New Roman" w:hAnsi="Times New Roman" w:cs="Times New Roman"/>
            <w:b/>
            <w:sz w:val="24"/>
            <w:rPrChange w:id="709" w:author="Liu, Luyu" w:date="2020-08-02T23:06:00Z">
              <w:rPr>
                <w:rFonts w:ascii="Times New Roman" w:hAnsi="Times New Roman" w:cs="Times New Roman"/>
                <w:sz w:val="24"/>
              </w:rPr>
            </w:rPrChange>
          </w:rPr>
          <w:delText>floor</w:delText>
        </w:r>
      </w:del>
      <w:ins w:id="710" w:author="Liu, Luyu" w:date="2020-07-29T17:25:00Z">
        <w:r w:rsidR="00E71AC6" w:rsidRPr="00C94C81">
          <w:rPr>
            <w:rFonts w:ascii="Times New Roman" w:hAnsi="Times New Roman" w:cs="Times New Roman"/>
            <w:b/>
            <w:sz w:val="24"/>
            <w:rPrChange w:id="711" w:author="Liu, Luyu" w:date="2020-08-02T23:06:00Z">
              <w:rPr>
                <w:rFonts w:ascii="Times New Roman" w:hAnsi="Times New Roman" w:cs="Times New Roman"/>
                <w:sz w:val="24"/>
              </w:rPr>
            </w:rPrChange>
          </w:rPr>
          <w:t>base</w:t>
        </w:r>
      </w:ins>
      <w:r w:rsidRPr="00C94C81">
        <w:rPr>
          <w:rFonts w:ascii="Times New Roman" w:hAnsi="Times New Roman" w:cs="Times New Roman"/>
          <w:b/>
          <w:sz w:val="24"/>
          <w:rPrChange w:id="712" w:author="Liu, Luyu" w:date="2020-08-02T23:06:00Z">
            <w:rPr>
              <w:rFonts w:ascii="Times New Roman" w:hAnsi="Times New Roman" w:cs="Times New Roman"/>
              <w:sz w:val="24"/>
            </w:rPr>
          </w:rPrChange>
        </w:rPr>
        <w:t xml:space="preserve"> values across the United States (quantile classification).</w:t>
      </w:r>
    </w:p>
    <w:p w14:paraId="2A8F2BDF" w14:textId="464494BD" w:rsidR="00FE4A43" w:rsidDel="00810688" w:rsidRDefault="00B82F19">
      <w:pPr>
        <w:spacing w:line="240" w:lineRule="auto"/>
        <w:jc w:val="center"/>
        <w:rPr>
          <w:del w:id="713" w:author="Liu, Luyu" w:date="2020-07-29T23:33:00Z"/>
          <w:rFonts w:ascii="Times New Roman" w:hAnsi="Times New Roman" w:cs="Times New Roman"/>
          <w:sz w:val="24"/>
        </w:rPr>
        <w:pPrChange w:id="714" w:author="Liu, Luyu" w:date="2020-07-29T23:30:00Z">
          <w:pPr>
            <w:spacing w:line="480" w:lineRule="auto"/>
            <w:jc w:val="center"/>
          </w:pPr>
        </w:pPrChange>
      </w:pPr>
      <w:ins w:id="715" w:author="Liu, Luyu" w:date="2020-07-29T23:43:00Z">
        <w:r>
          <w:rPr>
            <w:rFonts w:ascii="Times New Roman" w:hAnsi="Times New Roman" w:cs="Times New Roman"/>
            <w:sz w:val="24"/>
          </w:rPr>
          <w:tab/>
        </w:r>
      </w:ins>
      <w:ins w:id="716" w:author="Liu, Luyu" w:date="2020-08-02T21:31:00Z">
        <w:r w:rsidR="00D103DB">
          <w:rPr>
            <w:rFonts w:ascii="Times New Roman" w:hAnsi="Times New Roman" w:cs="Times New Roman"/>
            <w:sz w:val="24"/>
          </w:rPr>
          <w:fldChar w:fldCharType="begin"/>
        </w:r>
        <w:r w:rsidR="00D103DB">
          <w:rPr>
            <w:rFonts w:ascii="Times New Roman" w:hAnsi="Times New Roman" w:cs="Times New Roman"/>
            <w:sz w:val="24"/>
          </w:rPr>
          <w:instrText xml:space="preserve"> REF _Ref47296324 \h </w:instrText>
        </w:r>
      </w:ins>
      <w:r w:rsidR="00D103DB">
        <w:rPr>
          <w:rFonts w:ascii="Times New Roman" w:hAnsi="Times New Roman" w:cs="Times New Roman"/>
          <w:sz w:val="24"/>
        </w:rPr>
      </w:r>
      <w:r w:rsidR="00D103DB">
        <w:rPr>
          <w:rFonts w:ascii="Times New Roman" w:hAnsi="Times New Roman" w:cs="Times New Roman"/>
          <w:sz w:val="24"/>
        </w:rPr>
        <w:fldChar w:fldCharType="separate"/>
      </w:r>
      <w:ins w:id="717"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718" w:author="Liu, Luyu" w:date="2020-08-02T21:31:00Z">
        <w:r w:rsidR="00D103DB">
          <w:rPr>
            <w:rFonts w:ascii="Times New Roman" w:hAnsi="Times New Roman" w:cs="Times New Roman"/>
            <w:sz w:val="24"/>
          </w:rPr>
          <w:fldChar w:fldCharType="end"/>
        </w:r>
      </w:ins>
    </w:p>
    <w:bookmarkEnd w:id="689"/>
    <w:p w14:paraId="44FB235E" w14:textId="157D8BC2" w:rsidR="00077492" w:rsidRPr="00867C60" w:rsidRDefault="00B0069D">
      <w:pPr>
        <w:spacing w:line="240" w:lineRule="auto"/>
        <w:jc w:val="both"/>
        <w:rPr>
          <w:rFonts w:ascii="Times New Roman" w:hAnsi="Times New Roman" w:cs="Times New Roman"/>
          <w:sz w:val="24"/>
        </w:rPr>
        <w:pPrChange w:id="719" w:author="Liu, Luyu" w:date="2020-07-20T23:14:00Z">
          <w:pPr>
            <w:spacing w:line="480" w:lineRule="auto"/>
            <w:jc w:val="both"/>
          </w:pPr>
        </w:pPrChange>
      </w:pPr>
      <w:ins w:id="720" w:author="Liu, Luyu" w:date="2020-07-29T23:26:00Z">
        <w:r>
          <w:rPr>
            <w:rFonts w:ascii="Times New Roman" w:hAnsi="Times New Roman" w:cs="Times New Roman"/>
            <w:sz w:val="24"/>
          </w:rPr>
          <w:fldChar w:fldCharType="begin"/>
        </w:r>
        <w:r>
          <w:rPr>
            <w:rFonts w:ascii="Times New Roman" w:hAnsi="Times New Roman" w:cs="Times New Roman"/>
            <w:sz w:val="24"/>
          </w:rPr>
          <w:instrText xml:space="preserve"> REF _Ref46957630 \h </w:instrText>
        </w:r>
      </w:ins>
      <w:r>
        <w:rPr>
          <w:rFonts w:ascii="Times New Roman" w:hAnsi="Times New Roman" w:cs="Times New Roman"/>
          <w:sz w:val="24"/>
        </w:rPr>
      </w:r>
      <w:ins w:id="721" w:author="Liu, Luyu" w:date="2020-07-29T23:26:00Z">
        <w:r>
          <w:rPr>
            <w:rFonts w:ascii="Times New Roman" w:hAnsi="Times New Roman" w:cs="Times New Roman"/>
            <w:sz w:val="24"/>
          </w:rPr>
          <w:fldChar w:fldCharType="end"/>
        </w:r>
        <w:r>
          <w:rPr>
            <w:rFonts w:ascii="Times New Roman" w:hAnsi="Times New Roman" w:cs="Times New Roman"/>
            <w:sz w:val="24"/>
          </w:rPr>
          <w:t xml:space="preserve"> </w:t>
        </w:r>
      </w:ins>
      <w:del w:id="722" w:author="Liu, Luyu" w:date="2020-07-29T23:26:00Z">
        <w:r w:rsidR="00077492" w:rsidRPr="007F764A" w:rsidDel="00B0069D">
          <w:rPr>
            <w:rFonts w:ascii="Times New Roman" w:hAnsi="Times New Roman" w:cs="Times New Roman"/>
            <w:sz w:val="24"/>
          </w:rPr>
          <w:fldChar w:fldCharType="begin"/>
        </w:r>
        <w:r w:rsidR="00077492" w:rsidRPr="00B0069D" w:rsidDel="00B0069D">
          <w:rPr>
            <w:rFonts w:ascii="Times New Roman" w:hAnsi="Times New Roman" w:cs="Times New Roman"/>
            <w:sz w:val="24"/>
          </w:rPr>
          <w:delInstrText xml:space="preserve"> REF _Ref38480053 \h  \* MERGEFORMAT </w:delInstrText>
        </w:r>
        <w:r w:rsidR="00077492" w:rsidRPr="007F764A" w:rsidDel="00B0069D">
          <w:rPr>
            <w:rFonts w:ascii="Times New Roman" w:hAnsi="Times New Roman" w:cs="Times New Roman"/>
            <w:sz w:val="24"/>
          </w:rPr>
        </w:r>
        <w:r w:rsidR="00077492" w:rsidRPr="007F764A" w:rsidDel="00B0069D">
          <w:rPr>
            <w:rFonts w:ascii="Times New Roman" w:hAnsi="Times New Roman" w:cs="Times New Roman"/>
            <w:sz w:val="24"/>
          </w:rPr>
          <w:fldChar w:fldCharType="separate"/>
        </w:r>
        <w:r w:rsidR="00077492" w:rsidRPr="008A6B31" w:rsidDel="00B0069D">
          <w:rPr>
            <w:rFonts w:ascii="Times New Roman" w:hAnsi="Times New Roman" w:cs="Times New Roman"/>
            <w:sz w:val="24"/>
          </w:rPr>
          <w:delText>Table 1</w:delText>
        </w:r>
        <w:r w:rsidR="00077492" w:rsidRPr="007F764A" w:rsidDel="00B0069D">
          <w:rPr>
            <w:rFonts w:ascii="Times New Roman" w:hAnsi="Times New Roman" w:cs="Times New Roman"/>
            <w:sz w:val="24"/>
          </w:rPr>
          <w:fldChar w:fldCharType="end"/>
        </w:r>
        <w:r w:rsidR="00077492" w:rsidDel="00B0069D">
          <w:rPr>
            <w:rFonts w:ascii="Times New Roman" w:hAnsi="Times New Roman" w:cs="Times New Roman"/>
            <w:sz w:val="24"/>
          </w:rPr>
          <w:delText xml:space="preserve"> </w:delText>
        </w:r>
      </w:del>
      <w:proofErr w:type="gramStart"/>
      <w:r w:rsidR="00077492">
        <w:rPr>
          <w:rFonts w:ascii="Times New Roman" w:hAnsi="Times New Roman" w:cs="Times New Roman"/>
          <w:sz w:val="24"/>
        </w:rPr>
        <w:t>provides</w:t>
      </w:r>
      <w:proofErr w:type="gramEnd"/>
      <w:r w:rsidR="00077492">
        <w:rPr>
          <w:rFonts w:ascii="Times New Roman" w:hAnsi="Times New Roman" w:cs="Times New Roman"/>
          <w:sz w:val="24"/>
        </w:rPr>
        <w:t xml:space="preserve"> results from the regression analysis related the </w:t>
      </w:r>
      <w:del w:id="723" w:author="Liu, Luyu" w:date="2020-07-29T17:25:00Z">
        <w:r w:rsidR="00077492" w:rsidDel="00E71AC6">
          <w:rPr>
            <w:rFonts w:ascii="Times New Roman" w:hAnsi="Times New Roman" w:cs="Times New Roman"/>
            <w:sz w:val="24"/>
          </w:rPr>
          <w:delText>floor</w:delText>
        </w:r>
      </w:del>
      <w:ins w:id="724" w:author="Liu, Luyu" w:date="2020-07-29T17:25:00Z">
        <w:r w:rsidR="00E71AC6">
          <w:rPr>
            <w:rFonts w:ascii="Times New Roman" w:hAnsi="Times New Roman" w:cs="Times New Roman"/>
            <w:sz w:val="24"/>
          </w:rPr>
          <w:t>base</w:t>
        </w:r>
      </w:ins>
      <w:r w:rsidR="00077492">
        <w:rPr>
          <w:rFonts w:ascii="Times New Roman" w:hAnsi="Times New Roman" w:cs="Times New Roman"/>
          <w:sz w:val="24"/>
        </w:rPr>
        <w:t xml:space="preserve"> values across transit systems with socio-economic and awareness indicators in each community. Four indicators are significant (</w:t>
      </w:r>
      <w:r w:rsidR="00077492">
        <w:rPr>
          <w:rFonts w:ascii="Times New Roman" w:hAnsi="Times New Roman" w:cs="Times New Roman"/>
          <w:sz w:val="24"/>
        </w:rPr>
        <w:sym w:font="Symbol" w:char="F061"/>
      </w:r>
      <w:r w:rsidR="00077492">
        <w:rPr>
          <w:rFonts w:ascii="Times New Roman" w:hAnsi="Times New Roman" w:cs="Times New Roman"/>
          <w:sz w:val="24"/>
        </w:rPr>
        <w:t xml:space="preserve"> = 0.05). We did not include </w:t>
      </w:r>
      <w:r w:rsidR="00077492" w:rsidRPr="00994F9A">
        <w:rPr>
          <w:rFonts w:ascii="Times New Roman" w:hAnsi="Times New Roman" w:cs="Times New Roman"/>
          <w:sz w:val="24"/>
        </w:rPr>
        <w:t>Hispanic population</w:t>
      </w:r>
      <w:r w:rsidR="00077492">
        <w:rPr>
          <w:rFonts w:ascii="Times New Roman" w:hAnsi="Times New Roman" w:cs="Times New Roman"/>
          <w:sz w:val="24"/>
        </w:rPr>
        <w:t xml:space="preserve"> ratio</w:t>
      </w:r>
      <w:ins w:id="725" w:author="Liu, Luyu" w:date="2020-08-03T21:18:00Z">
        <w:r w:rsidR="00092329">
          <w:rPr>
            <w:rFonts w:ascii="Times New Roman" w:hAnsi="Times New Roman" w:cs="Times New Roman"/>
            <w:sz w:val="24"/>
          </w:rPr>
          <w:t xml:space="preserve">, </w:t>
        </w:r>
      </w:ins>
      <w:del w:id="726" w:author="Liu, Luyu" w:date="2020-08-03T21:18:00Z">
        <w:r w:rsidR="00077492" w:rsidDel="00092329">
          <w:rPr>
            <w:rFonts w:ascii="Times New Roman" w:hAnsi="Times New Roman" w:cs="Times New Roman"/>
            <w:sz w:val="24"/>
          </w:rPr>
          <w:delText xml:space="preserve"> or </w:delText>
        </w:r>
      </w:del>
      <w:r w:rsidR="00077492">
        <w:rPr>
          <w:rFonts w:ascii="Times New Roman" w:hAnsi="Times New Roman" w:cs="Times New Roman"/>
          <w:sz w:val="24"/>
        </w:rPr>
        <w:t>median income</w:t>
      </w:r>
      <w:ins w:id="727" w:author="Liu, Luyu" w:date="2020-08-03T21:18:00Z">
        <w:r w:rsidR="00092329">
          <w:rPr>
            <w:rFonts w:ascii="Times New Roman" w:hAnsi="Times New Roman" w:cs="Times New Roman"/>
            <w:sz w:val="24"/>
          </w:rPr>
          <w:t>, population density, and employment density</w:t>
        </w:r>
      </w:ins>
      <w:r w:rsidR="00077492">
        <w:rPr>
          <w:rFonts w:ascii="Times New Roman" w:hAnsi="Times New Roman" w:cs="Times New Roman"/>
          <w:sz w:val="24"/>
        </w:rPr>
        <w:t xml:space="preserve"> in the </w:t>
      </w:r>
      <w:del w:id="728" w:author="Liu, Luyu" w:date="2020-07-30T15:32:00Z">
        <w:r w:rsidR="00077492" w:rsidDel="002E0632">
          <w:rPr>
            <w:rFonts w:ascii="Times New Roman" w:hAnsi="Times New Roman" w:cs="Times New Roman"/>
            <w:sz w:val="24"/>
          </w:rPr>
          <w:delText xml:space="preserve">final model </w:delText>
        </w:r>
      </w:del>
      <w:ins w:id="729" w:author="Liu, Luyu" w:date="2020-07-30T15:32:00Z">
        <w:r w:rsidR="002E0632">
          <w:rPr>
            <w:rFonts w:ascii="Times New Roman" w:hAnsi="Times New Roman" w:cs="Times New Roman"/>
            <w:sz w:val="24"/>
          </w:rPr>
          <w:t xml:space="preserve">table </w:t>
        </w:r>
      </w:ins>
      <w:r w:rsidR="00077492">
        <w:rPr>
          <w:rFonts w:ascii="Times New Roman" w:hAnsi="Times New Roman" w:cs="Times New Roman"/>
          <w:sz w:val="24"/>
        </w:rPr>
        <w:t xml:space="preserve">because of </w:t>
      </w:r>
      <w:proofErr w:type="spellStart"/>
      <w:r w:rsidR="00077492">
        <w:rPr>
          <w:rFonts w:ascii="Times New Roman" w:hAnsi="Times New Roman" w:cs="Times New Roman"/>
          <w:sz w:val="24"/>
        </w:rPr>
        <w:t>multicollinearity</w:t>
      </w:r>
      <w:proofErr w:type="spellEnd"/>
      <w:r w:rsidR="00077492">
        <w:rPr>
          <w:rFonts w:ascii="Times New Roman" w:hAnsi="Times New Roman" w:cs="Times New Roman"/>
          <w:sz w:val="24"/>
        </w:rPr>
        <w:t xml:space="preserve"> with the r</w:t>
      </w:r>
      <w:r w:rsidR="00077492" w:rsidRPr="00994F9A">
        <w:rPr>
          <w:rFonts w:ascii="Times New Roman" w:hAnsi="Times New Roman" w:cs="Times New Roman"/>
          <w:sz w:val="24"/>
        </w:rPr>
        <w:t>atio of people with non-physical occupation</w:t>
      </w:r>
      <w:r w:rsidR="00077492">
        <w:rPr>
          <w:rFonts w:ascii="Times New Roman" w:hAnsi="Times New Roman" w:cs="Times New Roman"/>
          <w:sz w:val="24"/>
        </w:rPr>
        <w:t>s. An F test shows the model is significant (p &lt; 0.001)</w:t>
      </w:r>
      <w:r w:rsidR="00077492" w:rsidRPr="00867C60">
        <w:rPr>
          <w:rFonts w:ascii="Times New Roman" w:hAnsi="Times New Roman" w:cs="Times New Roman"/>
          <w:sz w:val="24"/>
        </w:rPr>
        <w:t xml:space="preserve">. </w:t>
      </w:r>
      <w:r w:rsidR="00077492">
        <w:rPr>
          <w:rFonts w:ascii="Times New Roman" w:hAnsi="Times New Roman" w:cs="Times New Roman"/>
          <w:sz w:val="24"/>
        </w:rPr>
        <w:t>The R-squared value is 0.</w:t>
      </w:r>
      <w:del w:id="730" w:author="Liu, Luyu" w:date="2020-07-30T14:41:00Z">
        <w:r w:rsidR="00077492" w:rsidDel="006A7A63">
          <w:rPr>
            <w:rFonts w:ascii="Times New Roman" w:hAnsi="Times New Roman" w:cs="Times New Roman"/>
            <w:sz w:val="24"/>
          </w:rPr>
          <w:delText>38</w:delText>
        </w:r>
      </w:del>
      <w:ins w:id="731" w:author="Liu, Luyu" w:date="2020-07-30T14:41:00Z">
        <w:r w:rsidR="006A7A63">
          <w:rPr>
            <w:rFonts w:ascii="Times New Roman" w:hAnsi="Times New Roman" w:cs="Times New Roman"/>
            <w:sz w:val="24"/>
          </w:rPr>
          <w:t>40</w:t>
        </w:r>
      </w:ins>
      <w:r w:rsidR="00077492">
        <w:rPr>
          <w:rFonts w:ascii="Times New Roman" w:hAnsi="Times New Roman" w:cs="Times New Roman"/>
          <w:sz w:val="24"/>
        </w:rPr>
        <w:t xml:space="preserve">. A residuals assessment </w:t>
      </w:r>
      <w:ins w:id="732" w:author="Liu, Luyu" w:date="2020-07-30T15:33:00Z">
        <w:r w:rsidR="00993C84">
          <w:rPr>
            <w:rFonts w:ascii="Times New Roman" w:hAnsi="Times New Roman" w:cs="Times New Roman"/>
            <w:sz w:val="24"/>
          </w:rPr>
          <w:t xml:space="preserve">of the final model without the insignificant factors </w:t>
        </w:r>
      </w:ins>
      <w:r w:rsidR="00077492">
        <w:rPr>
          <w:rFonts w:ascii="Times New Roman" w:hAnsi="Times New Roman" w:cs="Times New Roman"/>
          <w:sz w:val="24"/>
        </w:rPr>
        <w:t xml:space="preserve">shows that the residuals are normally distributed and there are no lingering </w:t>
      </w:r>
      <w:proofErr w:type="spellStart"/>
      <w:r w:rsidR="00077492" w:rsidRPr="00FE2EBF">
        <w:rPr>
          <w:rFonts w:ascii="Times New Roman" w:hAnsi="Times New Roman" w:cs="Times New Roman"/>
          <w:sz w:val="24"/>
        </w:rPr>
        <w:t>multicollinearity</w:t>
      </w:r>
      <w:proofErr w:type="spellEnd"/>
      <w:r w:rsidR="00077492">
        <w:rPr>
          <w:rFonts w:ascii="Times New Roman" w:hAnsi="Times New Roman" w:cs="Times New Roman"/>
          <w:sz w:val="24"/>
        </w:rPr>
        <w:t xml:space="preserve"> effects</w:t>
      </w:r>
      <w:ins w:id="733" w:author="Liu, Luyu" w:date="2020-07-30T16:19:00Z">
        <w:r w:rsidR="00711347">
          <w:rPr>
            <w:rFonts w:ascii="Times New Roman" w:hAnsi="Times New Roman" w:cs="Times New Roman"/>
            <w:sz w:val="24"/>
          </w:rPr>
          <w:t xml:space="preserve"> for significant factors</w:t>
        </w:r>
      </w:ins>
      <w:r w:rsidR="00077492">
        <w:rPr>
          <w:rFonts w:ascii="Times New Roman" w:hAnsi="Times New Roman" w:cs="Times New Roman"/>
          <w:sz w:val="24"/>
        </w:rPr>
        <w:t>.</w:t>
      </w:r>
      <w:ins w:id="734" w:author="Liu, Luyu" w:date="2020-07-30T15:57:00Z">
        <w:r w:rsidR="004C1FEE">
          <w:rPr>
            <w:rFonts w:ascii="Times New Roman" w:hAnsi="Times New Roman" w:cs="Times New Roman"/>
            <w:sz w:val="24"/>
          </w:rPr>
          <w:t xml:space="preserve"> Further test also shows</w:t>
        </w:r>
      </w:ins>
      <w:ins w:id="735" w:author="Liu, Luyu" w:date="2020-07-30T15:58:00Z">
        <w:r w:rsidR="004C1FEE">
          <w:rPr>
            <w:rFonts w:ascii="Times New Roman" w:hAnsi="Times New Roman" w:cs="Times New Roman"/>
            <w:sz w:val="24"/>
          </w:rPr>
          <w:t xml:space="preserve"> </w:t>
        </w:r>
      </w:ins>
      <w:ins w:id="736" w:author="Liu, Luyu" w:date="2020-07-30T16:05:00Z">
        <w:r w:rsidR="006B51BC">
          <w:rPr>
            <w:rFonts w:ascii="Times New Roman" w:hAnsi="Times New Roman" w:cs="Times New Roman"/>
            <w:sz w:val="24"/>
          </w:rPr>
          <w:t xml:space="preserve">that </w:t>
        </w:r>
      </w:ins>
      <w:ins w:id="737" w:author="Liu, Luyu" w:date="2020-07-30T15:58:00Z">
        <w:r w:rsidR="004C1FEE">
          <w:rPr>
            <w:rFonts w:ascii="Times New Roman" w:hAnsi="Times New Roman" w:cs="Times New Roman"/>
            <w:sz w:val="24"/>
          </w:rPr>
          <w:t xml:space="preserve">the </w:t>
        </w:r>
      </w:ins>
      <w:ins w:id="738" w:author="Liu, Luyu" w:date="2020-07-30T16:02:00Z">
        <w:r w:rsidR="004C1FEE">
          <w:rPr>
            <w:rFonts w:ascii="Times New Roman" w:hAnsi="Times New Roman" w:cs="Times New Roman"/>
            <w:sz w:val="24"/>
          </w:rPr>
          <w:t xml:space="preserve">residuals of the model </w:t>
        </w:r>
      </w:ins>
      <w:ins w:id="739" w:author="Liu, Luyu" w:date="2020-07-30T15:58:00Z">
        <w:r w:rsidR="003239E3">
          <w:rPr>
            <w:rFonts w:ascii="Times New Roman" w:hAnsi="Times New Roman" w:cs="Times New Roman"/>
            <w:sz w:val="24"/>
          </w:rPr>
          <w:t>meet</w:t>
        </w:r>
        <w:r w:rsidR="004C1FEE">
          <w:rPr>
            <w:rFonts w:ascii="Times New Roman" w:hAnsi="Times New Roman" w:cs="Times New Roman"/>
            <w:sz w:val="24"/>
          </w:rPr>
          <w:t xml:space="preserve"> the</w:t>
        </w:r>
      </w:ins>
      <w:ins w:id="740" w:author="Liu, Luyu" w:date="2020-07-30T16:02:00Z">
        <w:r w:rsidR="004C1FEE">
          <w:rPr>
            <w:rFonts w:ascii="Times New Roman" w:hAnsi="Times New Roman" w:cs="Times New Roman"/>
            <w:sz w:val="24"/>
          </w:rPr>
          <w:t xml:space="preserve"> </w:t>
        </w:r>
        <w:r w:rsidR="004C1FEE" w:rsidRPr="004C1FEE">
          <w:rPr>
            <w:rFonts w:ascii="Times New Roman" w:hAnsi="Times New Roman" w:cs="Times New Roman"/>
            <w:sz w:val="24"/>
          </w:rPr>
          <w:t>homoscedasticity</w:t>
        </w:r>
        <w:r w:rsidR="004C1FEE">
          <w:rPr>
            <w:rFonts w:ascii="Times New Roman" w:hAnsi="Times New Roman" w:cs="Times New Roman"/>
            <w:sz w:val="24"/>
          </w:rPr>
          <w:t xml:space="preserve"> assumption.</w:t>
        </w:r>
      </w:ins>
      <w:ins w:id="741" w:author="Liu, Luyu" w:date="2020-07-30T15:43:00Z">
        <w:r w:rsidR="004F3A40">
          <w:rPr>
            <w:rFonts w:ascii="Times New Roman" w:hAnsi="Times New Roman" w:cs="Times New Roman"/>
            <w:sz w:val="24"/>
          </w:rPr>
          <w:t xml:space="preserve"> </w:t>
        </w:r>
      </w:ins>
      <w:ins w:id="742" w:author="Liu, Luyu" w:date="2020-07-30T15:56:00Z">
        <w:r w:rsidR="004F3A40">
          <w:rPr>
            <w:rFonts w:ascii="Times New Roman" w:hAnsi="Times New Roman" w:cs="Times New Roman"/>
            <w:sz w:val="24"/>
          </w:rPr>
          <w:t>We also tried spatial lag model</w:t>
        </w:r>
        <w:r w:rsidR="004C1FEE">
          <w:rPr>
            <w:rFonts w:ascii="Times New Roman" w:hAnsi="Times New Roman" w:cs="Times New Roman"/>
            <w:sz w:val="24"/>
          </w:rPr>
          <w:t xml:space="preserve">: the results show that the </w:t>
        </w:r>
      </w:ins>
      <w:ins w:id="743" w:author="Liu, Luyu" w:date="2020-07-30T15:50:00Z">
        <w:r w:rsidR="004F3A40">
          <w:rPr>
            <w:rFonts w:ascii="Times New Roman" w:hAnsi="Times New Roman" w:cs="Times New Roman"/>
            <w:sz w:val="24"/>
          </w:rPr>
          <w:t xml:space="preserve">spatial </w:t>
        </w:r>
      </w:ins>
      <w:ins w:id="744" w:author="Liu, Luyu" w:date="2020-07-30T15:56:00Z">
        <w:r w:rsidR="004F3A40">
          <w:rPr>
            <w:rFonts w:ascii="Times New Roman" w:hAnsi="Times New Roman" w:cs="Times New Roman"/>
            <w:sz w:val="24"/>
          </w:rPr>
          <w:t xml:space="preserve">autocorrelation </w:t>
        </w:r>
      </w:ins>
      <w:ins w:id="745" w:author="Liu, Luyu" w:date="2020-07-30T15:57:00Z">
        <w:r w:rsidR="004C1FEE">
          <w:rPr>
            <w:rFonts w:ascii="Times New Roman" w:hAnsi="Times New Roman" w:cs="Times New Roman"/>
            <w:sz w:val="24"/>
          </w:rPr>
          <w:t xml:space="preserve">parameter (rho) </w:t>
        </w:r>
      </w:ins>
      <w:ins w:id="746" w:author="Liu, Luyu" w:date="2020-07-30T15:50:00Z">
        <w:r w:rsidR="004F3A40">
          <w:rPr>
            <w:rFonts w:ascii="Times New Roman" w:hAnsi="Times New Roman" w:cs="Times New Roman"/>
            <w:sz w:val="24"/>
          </w:rPr>
          <w:t xml:space="preserve">is not </w:t>
        </w:r>
      </w:ins>
      <w:ins w:id="747" w:author="Liu, Luyu" w:date="2020-07-30T15:57:00Z">
        <w:r w:rsidR="004C1FEE">
          <w:rPr>
            <w:rFonts w:ascii="Times New Roman" w:hAnsi="Times New Roman" w:cs="Times New Roman"/>
            <w:sz w:val="24"/>
          </w:rPr>
          <w:t xml:space="preserve">significant. In conclusion, it is appropriate to use </w:t>
        </w:r>
      </w:ins>
      <w:ins w:id="748" w:author="Liu, Luyu" w:date="2020-07-30T16:05:00Z">
        <w:r w:rsidR="00627190">
          <w:rPr>
            <w:rFonts w:ascii="Times New Roman" w:hAnsi="Times New Roman" w:cs="Times New Roman"/>
            <w:sz w:val="24"/>
          </w:rPr>
          <w:t xml:space="preserve">ordinary </w:t>
        </w:r>
      </w:ins>
      <w:ins w:id="749" w:author="Liu, Luyu" w:date="2020-07-30T16:06:00Z">
        <w:r w:rsidR="00627190">
          <w:rPr>
            <w:rFonts w:ascii="Times New Roman" w:hAnsi="Times New Roman" w:cs="Times New Roman"/>
            <w:sz w:val="24"/>
          </w:rPr>
          <w:t>least square regression model.</w:t>
        </w:r>
      </w:ins>
    </w:p>
    <w:p w14:paraId="7188A21D" w14:textId="38F8A8A3" w:rsidR="00077492" w:rsidRPr="009B25D0" w:rsidRDefault="00446080">
      <w:pPr>
        <w:spacing w:line="240" w:lineRule="auto"/>
        <w:rPr>
          <w:rFonts w:ascii="Times New Roman" w:hAnsi="Times New Roman" w:cs="Times New Roman"/>
          <w:b/>
          <w:sz w:val="24"/>
          <w:rPrChange w:id="750" w:author="Liu, Luyu" w:date="2020-08-02T23:09:00Z">
            <w:rPr>
              <w:rFonts w:ascii="Times New Roman" w:hAnsi="Times New Roman" w:cs="Times New Roman"/>
              <w:sz w:val="24"/>
            </w:rPr>
          </w:rPrChange>
        </w:rPr>
        <w:pPrChange w:id="751" w:author="Liu, Luyu" w:date="2020-08-02T23:09:00Z">
          <w:pPr>
            <w:spacing w:line="480" w:lineRule="auto"/>
          </w:pPr>
        </w:pPrChange>
      </w:pPr>
      <w:bookmarkStart w:id="752" w:name="_Ref47296324"/>
      <w:ins w:id="753" w:author="Liu, Luyu" w:date="2020-08-02T21:31:00Z">
        <w:r w:rsidRPr="009B25D0">
          <w:rPr>
            <w:rFonts w:ascii="Times New Roman" w:hAnsi="Times New Roman" w:cs="Times New Roman"/>
            <w:b/>
            <w:sz w:val="24"/>
            <w:rPrChange w:id="754" w:author="Liu, Luyu" w:date="2020-08-02T23:09:00Z">
              <w:rPr>
                <w:rFonts w:ascii="Times New Roman" w:hAnsi="Times New Roman" w:cs="Times New Roman"/>
                <w:sz w:val="24"/>
              </w:rPr>
            </w:rPrChange>
          </w:rPr>
          <w:t xml:space="preserve">Table </w:t>
        </w:r>
        <w:r w:rsidRPr="009B25D0">
          <w:rPr>
            <w:rFonts w:ascii="Times New Roman" w:hAnsi="Times New Roman" w:cs="Times New Roman"/>
            <w:b/>
            <w:sz w:val="24"/>
            <w:rPrChange w:id="755" w:author="Liu, Luyu" w:date="2020-08-02T23:09:00Z">
              <w:rPr>
                <w:rFonts w:ascii="Times New Roman" w:hAnsi="Times New Roman" w:cs="Times New Roman"/>
                <w:sz w:val="24"/>
              </w:rPr>
            </w:rPrChange>
          </w:rPr>
          <w:fldChar w:fldCharType="begin"/>
        </w:r>
        <w:r w:rsidRPr="009B25D0">
          <w:rPr>
            <w:rFonts w:ascii="Times New Roman" w:hAnsi="Times New Roman" w:cs="Times New Roman"/>
            <w:b/>
            <w:sz w:val="24"/>
            <w:rPrChange w:id="756" w:author="Liu, Luyu" w:date="2020-08-02T23:09:00Z">
              <w:rPr>
                <w:rFonts w:ascii="Times New Roman" w:hAnsi="Times New Roman" w:cs="Times New Roman"/>
                <w:sz w:val="24"/>
              </w:rPr>
            </w:rPrChange>
          </w:rPr>
          <w:instrText xml:space="preserve"> SEQ Table \* ARABIC </w:instrText>
        </w:r>
        <w:r w:rsidRPr="009B25D0">
          <w:rPr>
            <w:rFonts w:ascii="Times New Roman" w:hAnsi="Times New Roman" w:cs="Times New Roman"/>
            <w:b/>
            <w:sz w:val="24"/>
            <w:rPrChange w:id="757" w:author="Liu, Luyu" w:date="2020-08-02T23:09:00Z">
              <w:rPr>
                <w:rFonts w:ascii="Times New Roman" w:hAnsi="Times New Roman" w:cs="Times New Roman"/>
                <w:sz w:val="24"/>
              </w:rPr>
            </w:rPrChange>
          </w:rPr>
          <w:fldChar w:fldCharType="separate"/>
        </w:r>
        <w:r w:rsidRPr="009B25D0">
          <w:rPr>
            <w:rFonts w:ascii="Times New Roman" w:hAnsi="Times New Roman" w:cs="Times New Roman"/>
            <w:b/>
            <w:noProof/>
            <w:sz w:val="24"/>
            <w:rPrChange w:id="758" w:author="Liu, Luyu" w:date="2020-08-02T23:09:00Z">
              <w:rPr>
                <w:rFonts w:ascii="Times New Roman" w:hAnsi="Times New Roman" w:cs="Times New Roman"/>
                <w:noProof/>
                <w:sz w:val="24"/>
              </w:rPr>
            </w:rPrChange>
          </w:rPr>
          <w:t>1</w:t>
        </w:r>
        <w:r w:rsidRPr="009B25D0">
          <w:rPr>
            <w:rFonts w:ascii="Times New Roman" w:hAnsi="Times New Roman" w:cs="Times New Roman"/>
            <w:b/>
            <w:sz w:val="24"/>
            <w:rPrChange w:id="759" w:author="Liu, Luyu" w:date="2020-08-02T23:09:00Z">
              <w:rPr>
                <w:rFonts w:ascii="Times New Roman" w:hAnsi="Times New Roman" w:cs="Times New Roman"/>
                <w:sz w:val="24"/>
              </w:rPr>
            </w:rPrChange>
          </w:rPr>
          <w:fldChar w:fldCharType="end"/>
        </w:r>
        <w:bookmarkEnd w:id="752"/>
        <w:r w:rsidR="009B25D0">
          <w:rPr>
            <w:rFonts w:ascii="Times New Roman" w:hAnsi="Times New Roman" w:cs="Times New Roman"/>
            <w:b/>
            <w:sz w:val="24"/>
          </w:rPr>
          <w:t>.</w:t>
        </w:r>
        <w:r w:rsidRPr="009B25D0">
          <w:rPr>
            <w:rFonts w:ascii="Times New Roman" w:hAnsi="Times New Roman" w:cs="Times New Roman"/>
            <w:b/>
            <w:sz w:val="24"/>
            <w:rPrChange w:id="760" w:author="Liu, Luyu" w:date="2020-08-02T23:09:00Z">
              <w:rPr>
                <w:rFonts w:ascii="Times New Roman" w:hAnsi="Times New Roman" w:cs="Times New Roman"/>
                <w:sz w:val="24"/>
              </w:rPr>
            </w:rPrChange>
          </w:rPr>
          <w:t xml:space="preserve"> Results from regression analysis of base values with socio-economic and awareness indicators</w:t>
        </w:r>
        <w:r w:rsidR="006C15BB">
          <w:rPr>
            <w:rFonts w:ascii="Times New Roman" w:hAnsi="Times New Roman" w:cs="Times New Roman"/>
            <w:b/>
            <w:sz w:val="24"/>
          </w:rPr>
          <w:t>.</w:t>
        </w:r>
      </w:ins>
    </w:p>
    <w:tbl>
      <w:tblPr>
        <w:tblStyle w:val="TableGrid"/>
        <w:tblW w:w="9350" w:type="dxa"/>
        <w:tblLook w:val="04A0" w:firstRow="1" w:lastRow="0" w:firstColumn="1" w:lastColumn="0" w:noHBand="0" w:noVBand="1"/>
        <w:tblPrChange w:id="761" w:author="Liu, Luyu" w:date="2020-07-30T14:40:00Z">
          <w:tblPr>
            <w:tblStyle w:val="TableGrid"/>
            <w:tblW w:w="9350" w:type="dxa"/>
            <w:tblLook w:val="04A0" w:firstRow="1" w:lastRow="0" w:firstColumn="1" w:lastColumn="0" w:noHBand="0" w:noVBand="1"/>
          </w:tblPr>
        </w:tblPrChange>
      </w:tblPr>
      <w:tblGrid>
        <w:gridCol w:w="2140"/>
        <w:gridCol w:w="1295"/>
        <w:gridCol w:w="1386"/>
        <w:gridCol w:w="1026"/>
        <w:gridCol w:w="1656"/>
        <w:gridCol w:w="866"/>
        <w:gridCol w:w="981"/>
        <w:tblGridChange w:id="762">
          <w:tblGrid>
            <w:gridCol w:w="1681"/>
            <w:gridCol w:w="1577"/>
            <w:gridCol w:w="1577"/>
            <w:gridCol w:w="1033"/>
            <w:gridCol w:w="1668"/>
            <w:gridCol w:w="872"/>
            <w:gridCol w:w="942"/>
          </w:tblGrid>
        </w:tblGridChange>
      </w:tblGrid>
      <w:tr w:rsidR="006A7A63" w:rsidRPr="00D22632" w14:paraId="21A0F91D" w14:textId="77777777" w:rsidTr="006A7A63">
        <w:trPr>
          <w:trHeight w:val="233"/>
          <w:trPrChange w:id="763" w:author="Liu, Luyu" w:date="2020-07-30T14:40:00Z">
            <w:trPr>
              <w:trHeight w:val="233"/>
            </w:trPr>
          </w:trPrChange>
        </w:trPr>
        <w:tc>
          <w:tcPr>
            <w:tcW w:w="2783" w:type="dxa"/>
            <w:noWrap/>
            <w:hideMark/>
            <w:tcPrChange w:id="764" w:author="Liu, Luyu" w:date="2020-07-30T14:40:00Z">
              <w:tcPr>
                <w:tcW w:w="2155" w:type="dxa"/>
                <w:noWrap/>
                <w:hideMark/>
              </w:tcPr>
            </w:tcPrChange>
          </w:tcPr>
          <w:p w14:paraId="21C031FE" w14:textId="77777777" w:rsidR="00077492" w:rsidRPr="00397CDC" w:rsidRDefault="00077492" w:rsidP="008A333B">
            <w:pPr>
              <w:spacing w:after="160"/>
              <w:rPr>
                <w:rFonts w:ascii="Times New Roman" w:hAnsi="Times New Roman" w:cs="Times New Roman"/>
                <w:sz w:val="24"/>
              </w:rPr>
            </w:pPr>
          </w:p>
        </w:tc>
        <w:tc>
          <w:tcPr>
            <w:tcW w:w="236" w:type="dxa"/>
            <w:noWrap/>
            <w:hideMark/>
            <w:tcPrChange w:id="765" w:author="Liu, Luyu" w:date="2020-07-30T14:40:00Z">
              <w:tcPr>
                <w:tcW w:w="1103" w:type="dxa"/>
                <w:noWrap/>
                <w:hideMark/>
              </w:tcPr>
            </w:tcPrChange>
          </w:tcPr>
          <w:p w14:paraId="654A8FB3"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642" w:type="dxa"/>
            <w:noWrap/>
            <w:hideMark/>
            <w:tcPrChange w:id="766" w:author="Liu, Luyu" w:date="2020-07-30T14:40:00Z">
              <w:tcPr>
                <w:tcW w:w="1577" w:type="dxa"/>
                <w:noWrap/>
                <w:hideMark/>
              </w:tcPr>
            </w:tcPrChange>
          </w:tcPr>
          <w:p w14:paraId="7877A93B" w14:textId="77777777" w:rsidR="00077492" w:rsidRPr="00397CDC" w:rsidRDefault="00077492" w:rsidP="003E5814">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1072" w:type="dxa"/>
            <w:noWrap/>
            <w:hideMark/>
            <w:tcPrChange w:id="767" w:author="Liu, Luyu" w:date="2020-07-30T14:40:00Z">
              <w:tcPr>
                <w:tcW w:w="1033" w:type="dxa"/>
                <w:noWrap/>
                <w:hideMark/>
              </w:tcPr>
            </w:tcPrChange>
          </w:tcPr>
          <w:p w14:paraId="21A42928" w14:textId="77777777" w:rsidR="00077492" w:rsidRPr="00397CDC" w:rsidRDefault="00077492">
            <w:pPr>
              <w:spacing w:after="160"/>
              <w:rPr>
                <w:rFonts w:ascii="Times New Roman" w:hAnsi="Times New Roman" w:cs="Times New Roman"/>
                <w:sz w:val="24"/>
              </w:rPr>
            </w:pPr>
            <w:r w:rsidRPr="00397CDC">
              <w:rPr>
                <w:rFonts w:ascii="Times New Roman" w:hAnsi="Times New Roman" w:cs="Times New Roman"/>
                <w:sz w:val="24"/>
              </w:rPr>
              <w:t>t value</w:t>
            </w:r>
          </w:p>
        </w:tc>
        <w:tc>
          <w:tcPr>
            <w:tcW w:w="1737" w:type="dxa"/>
            <w:noWrap/>
            <w:hideMark/>
            <w:tcPrChange w:id="768" w:author="Liu, Luyu" w:date="2020-07-30T14:40:00Z">
              <w:tcPr>
                <w:tcW w:w="1668" w:type="dxa"/>
                <w:noWrap/>
                <w:hideMark/>
              </w:tcPr>
            </w:tcPrChange>
          </w:tcPr>
          <w:p w14:paraId="31CBAC96" w14:textId="77777777" w:rsidR="00077492" w:rsidRPr="00397CDC" w:rsidRDefault="00077492">
            <w:pPr>
              <w:spacing w:after="160"/>
              <w:rPr>
                <w:rFonts w:ascii="Times New Roman" w:hAnsi="Times New Roman" w:cs="Times New Roman"/>
                <w:sz w:val="24"/>
              </w:rPr>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903" w:type="dxa"/>
            <w:tcPrChange w:id="769" w:author="Liu, Luyu" w:date="2020-07-30T14:40:00Z">
              <w:tcPr>
                <w:tcW w:w="872" w:type="dxa"/>
              </w:tcPr>
            </w:tcPrChange>
          </w:tcPr>
          <w:p w14:paraId="6DA8D426" w14:textId="77777777" w:rsidR="00077492" w:rsidRPr="00397CDC" w:rsidRDefault="00077492">
            <w:pPr>
              <w:spacing w:after="160"/>
              <w:rPr>
                <w:rFonts w:ascii="Times New Roman" w:hAnsi="Times New Roman" w:cs="Times New Roman"/>
                <w:sz w:val="24"/>
              </w:rPr>
            </w:pPr>
            <w:r w:rsidRPr="00397CDC">
              <w:rPr>
                <w:rFonts w:ascii="Times New Roman" w:hAnsi="Times New Roman" w:cs="Times New Roman"/>
                <w:sz w:val="24"/>
              </w:rPr>
              <w:t>Variance Inflation Factor</w:t>
            </w:r>
          </w:p>
        </w:tc>
        <w:tc>
          <w:tcPr>
            <w:tcW w:w="977" w:type="dxa"/>
            <w:tcPrChange w:id="770" w:author="Liu, Luyu" w:date="2020-07-30T14:40:00Z">
              <w:tcPr>
                <w:tcW w:w="942" w:type="dxa"/>
              </w:tcPr>
            </w:tcPrChange>
          </w:tcPr>
          <w:p w14:paraId="00DFB7F6" w14:textId="77777777" w:rsidR="00077492" w:rsidRPr="00397CDC" w:rsidRDefault="00077492">
            <w:pPr>
              <w:spacing w:after="160"/>
              <w:rPr>
                <w:rFonts w:ascii="Times New Roman" w:hAnsi="Times New Roman" w:cs="Times New Roman"/>
                <w:sz w:val="24"/>
              </w:rPr>
            </w:pPr>
            <w:r w:rsidRPr="00397CDC">
              <w:rPr>
                <w:rFonts w:ascii="Times New Roman" w:hAnsi="Times New Roman" w:cs="Times New Roman"/>
                <w:sz w:val="24"/>
              </w:rPr>
              <w:t>R-squared increment</w:t>
            </w:r>
          </w:p>
        </w:tc>
      </w:tr>
      <w:tr w:rsidR="006A7A63" w:rsidRPr="00D22632" w14:paraId="5F5DDE1B" w14:textId="77777777" w:rsidTr="006A7A63">
        <w:trPr>
          <w:trHeight w:val="233"/>
          <w:trPrChange w:id="771" w:author="Liu, Luyu" w:date="2020-07-30T14:40:00Z">
            <w:trPr>
              <w:trHeight w:val="233"/>
            </w:trPr>
          </w:trPrChange>
        </w:trPr>
        <w:tc>
          <w:tcPr>
            <w:tcW w:w="2783" w:type="dxa"/>
            <w:noWrap/>
            <w:hideMark/>
            <w:tcPrChange w:id="772" w:author="Liu, Luyu" w:date="2020-07-30T14:40:00Z">
              <w:tcPr>
                <w:tcW w:w="2155" w:type="dxa"/>
                <w:noWrap/>
                <w:hideMark/>
              </w:tcPr>
            </w:tcPrChange>
          </w:tcPr>
          <w:p w14:paraId="37818F79"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Intercept</w:t>
            </w:r>
          </w:p>
        </w:tc>
        <w:tc>
          <w:tcPr>
            <w:tcW w:w="236" w:type="dxa"/>
            <w:noWrap/>
            <w:vAlign w:val="bottom"/>
            <w:hideMark/>
            <w:tcPrChange w:id="773" w:author="Liu, Luyu" w:date="2020-07-30T14:40:00Z">
              <w:tcPr>
                <w:tcW w:w="1103" w:type="dxa"/>
                <w:noWrap/>
                <w:vAlign w:val="bottom"/>
                <w:hideMark/>
              </w:tcPr>
            </w:tcPrChange>
          </w:tcPr>
          <w:p w14:paraId="0069F44F" w14:textId="602C42EF" w:rsidR="00FD7CDC" w:rsidRPr="00397CDC" w:rsidRDefault="00A52694" w:rsidP="00FD7CDC">
            <w:pPr>
              <w:spacing w:after="160"/>
              <w:rPr>
                <w:rFonts w:ascii="Times New Roman" w:hAnsi="Times New Roman" w:cs="Times New Roman"/>
                <w:sz w:val="24"/>
              </w:rPr>
            </w:pPr>
            <w:ins w:id="774" w:author="Liu, Luyu" w:date="2020-07-30T14:37:00Z">
              <w:r w:rsidRPr="008A6B31">
                <w:rPr>
                  <w:rFonts w:ascii="Times New Roman" w:hAnsi="Times New Roman" w:cs="Times New Roman"/>
                  <w:sz w:val="24"/>
                </w:rPr>
                <w:t>-0.520</w:t>
              </w:r>
            </w:ins>
            <w:del w:id="775" w:author="Liu, Luyu" w:date="2020-07-30T14:37:00Z">
              <w:r w:rsidR="00FD7CDC" w:rsidRPr="00397CDC" w:rsidDel="008A1D02">
                <w:rPr>
                  <w:rFonts w:ascii="Times New Roman" w:hAnsi="Times New Roman" w:cs="Times New Roman"/>
                  <w:sz w:val="24"/>
                </w:rPr>
                <w:delText>-0.52997</w:delText>
              </w:r>
            </w:del>
          </w:p>
        </w:tc>
        <w:tc>
          <w:tcPr>
            <w:tcW w:w="1642" w:type="dxa"/>
            <w:noWrap/>
            <w:vAlign w:val="bottom"/>
            <w:hideMark/>
            <w:tcPrChange w:id="776" w:author="Liu, Luyu" w:date="2020-07-30T14:40:00Z">
              <w:tcPr>
                <w:tcW w:w="1577" w:type="dxa"/>
                <w:noWrap/>
                <w:vAlign w:val="bottom"/>
                <w:hideMark/>
              </w:tcPr>
            </w:tcPrChange>
          </w:tcPr>
          <w:p w14:paraId="7BCE204F" w14:textId="0B1D36FE" w:rsidR="00FD7CDC" w:rsidRPr="00397CDC" w:rsidRDefault="000841ED" w:rsidP="00FD7CDC">
            <w:pPr>
              <w:spacing w:after="160"/>
              <w:rPr>
                <w:rFonts w:ascii="Times New Roman" w:hAnsi="Times New Roman" w:cs="Times New Roman"/>
                <w:sz w:val="24"/>
              </w:rPr>
            </w:pPr>
            <w:ins w:id="777" w:author="Liu, Luyu" w:date="2020-07-30T14:37:00Z">
              <w:r w:rsidRPr="008A6B31">
                <w:rPr>
                  <w:rFonts w:ascii="Times New Roman" w:hAnsi="Times New Roman" w:cs="Times New Roman"/>
                  <w:sz w:val="24"/>
                </w:rPr>
                <w:t>0.194</w:t>
              </w:r>
            </w:ins>
            <w:del w:id="778" w:author="Liu, Luyu" w:date="2020-07-30T14:37:00Z">
              <w:r w:rsidR="00FD7CDC" w:rsidRPr="00397CDC" w:rsidDel="008A1D02">
                <w:rPr>
                  <w:rFonts w:ascii="Times New Roman" w:hAnsi="Times New Roman" w:cs="Times New Roman"/>
                  <w:sz w:val="24"/>
                </w:rPr>
                <w:delText>0.169042</w:delText>
              </w:r>
            </w:del>
          </w:p>
        </w:tc>
        <w:tc>
          <w:tcPr>
            <w:tcW w:w="1072" w:type="dxa"/>
            <w:noWrap/>
            <w:vAlign w:val="bottom"/>
            <w:hideMark/>
            <w:tcPrChange w:id="779" w:author="Liu, Luyu" w:date="2020-07-30T14:40:00Z">
              <w:tcPr>
                <w:tcW w:w="1033" w:type="dxa"/>
                <w:noWrap/>
                <w:vAlign w:val="bottom"/>
                <w:hideMark/>
              </w:tcPr>
            </w:tcPrChange>
          </w:tcPr>
          <w:p w14:paraId="2DBA7DF3" w14:textId="6C5A31B8" w:rsidR="00FD7CDC" w:rsidRPr="00397CDC" w:rsidRDefault="00FD7CDC" w:rsidP="00FD7CDC">
            <w:pPr>
              <w:spacing w:after="160"/>
              <w:rPr>
                <w:rFonts w:ascii="Times New Roman" w:hAnsi="Times New Roman" w:cs="Times New Roman"/>
                <w:sz w:val="24"/>
              </w:rPr>
            </w:pPr>
            <w:ins w:id="780" w:author="Liu, Luyu" w:date="2020-07-30T14:37:00Z">
              <w:r w:rsidRPr="00FD7CDC">
                <w:rPr>
                  <w:rFonts w:ascii="Times New Roman" w:hAnsi="Times New Roman" w:cs="Times New Roman"/>
                  <w:sz w:val="24"/>
                  <w:rPrChange w:id="781" w:author="Liu, Luyu" w:date="2020-07-30T14:38:00Z">
                    <w:rPr>
                      <w:rFonts w:ascii="Calibri" w:hAnsi="Calibri" w:cs="Calibri"/>
                      <w:color w:val="000000"/>
                    </w:rPr>
                  </w:rPrChange>
                </w:rPr>
                <w:t>-2.677</w:t>
              </w:r>
            </w:ins>
            <w:del w:id="782" w:author="Liu, Luyu" w:date="2020-07-30T14:37:00Z">
              <w:r w:rsidRPr="00397CDC" w:rsidDel="008A1D02">
                <w:rPr>
                  <w:rFonts w:ascii="Times New Roman" w:hAnsi="Times New Roman" w:cs="Times New Roman"/>
                  <w:sz w:val="24"/>
                </w:rPr>
                <w:delText>-3.135</w:delText>
              </w:r>
            </w:del>
          </w:p>
        </w:tc>
        <w:tc>
          <w:tcPr>
            <w:tcW w:w="1737" w:type="dxa"/>
            <w:noWrap/>
            <w:vAlign w:val="bottom"/>
            <w:hideMark/>
            <w:tcPrChange w:id="783" w:author="Liu, Luyu" w:date="2020-07-30T14:40:00Z">
              <w:tcPr>
                <w:tcW w:w="1668" w:type="dxa"/>
                <w:noWrap/>
                <w:vAlign w:val="bottom"/>
                <w:hideMark/>
              </w:tcPr>
            </w:tcPrChange>
          </w:tcPr>
          <w:p w14:paraId="667E8FE4" w14:textId="2D8333C0" w:rsidR="00FD7CDC" w:rsidRPr="00397CDC" w:rsidRDefault="00FD7CDC" w:rsidP="00FD7CDC">
            <w:pPr>
              <w:spacing w:after="160"/>
              <w:rPr>
                <w:rFonts w:ascii="Times New Roman" w:hAnsi="Times New Roman" w:cs="Times New Roman"/>
                <w:sz w:val="24"/>
              </w:rPr>
            </w:pPr>
            <w:ins w:id="784" w:author="Liu, Luyu" w:date="2020-07-30T14:37:00Z">
              <w:r w:rsidRPr="00FD7CDC">
                <w:rPr>
                  <w:rFonts w:ascii="Times New Roman" w:hAnsi="Times New Roman" w:cs="Times New Roman"/>
                  <w:sz w:val="24"/>
                  <w:rPrChange w:id="785" w:author="Liu, Luyu" w:date="2020-07-30T14:38:00Z">
                    <w:rPr>
                      <w:rFonts w:ascii="Calibri" w:hAnsi="Calibri" w:cs="Calibri"/>
                      <w:color w:val="000000"/>
                    </w:rPr>
                  </w:rPrChange>
                </w:rPr>
                <w:t>0.00861</w:t>
              </w:r>
            </w:ins>
            <w:ins w:id="786" w:author="Liu, Luyu" w:date="2020-07-30T14:39:00Z">
              <w:r w:rsidR="00185CA3">
                <w:rPr>
                  <w:rFonts w:ascii="Times New Roman" w:hAnsi="Times New Roman" w:cs="Times New Roman"/>
                  <w:sz w:val="24"/>
                </w:rPr>
                <w:t>**</w:t>
              </w:r>
            </w:ins>
            <w:del w:id="787" w:author="Liu, Luyu" w:date="2020-07-30T14:37:00Z">
              <w:r w:rsidRPr="00397CDC" w:rsidDel="008A1D02">
                <w:rPr>
                  <w:rFonts w:ascii="Times New Roman" w:hAnsi="Times New Roman" w:cs="Times New Roman"/>
                  <w:sz w:val="24"/>
                </w:rPr>
                <w:delText>0.00221</w:delText>
              </w:r>
            </w:del>
          </w:p>
        </w:tc>
        <w:tc>
          <w:tcPr>
            <w:tcW w:w="903" w:type="dxa"/>
            <w:tcPrChange w:id="788" w:author="Liu, Luyu" w:date="2020-07-30T14:40:00Z">
              <w:tcPr>
                <w:tcW w:w="872" w:type="dxa"/>
              </w:tcPr>
            </w:tcPrChange>
          </w:tcPr>
          <w:p w14:paraId="20631C02"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hint="eastAsia"/>
                <w:sz w:val="24"/>
              </w:rPr>
              <w:t>-</w:t>
            </w:r>
          </w:p>
        </w:tc>
        <w:tc>
          <w:tcPr>
            <w:tcW w:w="977" w:type="dxa"/>
            <w:tcPrChange w:id="789" w:author="Liu, Luyu" w:date="2020-07-30T14:40:00Z">
              <w:tcPr>
                <w:tcW w:w="942" w:type="dxa"/>
              </w:tcPr>
            </w:tcPrChange>
          </w:tcPr>
          <w:p w14:paraId="15364E13"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hint="eastAsia"/>
                <w:sz w:val="24"/>
              </w:rPr>
              <w:t>-</w:t>
            </w:r>
          </w:p>
        </w:tc>
      </w:tr>
      <w:tr w:rsidR="006A7A63" w:rsidRPr="00D22632" w14:paraId="2BC0311A" w14:textId="77777777" w:rsidTr="006A7A63">
        <w:trPr>
          <w:trHeight w:val="233"/>
          <w:trPrChange w:id="790" w:author="Liu, Luyu" w:date="2020-07-30T14:40:00Z">
            <w:trPr>
              <w:trHeight w:val="233"/>
            </w:trPr>
          </w:trPrChange>
        </w:trPr>
        <w:tc>
          <w:tcPr>
            <w:tcW w:w="2783" w:type="dxa"/>
            <w:noWrap/>
            <w:hideMark/>
            <w:tcPrChange w:id="791" w:author="Liu, Luyu" w:date="2020-07-30T14:40:00Z">
              <w:tcPr>
                <w:tcW w:w="2155" w:type="dxa"/>
                <w:noWrap/>
                <w:hideMark/>
              </w:tcPr>
            </w:tcPrChange>
          </w:tcPr>
          <w:p w14:paraId="2F1E9C48"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lastRenderedPageBreak/>
              <w:t>Ratio of people with non-physical occupation</w:t>
            </w:r>
          </w:p>
        </w:tc>
        <w:tc>
          <w:tcPr>
            <w:tcW w:w="236" w:type="dxa"/>
            <w:noWrap/>
            <w:vAlign w:val="bottom"/>
            <w:hideMark/>
            <w:tcPrChange w:id="792" w:author="Liu, Luyu" w:date="2020-07-30T14:40:00Z">
              <w:tcPr>
                <w:tcW w:w="1103" w:type="dxa"/>
                <w:noWrap/>
                <w:vAlign w:val="bottom"/>
                <w:hideMark/>
              </w:tcPr>
            </w:tcPrChange>
          </w:tcPr>
          <w:p w14:paraId="445E5444" w14:textId="5B948528" w:rsidR="00FD7CDC" w:rsidRPr="00397CDC" w:rsidRDefault="00A52694" w:rsidP="00FD7CDC">
            <w:pPr>
              <w:spacing w:after="160"/>
              <w:rPr>
                <w:rFonts w:ascii="Times New Roman" w:hAnsi="Times New Roman" w:cs="Times New Roman"/>
                <w:sz w:val="24"/>
              </w:rPr>
            </w:pPr>
            <w:ins w:id="793" w:author="Liu, Luyu" w:date="2020-07-30T14:37:00Z">
              <w:r w:rsidRPr="008A6B31">
                <w:rPr>
                  <w:rFonts w:ascii="Times New Roman" w:hAnsi="Times New Roman" w:cs="Times New Roman"/>
                  <w:sz w:val="24"/>
                </w:rPr>
                <w:t>-0.493</w:t>
              </w:r>
            </w:ins>
            <w:del w:id="794" w:author="Liu, Luyu" w:date="2020-07-30T14:37:00Z">
              <w:r w:rsidR="00FD7CDC" w:rsidRPr="00397CDC" w:rsidDel="008A1D02">
                <w:rPr>
                  <w:rFonts w:ascii="Times New Roman" w:hAnsi="Times New Roman" w:cs="Times New Roman"/>
                  <w:sz w:val="24"/>
                </w:rPr>
                <w:delText>-0.4269</w:delText>
              </w:r>
            </w:del>
          </w:p>
        </w:tc>
        <w:tc>
          <w:tcPr>
            <w:tcW w:w="1642" w:type="dxa"/>
            <w:noWrap/>
            <w:vAlign w:val="bottom"/>
            <w:hideMark/>
            <w:tcPrChange w:id="795" w:author="Liu, Luyu" w:date="2020-07-30T14:40:00Z">
              <w:tcPr>
                <w:tcW w:w="1577" w:type="dxa"/>
                <w:noWrap/>
                <w:vAlign w:val="bottom"/>
                <w:hideMark/>
              </w:tcPr>
            </w:tcPrChange>
          </w:tcPr>
          <w:p w14:paraId="71D393EF" w14:textId="3F336CF5" w:rsidR="00FD7CDC" w:rsidRPr="00397CDC" w:rsidRDefault="000841ED" w:rsidP="00FD7CDC">
            <w:pPr>
              <w:spacing w:after="160"/>
              <w:rPr>
                <w:rFonts w:ascii="Times New Roman" w:hAnsi="Times New Roman" w:cs="Times New Roman"/>
                <w:sz w:val="24"/>
              </w:rPr>
            </w:pPr>
            <w:ins w:id="796" w:author="Liu, Luyu" w:date="2020-07-30T14:37:00Z">
              <w:r w:rsidRPr="008A6B31">
                <w:rPr>
                  <w:rFonts w:ascii="Times New Roman" w:hAnsi="Times New Roman" w:cs="Times New Roman"/>
                  <w:sz w:val="24"/>
                </w:rPr>
                <w:t>0.137</w:t>
              </w:r>
            </w:ins>
            <w:del w:id="797" w:author="Liu, Luyu" w:date="2020-07-30T14:37:00Z">
              <w:r w:rsidR="00FD7CDC" w:rsidRPr="00397CDC" w:rsidDel="008A1D02">
                <w:rPr>
                  <w:rFonts w:ascii="Times New Roman" w:hAnsi="Times New Roman" w:cs="Times New Roman"/>
                  <w:sz w:val="24"/>
                </w:rPr>
                <w:delText>0.129248</w:delText>
              </w:r>
            </w:del>
          </w:p>
        </w:tc>
        <w:tc>
          <w:tcPr>
            <w:tcW w:w="1072" w:type="dxa"/>
            <w:noWrap/>
            <w:vAlign w:val="bottom"/>
            <w:hideMark/>
            <w:tcPrChange w:id="798" w:author="Liu, Luyu" w:date="2020-07-30T14:40:00Z">
              <w:tcPr>
                <w:tcW w:w="1033" w:type="dxa"/>
                <w:noWrap/>
                <w:vAlign w:val="bottom"/>
                <w:hideMark/>
              </w:tcPr>
            </w:tcPrChange>
          </w:tcPr>
          <w:p w14:paraId="5CDF32DB" w14:textId="34A5603A" w:rsidR="00FD7CDC" w:rsidRPr="00397CDC" w:rsidRDefault="00FD7CDC" w:rsidP="00FD7CDC">
            <w:pPr>
              <w:spacing w:after="160"/>
              <w:rPr>
                <w:rFonts w:ascii="Times New Roman" w:hAnsi="Times New Roman" w:cs="Times New Roman"/>
                <w:sz w:val="24"/>
              </w:rPr>
            </w:pPr>
            <w:ins w:id="799" w:author="Liu, Luyu" w:date="2020-07-30T14:37:00Z">
              <w:r w:rsidRPr="00FD7CDC">
                <w:rPr>
                  <w:rFonts w:ascii="Times New Roman" w:hAnsi="Times New Roman" w:cs="Times New Roman"/>
                  <w:sz w:val="24"/>
                  <w:rPrChange w:id="800" w:author="Liu, Luyu" w:date="2020-07-30T14:38:00Z">
                    <w:rPr>
                      <w:rFonts w:ascii="Calibri" w:hAnsi="Calibri" w:cs="Calibri"/>
                      <w:color w:val="000000"/>
                    </w:rPr>
                  </w:rPrChange>
                </w:rPr>
                <w:t>-3.593</w:t>
              </w:r>
            </w:ins>
            <w:del w:id="801" w:author="Liu, Luyu" w:date="2020-07-30T14:37:00Z">
              <w:r w:rsidRPr="00397CDC" w:rsidDel="008A1D02">
                <w:rPr>
                  <w:rFonts w:ascii="Times New Roman" w:hAnsi="Times New Roman" w:cs="Times New Roman"/>
                  <w:sz w:val="24"/>
                </w:rPr>
                <w:delText>-3.303</w:delText>
              </w:r>
            </w:del>
          </w:p>
        </w:tc>
        <w:tc>
          <w:tcPr>
            <w:tcW w:w="1737" w:type="dxa"/>
            <w:noWrap/>
            <w:vAlign w:val="bottom"/>
            <w:hideMark/>
            <w:tcPrChange w:id="802" w:author="Liu, Luyu" w:date="2020-07-30T14:40:00Z">
              <w:tcPr>
                <w:tcW w:w="1668" w:type="dxa"/>
                <w:noWrap/>
                <w:vAlign w:val="bottom"/>
                <w:hideMark/>
              </w:tcPr>
            </w:tcPrChange>
          </w:tcPr>
          <w:p w14:paraId="79AEDF49" w14:textId="20FC3763" w:rsidR="00FD7CDC" w:rsidRPr="00397CDC" w:rsidRDefault="00FD7CDC" w:rsidP="00FD7CDC">
            <w:pPr>
              <w:spacing w:after="160"/>
              <w:rPr>
                <w:rFonts w:ascii="Times New Roman" w:hAnsi="Times New Roman" w:cs="Times New Roman"/>
                <w:sz w:val="24"/>
              </w:rPr>
            </w:pPr>
            <w:ins w:id="803" w:author="Liu, Luyu" w:date="2020-07-30T14:37:00Z">
              <w:r w:rsidRPr="00FD7CDC">
                <w:rPr>
                  <w:rFonts w:ascii="Times New Roman" w:hAnsi="Times New Roman" w:cs="Times New Roman"/>
                  <w:sz w:val="24"/>
                  <w:rPrChange w:id="804" w:author="Liu, Luyu" w:date="2020-07-30T14:38:00Z">
                    <w:rPr>
                      <w:rFonts w:ascii="Calibri" w:hAnsi="Calibri" w:cs="Calibri"/>
                      <w:color w:val="000000"/>
                    </w:rPr>
                  </w:rPrChange>
                </w:rPr>
                <w:t>0.000497</w:t>
              </w:r>
            </w:ins>
            <w:ins w:id="805" w:author="Liu, Luyu" w:date="2020-07-30T14:39:00Z">
              <w:r w:rsidR="006A7A63">
                <w:rPr>
                  <w:rFonts w:ascii="Times New Roman" w:hAnsi="Times New Roman" w:cs="Times New Roman"/>
                  <w:sz w:val="24"/>
                </w:rPr>
                <w:t>***</w:t>
              </w:r>
            </w:ins>
            <w:del w:id="806" w:author="Liu, Luyu" w:date="2020-07-30T14:37:00Z">
              <w:r w:rsidRPr="00397CDC" w:rsidDel="008A1D02">
                <w:rPr>
                  <w:rFonts w:ascii="Times New Roman" w:hAnsi="Times New Roman" w:cs="Times New Roman"/>
                  <w:sz w:val="24"/>
                </w:rPr>
                <w:delText>0.0013</w:delText>
              </w:r>
            </w:del>
          </w:p>
        </w:tc>
        <w:tc>
          <w:tcPr>
            <w:tcW w:w="903" w:type="dxa"/>
            <w:tcPrChange w:id="807" w:author="Liu, Luyu" w:date="2020-07-30T14:40:00Z">
              <w:tcPr>
                <w:tcW w:w="872" w:type="dxa"/>
              </w:tcPr>
            </w:tcPrChange>
          </w:tcPr>
          <w:p w14:paraId="44B8EAA8" w14:textId="7FF00A5A" w:rsidR="00FD7CDC" w:rsidRPr="00397CDC" w:rsidRDefault="00FD7CDC" w:rsidP="008A6B31">
            <w:pPr>
              <w:spacing w:after="160"/>
              <w:rPr>
                <w:rFonts w:ascii="Times New Roman" w:hAnsi="Times New Roman" w:cs="Times New Roman"/>
                <w:sz w:val="24"/>
              </w:rPr>
            </w:pPr>
            <w:r w:rsidRPr="00397CDC">
              <w:rPr>
                <w:rFonts w:ascii="Times New Roman" w:hAnsi="Times New Roman" w:cs="Times New Roman"/>
                <w:sz w:val="24"/>
              </w:rPr>
              <w:t>1.</w:t>
            </w:r>
            <w:del w:id="808" w:author="Liu, Luyu" w:date="2020-07-30T15:21:00Z">
              <w:r w:rsidRPr="00397CDC" w:rsidDel="00A52694">
                <w:rPr>
                  <w:rFonts w:ascii="Times New Roman" w:hAnsi="Times New Roman" w:cs="Times New Roman"/>
                  <w:sz w:val="24"/>
                </w:rPr>
                <w:delText>21</w:delText>
              </w:r>
            </w:del>
            <w:ins w:id="809" w:author="Liu, Luyu" w:date="2020-07-30T15:21:00Z">
              <w:r w:rsidR="00A52694">
                <w:rPr>
                  <w:rFonts w:ascii="Times New Roman" w:hAnsi="Times New Roman" w:cs="Times New Roman"/>
                  <w:sz w:val="24"/>
                </w:rPr>
                <w:t>39</w:t>
              </w:r>
            </w:ins>
          </w:p>
        </w:tc>
        <w:tc>
          <w:tcPr>
            <w:tcW w:w="977" w:type="dxa"/>
            <w:tcPrChange w:id="810" w:author="Liu, Luyu" w:date="2020-07-30T14:40:00Z">
              <w:tcPr>
                <w:tcW w:w="942" w:type="dxa"/>
              </w:tcPr>
            </w:tcPrChange>
          </w:tcPr>
          <w:p w14:paraId="050F01AE" w14:textId="45EA09ED" w:rsidR="00FD7CDC" w:rsidRPr="00397CDC" w:rsidRDefault="00FD7CDC" w:rsidP="00057EE9">
            <w:pPr>
              <w:spacing w:after="160"/>
              <w:rPr>
                <w:rFonts w:ascii="Times New Roman" w:hAnsi="Times New Roman" w:cs="Times New Roman"/>
                <w:sz w:val="24"/>
              </w:rPr>
            </w:pPr>
            <w:r w:rsidRPr="00397CDC">
              <w:rPr>
                <w:rFonts w:ascii="Times New Roman" w:hAnsi="Times New Roman" w:cs="Times New Roman"/>
                <w:sz w:val="24"/>
              </w:rPr>
              <w:t>0.</w:t>
            </w:r>
            <w:del w:id="811" w:author="Liu, Luyu" w:date="2020-07-30T15:28:00Z">
              <w:r w:rsidRPr="00397CDC" w:rsidDel="00A52694">
                <w:rPr>
                  <w:rFonts w:ascii="Times New Roman" w:hAnsi="Times New Roman" w:cs="Times New Roman"/>
                  <w:sz w:val="24"/>
                </w:rPr>
                <w:delText>063</w:delText>
              </w:r>
            </w:del>
            <w:ins w:id="812" w:author="Liu, Luyu" w:date="2020-07-30T15:28:00Z">
              <w:r w:rsidR="00A52694" w:rsidRPr="00397CDC">
                <w:rPr>
                  <w:rFonts w:ascii="Times New Roman" w:hAnsi="Times New Roman" w:cs="Times New Roman"/>
                  <w:sz w:val="24"/>
                </w:rPr>
                <w:t>0</w:t>
              </w:r>
              <w:r w:rsidR="00A52694">
                <w:rPr>
                  <w:rFonts w:ascii="Times New Roman" w:hAnsi="Times New Roman" w:cs="Times New Roman"/>
                  <w:sz w:val="24"/>
                </w:rPr>
                <w:t>728</w:t>
              </w:r>
            </w:ins>
          </w:p>
        </w:tc>
      </w:tr>
      <w:tr w:rsidR="006A7A63" w:rsidRPr="00D22632" w14:paraId="512263EC" w14:textId="77777777" w:rsidTr="006A7A63">
        <w:trPr>
          <w:trHeight w:val="233"/>
          <w:trPrChange w:id="813" w:author="Liu, Luyu" w:date="2020-07-30T14:40:00Z">
            <w:trPr>
              <w:trHeight w:val="233"/>
            </w:trPr>
          </w:trPrChange>
        </w:trPr>
        <w:tc>
          <w:tcPr>
            <w:tcW w:w="2783" w:type="dxa"/>
            <w:noWrap/>
            <w:hideMark/>
            <w:tcPrChange w:id="814" w:author="Liu, Luyu" w:date="2020-07-30T14:40:00Z">
              <w:tcPr>
                <w:tcW w:w="2155" w:type="dxa"/>
                <w:noWrap/>
                <w:hideMark/>
              </w:tcPr>
            </w:tcPrChange>
          </w:tcPr>
          <w:p w14:paraId="07287177"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236" w:type="dxa"/>
            <w:noWrap/>
            <w:vAlign w:val="bottom"/>
            <w:hideMark/>
            <w:tcPrChange w:id="815" w:author="Liu, Luyu" w:date="2020-07-30T14:40:00Z">
              <w:tcPr>
                <w:tcW w:w="1103" w:type="dxa"/>
                <w:noWrap/>
                <w:vAlign w:val="bottom"/>
                <w:hideMark/>
              </w:tcPr>
            </w:tcPrChange>
          </w:tcPr>
          <w:p w14:paraId="35958C7E" w14:textId="70542CD9" w:rsidR="00FD7CDC" w:rsidRPr="00397CDC" w:rsidRDefault="00A52694" w:rsidP="00FD7CDC">
            <w:pPr>
              <w:spacing w:after="160"/>
              <w:rPr>
                <w:rFonts w:ascii="Times New Roman" w:hAnsi="Times New Roman" w:cs="Times New Roman"/>
                <w:sz w:val="24"/>
              </w:rPr>
            </w:pPr>
            <w:ins w:id="816" w:author="Liu, Luyu" w:date="2020-07-30T14:37:00Z">
              <w:r w:rsidRPr="008A6B31">
                <w:rPr>
                  <w:rFonts w:ascii="Times New Roman" w:hAnsi="Times New Roman" w:cs="Times New Roman"/>
                  <w:sz w:val="24"/>
                </w:rPr>
                <w:t>0.372</w:t>
              </w:r>
            </w:ins>
            <w:del w:id="817" w:author="Liu, Luyu" w:date="2020-07-30T14:37:00Z">
              <w:r w:rsidR="00FD7CDC" w:rsidRPr="00397CDC" w:rsidDel="008A1D02">
                <w:rPr>
                  <w:rFonts w:ascii="Times New Roman" w:hAnsi="Times New Roman" w:cs="Times New Roman"/>
                  <w:sz w:val="24"/>
                </w:rPr>
                <w:delText>0.412221</w:delText>
              </w:r>
            </w:del>
          </w:p>
        </w:tc>
        <w:tc>
          <w:tcPr>
            <w:tcW w:w="1642" w:type="dxa"/>
            <w:noWrap/>
            <w:vAlign w:val="bottom"/>
            <w:hideMark/>
            <w:tcPrChange w:id="818" w:author="Liu, Luyu" w:date="2020-07-30T14:40:00Z">
              <w:tcPr>
                <w:tcW w:w="1577" w:type="dxa"/>
                <w:noWrap/>
                <w:vAlign w:val="bottom"/>
                <w:hideMark/>
              </w:tcPr>
            </w:tcPrChange>
          </w:tcPr>
          <w:p w14:paraId="453B8255" w14:textId="608F1B41" w:rsidR="00FD7CDC" w:rsidRPr="00397CDC" w:rsidRDefault="000841ED" w:rsidP="00FD7CDC">
            <w:pPr>
              <w:spacing w:after="160"/>
              <w:rPr>
                <w:rFonts w:ascii="Times New Roman" w:hAnsi="Times New Roman" w:cs="Times New Roman"/>
                <w:sz w:val="24"/>
              </w:rPr>
            </w:pPr>
            <w:ins w:id="819" w:author="Liu, Luyu" w:date="2020-07-30T14:37:00Z">
              <w:r w:rsidRPr="008A6B31">
                <w:rPr>
                  <w:rFonts w:ascii="Times New Roman" w:hAnsi="Times New Roman" w:cs="Times New Roman"/>
                  <w:sz w:val="24"/>
                </w:rPr>
                <w:t>0.0812</w:t>
              </w:r>
            </w:ins>
            <w:del w:id="820" w:author="Liu, Luyu" w:date="2020-07-30T14:37:00Z">
              <w:r w:rsidR="00FD7CDC" w:rsidRPr="00397CDC" w:rsidDel="008A1D02">
                <w:rPr>
                  <w:rFonts w:ascii="Times New Roman" w:hAnsi="Times New Roman" w:cs="Times New Roman"/>
                  <w:sz w:val="24"/>
                </w:rPr>
                <w:delText>0.075941</w:delText>
              </w:r>
            </w:del>
          </w:p>
        </w:tc>
        <w:tc>
          <w:tcPr>
            <w:tcW w:w="1072" w:type="dxa"/>
            <w:noWrap/>
            <w:vAlign w:val="bottom"/>
            <w:hideMark/>
            <w:tcPrChange w:id="821" w:author="Liu, Luyu" w:date="2020-07-30T14:40:00Z">
              <w:tcPr>
                <w:tcW w:w="1033" w:type="dxa"/>
                <w:noWrap/>
                <w:vAlign w:val="bottom"/>
                <w:hideMark/>
              </w:tcPr>
            </w:tcPrChange>
          </w:tcPr>
          <w:p w14:paraId="1703D870" w14:textId="21C07089" w:rsidR="00FD7CDC" w:rsidRPr="00397CDC" w:rsidRDefault="00FD7CDC" w:rsidP="00FD7CDC">
            <w:pPr>
              <w:spacing w:after="160"/>
              <w:rPr>
                <w:rFonts w:ascii="Times New Roman" w:hAnsi="Times New Roman" w:cs="Times New Roman"/>
                <w:sz w:val="24"/>
              </w:rPr>
            </w:pPr>
            <w:ins w:id="822" w:author="Liu, Luyu" w:date="2020-07-30T14:37:00Z">
              <w:r w:rsidRPr="00FD7CDC">
                <w:rPr>
                  <w:rFonts w:ascii="Times New Roman" w:hAnsi="Times New Roman" w:cs="Times New Roman"/>
                  <w:sz w:val="24"/>
                  <w:rPrChange w:id="823" w:author="Liu, Luyu" w:date="2020-07-30T14:38:00Z">
                    <w:rPr>
                      <w:rFonts w:ascii="Calibri" w:hAnsi="Calibri" w:cs="Calibri"/>
                      <w:color w:val="000000"/>
                    </w:rPr>
                  </w:rPrChange>
                </w:rPr>
                <w:t>4.576</w:t>
              </w:r>
            </w:ins>
            <w:del w:id="824" w:author="Liu, Luyu" w:date="2020-07-30T14:37:00Z">
              <w:r w:rsidRPr="00397CDC" w:rsidDel="008A1D02">
                <w:rPr>
                  <w:rFonts w:ascii="Times New Roman" w:hAnsi="Times New Roman" w:cs="Times New Roman"/>
                  <w:sz w:val="24"/>
                </w:rPr>
                <w:delText>5.428</w:delText>
              </w:r>
            </w:del>
          </w:p>
        </w:tc>
        <w:tc>
          <w:tcPr>
            <w:tcW w:w="1737" w:type="dxa"/>
            <w:noWrap/>
            <w:vAlign w:val="bottom"/>
            <w:hideMark/>
            <w:tcPrChange w:id="825" w:author="Liu, Luyu" w:date="2020-07-30T14:40:00Z">
              <w:tcPr>
                <w:tcW w:w="1668" w:type="dxa"/>
                <w:noWrap/>
                <w:vAlign w:val="bottom"/>
                <w:hideMark/>
              </w:tcPr>
            </w:tcPrChange>
          </w:tcPr>
          <w:p w14:paraId="09930733" w14:textId="25BC4BAF" w:rsidR="00FD7CDC" w:rsidRPr="00397CDC" w:rsidRDefault="00FD7CDC" w:rsidP="00FD7CDC">
            <w:pPr>
              <w:spacing w:after="160"/>
              <w:rPr>
                <w:rFonts w:ascii="Times New Roman" w:hAnsi="Times New Roman" w:cs="Times New Roman"/>
                <w:sz w:val="24"/>
              </w:rPr>
            </w:pPr>
            <w:ins w:id="826" w:author="Liu, Luyu" w:date="2020-07-30T14:37:00Z">
              <w:r w:rsidRPr="00FD7CDC">
                <w:rPr>
                  <w:rFonts w:ascii="Times New Roman" w:hAnsi="Times New Roman" w:cs="Times New Roman"/>
                  <w:sz w:val="24"/>
                  <w:rPrChange w:id="827" w:author="Liu, Luyu" w:date="2020-07-30T14:38:00Z">
                    <w:rPr>
                      <w:rFonts w:ascii="Calibri" w:hAnsi="Calibri" w:cs="Calibri"/>
                      <w:color w:val="000000"/>
                    </w:rPr>
                  </w:rPrChange>
                </w:rPr>
                <w:t>1.29E-05</w:t>
              </w:r>
            </w:ins>
            <w:ins w:id="828" w:author="Liu, Luyu" w:date="2020-07-30T14:39:00Z">
              <w:r w:rsidR="006A7A63">
                <w:rPr>
                  <w:rFonts w:ascii="Times New Roman" w:hAnsi="Times New Roman" w:cs="Times New Roman"/>
                  <w:sz w:val="24"/>
                </w:rPr>
                <w:t>***</w:t>
              </w:r>
            </w:ins>
            <w:del w:id="829" w:author="Liu, Luyu" w:date="2020-07-30T14:37:00Z">
              <w:r w:rsidRPr="00397CDC" w:rsidDel="008A1D02">
                <w:rPr>
                  <w:rFonts w:ascii="Times New Roman" w:hAnsi="Times New Roman" w:cs="Times New Roman"/>
                  <w:sz w:val="24"/>
                </w:rPr>
                <w:delText>3.53E-07</w:delText>
              </w:r>
            </w:del>
          </w:p>
        </w:tc>
        <w:tc>
          <w:tcPr>
            <w:tcW w:w="903" w:type="dxa"/>
            <w:tcPrChange w:id="830" w:author="Liu, Luyu" w:date="2020-07-30T14:40:00Z">
              <w:tcPr>
                <w:tcW w:w="872" w:type="dxa"/>
              </w:tcPr>
            </w:tcPrChange>
          </w:tcPr>
          <w:p w14:paraId="6887E014" w14:textId="644BFD5C" w:rsidR="00FD7CDC" w:rsidRPr="00397CDC" w:rsidRDefault="00FD7CDC" w:rsidP="008A6B31">
            <w:pPr>
              <w:spacing w:after="160"/>
              <w:rPr>
                <w:rFonts w:ascii="Times New Roman" w:hAnsi="Times New Roman" w:cs="Times New Roman"/>
                <w:sz w:val="24"/>
              </w:rPr>
            </w:pPr>
            <w:r w:rsidRPr="00397CDC">
              <w:rPr>
                <w:rFonts w:ascii="Times New Roman" w:hAnsi="Times New Roman" w:cs="Times New Roman"/>
                <w:sz w:val="24"/>
              </w:rPr>
              <w:t>1.</w:t>
            </w:r>
            <w:del w:id="831" w:author="Liu, Luyu" w:date="2020-07-30T15:21:00Z">
              <w:r w:rsidRPr="00397CDC" w:rsidDel="00A52694">
                <w:rPr>
                  <w:rFonts w:ascii="Times New Roman" w:hAnsi="Times New Roman" w:cs="Times New Roman"/>
                  <w:sz w:val="24"/>
                </w:rPr>
                <w:delText>08</w:delText>
              </w:r>
            </w:del>
            <w:ins w:id="832" w:author="Liu, Luyu" w:date="2020-07-30T15:21:00Z">
              <w:r w:rsidR="00A52694">
                <w:rPr>
                  <w:rFonts w:ascii="Times New Roman" w:hAnsi="Times New Roman" w:cs="Times New Roman"/>
                  <w:sz w:val="24"/>
                </w:rPr>
                <w:t>26</w:t>
              </w:r>
            </w:ins>
          </w:p>
        </w:tc>
        <w:tc>
          <w:tcPr>
            <w:tcW w:w="977" w:type="dxa"/>
            <w:tcPrChange w:id="833" w:author="Liu, Luyu" w:date="2020-07-30T14:40:00Z">
              <w:tcPr>
                <w:tcW w:w="942" w:type="dxa"/>
              </w:tcPr>
            </w:tcPrChange>
          </w:tcPr>
          <w:p w14:paraId="3FAC5414" w14:textId="6C2E9715"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0.</w:t>
            </w:r>
            <w:ins w:id="834" w:author="Liu, Luyu" w:date="2020-07-30T15:30:00Z">
              <w:r w:rsidR="000841ED">
                <w:rPr>
                  <w:rFonts w:ascii="Times New Roman" w:hAnsi="Times New Roman" w:cs="Times New Roman"/>
                  <w:sz w:val="24"/>
                </w:rPr>
                <w:t>118</w:t>
              </w:r>
            </w:ins>
            <w:del w:id="835" w:author="Liu, Luyu" w:date="2020-07-30T15:30:00Z">
              <w:r w:rsidRPr="00397CDC" w:rsidDel="000841ED">
                <w:rPr>
                  <w:rFonts w:ascii="Times New Roman" w:hAnsi="Times New Roman" w:cs="Times New Roman"/>
                  <w:sz w:val="24"/>
                </w:rPr>
                <w:delText>17</w:delText>
              </w:r>
            </w:del>
          </w:p>
        </w:tc>
      </w:tr>
      <w:tr w:rsidR="006A7A63" w:rsidRPr="00D22632" w14:paraId="46376A6A" w14:textId="77777777" w:rsidTr="006A7A63">
        <w:trPr>
          <w:trHeight w:val="233"/>
          <w:trPrChange w:id="836" w:author="Liu, Luyu" w:date="2020-07-30T14:40:00Z">
            <w:trPr>
              <w:trHeight w:val="233"/>
            </w:trPr>
          </w:trPrChange>
        </w:trPr>
        <w:tc>
          <w:tcPr>
            <w:tcW w:w="2783" w:type="dxa"/>
            <w:noWrap/>
            <w:hideMark/>
            <w:tcPrChange w:id="837" w:author="Liu, Luyu" w:date="2020-07-30T14:40:00Z">
              <w:tcPr>
                <w:tcW w:w="2155" w:type="dxa"/>
                <w:noWrap/>
                <w:hideMark/>
              </w:tcPr>
            </w:tcPrChange>
          </w:tcPr>
          <w:p w14:paraId="2F603AB7"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236" w:type="dxa"/>
            <w:noWrap/>
            <w:vAlign w:val="bottom"/>
            <w:hideMark/>
            <w:tcPrChange w:id="838" w:author="Liu, Luyu" w:date="2020-07-30T14:40:00Z">
              <w:tcPr>
                <w:tcW w:w="1103" w:type="dxa"/>
                <w:noWrap/>
                <w:vAlign w:val="bottom"/>
                <w:hideMark/>
              </w:tcPr>
            </w:tcPrChange>
          </w:tcPr>
          <w:p w14:paraId="19B93A20" w14:textId="69EDCA6E" w:rsidR="00FD7CDC" w:rsidRPr="00397CDC" w:rsidRDefault="00A52694" w:rsidP="00FD7CDC">
            <w:pPr>
              <w:spacing w:after="160"/>
              <w:rPr>
                <w:rFonts w:ascii="Times New Roman" w:hAnsi="Times New Roman" w:cs="Times New Roman"/>
                <w:sz w:val="24"/>
              </w:rPr>
            </w:pPr>
            <w:ins w:id="839" w:author="Liu, Luyu" w:date="2020-07-30T14:37:00Z">
              <w:r w:rsidRPr="008A6B31">
                <w:rPr>
                  <w:rFonts w:ascii="Times New Roman" w:hAnsi="Times New Roman" w:cs="Times New Roman"/>
                  <w:sz w:val="24"/>
                </w:rPr>
                <w:t>0.844</w:t>
              </w:r>
            </w:ins>
            <w:del w:id="840" w:author="Liu, Luyu" w:date="2020-07-30T14:37:00Z">
              <w:r w:rsidR="00FD7CDC" w:rsidRPr="00397CDC" w:rsidDel="008A1D02">
                <w:rPr>
                  <w:rFonts w:ascii="Times New Roman" w:hAnsi="Times New Roman" w:cs="Times New Roman"/>
                  <w:sz w:val="24"/>
                </w:rPr>
                <w:delText>0.856343</w:delText>
              </w:r>
            </w:del>
          </w:p>
        </w:tc>
        <w:tc>
          <w:tcPr>
            <w:tcW w:w="1642" w:type="dxa"/>
            <w:noWrap/>
            <w:vAlign w:val="bottom"/>
            <w:hideMark/>
            <w:tcPrChange w:id="841" w:author="Liu, Luyu" w:date="2020-07-30T14:40:00Z">
              <w:tcPr>
                <w:tcW w:w="1577" w:type="dxa"/>
                <w:noWrap/>
                <w:vAlign w:val="bottom"/>
                <w:hideMark/>
              </w:tcPr>
            </w:tcPrChange>
          </w:tcPr>
          <w:p w14:paraId="71F7A794" w14:textId="3871C516" w:rsidR="00FD7CDC" w:rsidRPr="00397CDC" w:rsidRDefault="000841ED" w:rsidP="00FD7CDC">
            <w:pPr>
              <w:spacing w:after="160"/>
              <w:rPr>
                <w:rFonts w:ascii="Times New Roman" w:hAnsi="Times New Roman" w:cs="Times New Roman"/>
                <w:sz w:val="24"/>
              </w:rPr>
            </w:pPr>
            <w:ins w:id="842" w:author="Liu, Luyu" w:date="2020-07-30T14:37:00Z">
              <w:r w:rsidRPr="008A6B31">
                <w:rPr>
                  <w:rFonts w:ascii="Times New Roman" w:hAnsi="Times New Roman" w:cs="Times New Roman"/>
                  <w:sz w:val="24"/>
                </w:rPr>
                <w:t>0.265</w:t>
              </w:r>
            </w:ins>
            <w:del w:id="843" w:author="Liu, Luyu" w:date="2020-07-30T14:37:00Z">
              <w:r w:rsidR="00FD7CDC" w:rsidRPr="00397CDC" w:rsidDel="008A1D02">
                <w:rPr>
                  <w:rFonts w:ascii="Times New Roman" w:hAnsi="Times New Roman" w:cs="Times New Roman"/>
                  <w:sz w:val="24"/>
                </w:rPr>
                <w:delText>0.264103</w:delText>
              </w:r>
            </w:del>
          </w:p>
        </w:tc>
        <w:tc>
          <w:tcPr>
            <w:tcW w:w="1072" w:type="dxa"/>
            <w:noWrap/>
            <w:vAlign w:val="bottom"/>
            <w:hideMark/>
            <w:tcPrChange w:id="844" w:author="Liu, Luyu" w:date="2020-07-30T14:40:00Z">
              <w:tcPr>
                <w:tcW w:w="1033" w:type="dxa"/>
                <w:noWrap/>
                <w:vAlign w:val="bottom"/>
                <w:hideMark/>
              </w:tcPr>
            </w:tcPrChange>
          </w:tcPr>
          <w:p w14:paraId="44E4BD52" w14:textId="05B006E4" w:rsidR="00FD7CDC" w:rsidRPr="00397CDC" w:rsidRDefault="00FD7CDC" w:rsidP="00FD7CDC">
            <w:pPr>
              <w:spacing w:after="160"/>
              <w:rPr>
                <w:rFonts w:ascii="Times New Roman" w:hAnsi="Times New Roman" w:cs="Times New Roman"/>
                <w:sz w:val="24"/>
              </w:rPr>
            </w:pPr>
            <w:ins w:id="845" w:author="Liu, Luyu" w:date="2020-07-30T14:37:00Z">
              <w:r w:rsidRPr="00FD7CDC">
                <w:rPr>
                  <w:rFonts w:ascii="Times New Roman" w:hAnsi="Times New Roman" w:cs="Times New Roman"/>
                  <w:sz w:val="24"/>
                  <w:rPrChange w:id="846" w:author="Liu, Luyu" w:date="2020-07-30T14:38:00Z">
                    <w:rPr>
                      <w:rFonts w:ascii="Calibri" w:hAnsi="Calibri" w:cs="Calibri"/>
                      <w:color w:val="000000"/>
                    </w:rPr>
                  </w:rPrChange>
                </w:rPr>
                <w:t>3.183</w:t>
              </w:r>
            </w:ins>
            <w:del w:id="847" w:author="Liu, Luyu" w:date="2020-07-30T14:37:00Z">
              <w:r w:rsidRPr="00397CDC" w:rsidDel="008A1D02">
                <w:rPr>
                  <w:rFonts w:ascii="Times New Roman" w:hAnsi="Times New Roman" w:cs="Times New Roman"/>
                  <w:sz w:val="24"/>
                </w:rPr>
                <w:delText>3.242</w:delText>
              </w:r>
            </w:del>
          </w:p>
        </w:tc>
        <w:tc>
          <w:tcPr>
            <w:tcW w:w="1737" w:type="dxa"/>
            <w:noWrap/>
            <w:vAlign w:val="bottom"/>
            <w:hideMark/>
            <w:tcPrChange w:id="848" w:author="Liu, Luyu" w:date="2020-07-30T14:40:00Z">
              <w:tcPr>
                <w:tcW w:w="1668" w:type="dxa"/>
                <w:noWrap/>
                <w:vAlign w:val="bottom"/>
                <w:hideMark/>
              </w:tcPr>
            </w:tcPrChange>
          </w:tcPr>
          <w:p w14:paraId="163FC3A4" w14:textId="72C84C1F" w:rsidR="00FD7CDC" w:rsidRPr="00397CDC" w:rsidRDefault="000841ED" w:rsidP="00FD7CDC">
            <w:pPr>
              <w:spacing w:after="160"/>
              <w:rPr>
                <w:rFonts w:ascii="Times New Roman" w:hAnsi="Times New Roman" w:cs="Times New Roman"/>
                <w:sz w:val="24"/>
              </w:rPr>
            </w:pPr>
            <w:ins w:id="849" w:author="Liu, Luyu" w:date="2020-07-30T14:37:00Z">
              <w:r w:rsidRPr="008A6B31">
                <w:rPr>
                  <w:rFonts w:ascii="Times New Roman" w:hAnsi="Times New Roman" w:cs="Times New Roman"/>
                  <w:sz w:val="24"/>
                </w:rPr>
                <w:t>0.00192</w:t>
              </w:r>
            </w:ins>
            <w:ins w:id="850" w:author="Liu, Luyu" w:date="2020-07-30T14:39:00Z">
              <w:r w:rsidR="006A7A63">
                <w:rPr>
                  <w:rFonts w:ascii="Times New Roman" w:hAnsi="Times New Roman" w:cs="Times New Roman"/>
                  <w:sz w:val="24"/>
                </w:rPr>
                <w:t>**</w:t>
              </w:r>
            </w:ins>
            <w:del w:id="851" w:author="Liu, Luyu" w:date="2020-07-30T14:37:00Z">
              <w:r w:rsidR="00FD7CDC" w:rsidRPr="00397CDC" w:rsidDel="008A1D02">
                <w:rPr>
                  <w:rFonts w:ascii="Times New Roman" w:hAnsi="Times New Roman" w:cs="Times New Roman"/>
                  <w:sz w:val="24"/>
                </w:rPr>
                <w:delText>0.00158</w:delText>
              </w:r>
            </w:del>
          </w:p>
        </w:tc>
        <w:tc>
          <w:tcPr>
            <w:tcW w:w="903" w:type="dxa"/>
            <w:tcPrChange w:id="852" w:author="Liu, Luyu" w:date="2020-07-30T14:40:00Z">
              <w:tcPr>
                <w:tcW w:w="872" w:type="dxa"/>
              </w:tcPr>
            </w:tcPrChange>
          </w:tcPr>
          <w:p w14:paraId="27411DAE" w14:textId="0B6E4662" w:rsidR="00FD7CDC" w:rsidRPr="00397CDC" w:rsidRDefault="00FD7CDC" w:rsidP="008A6B31">
            <w:pPr>
              <w:spacing w:after="160"/>
              <w:rPr>
                <w:rFonts w:ascii="Times New Roman" w:hAnsi="Times New Roman" w:cs="Times New Roman"/>
                <w:sz w:val="24"/>
              </w:rPr>
            </w:pPr>
            <w:r w:rsidRPr="00397CDC">
              <w:rPr>
                <w:rFonts w:ascii="Times New Roman" w:hAnsi="Times New Roman" w:cs="Times New Roman"/>
                <w:sz w:val="24"/>
              </w:rPr>
              <w:t>1.</w:t>
            </w:r>
            <w:del w:id="853" w:author="Liu, Luyu" w:date="2020-07-30T15:21:00Z">
              <w:r w:rsidRPr="00397CDC" w:rsidDel="00A52694">
                <w:rPr>
                  <w:rFonts w:ascii="Times New Roman" w:hAnsi="Times New Roman" w:cs="Times New Roman"/>
                  <w:sz w:val="24"/>
                </w:rPr>
                <w:delText>05</w:delText>
              </w:r>
            </w:del>
            <w:ins w:id="854" w:author="Liu, Luyu" w:date="2020-07-30T15:21:00Z">
              <w:r w:rsidR="00A52694">
                <w:rPr>
                  <w:rFonts w:ascii="Times New Roman" w:hAnsi="Times New Roman" w:cs="Times New Roman"/>
                  <w:sz w:val="24"/>
                </w:rPr>
                <w:t>08</w:t>
              </w:r>
            </w:ins>
          </w:p>
        </w:tc>
        <w:tc>
          <w:tcPr>
            <w:tcW w:w="977" w:type="dxa"/>
            <w:tcPrChange w:id="855" w:author="Liu, Luyu" w:date="2020-07-30T14:40:00Z">
              <w:tcPr>
                <w:tcW w:w="942" w:type="dxa"/>
              </w:tcPr>
            </w:tcPrChange>
          </w:tcPr>
          <w:p w14:paraId="081C7168" w14:textId="62B32B00"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0.0</w:t>
            </w:r>
            <w:ins w:id="856" w:author="Liu, Luyu" w:date="2020-07-30T15:30:00Z">
              <w:r w:rsidR="000841ED">
                <w:rPr>
                  <w:rFonts w:ascii="Times New Roman" w:hAnsi="Times New Roman" w:cs="Times New Roman"/>
                  <w:sz w:val="24"/>
                </w:rPr>
                <w:t>571</w:t>
              </w:r>
            </w:ins>
            <w:del w:id="857" w:author="Liu, Luyu" w:date="2020-07-30T15:30:00Z">
              <w:r w:rsidRPr="00397CDC" w:rsidDel="000841ED">
                <w:rPr>
                  <w:rFonts w:ascii="Times New Roman" w:hAnsi="Times New Roman" w:cs="Times New Roman"/>
                  <w:sz w:val="24"/>
                </w:rPr>
                <w:delText>61</w:delText>
              </w:r>
            </w:del>
          </w:p>
        </w:tc>
      </w:tr>
      <w:tr w:rsidR="006A7A63" w:rsidRPr="00D22632" w14:paraId="6B428B24" w14:textId="77777777" w:rsidTr="006A7A63">
        <w:trPr>
          <w:trHeight w:val="233"/>
          <w:ins w:id="858" w:author="Liu, Luyu" w:date="2020-07-30T14:37:00Z"/>
          <w:trPrChange w:id="859" w:author="Liu, Luyu" w:date="2020-07-30T14:40:00Z">
            <w:trPr>
              <w:trHeight w:val="233"/>
            </w:trPr>
          </w:trPrChange>
        </w:trPr>
        <w:tc>
          <w:tcPr>
            <w:tcW w:w="2783" w:type="dxa"/>
            <w:noWrap/>
            <w:tcPrChange w:id="860" w:author="Liu, Luyu" w:date="2020-07-30T14:40:00Z">
              <w:tcPr>
                <w:tcW w:w="2155" w:type="dxa"/>
                <w:noWrap/>
              </w:tcPr>
            </w:tcPrChange>
          </w:tcPr>
          <w:p w14:paraId="3AE8961E" w14:textId="080BD02A" w:rsidR="006A7A63" w:rsidRPr="00397CDC" w:rsidRDefault="006A7A63">
            <w:pPr>
              <w:spacing w:after="160"/>
              <w:rPr>
                <w:ins w:id="861" w:author="Liu, Luyu" w:date="2020-07-30T14:37:00Z"/>
                <w:rFonts w:ascii="Times New Roman" w:hAnsi="Times New Roman" w:cs="Times New Roman"/>
                <w:sz w:val="24"/>
              </w:rPr>
              <w:pPrChange w:id="862" w:author="Liu, Luyu" w:date="2020-07-30T14:38:00Z">
                <w:pPr/>
              </w:pPrChange>
            </w:pPr>
            <w:ins w:id="863" w:author="Liu, Luyu" w:date="2020-07-30T14:38:00Z">
              <w:r w:rsidRPr="00397CDC">
                <w:rPr>
                  <w:rFonts w:ascii="Times New Roman" w:hAnsi="Times New Roman" w:cs="Times New Roman"/>
                  <w:sz w:val="24"/>
                </w:rPr>
                <w:t>Google search trend index</w:t>
              </w:r>
            </w:ins>
          </w:p>
        </w:tc>
        <w:tc>
          <w:tcPr>
            <w:tcW w:w="236" w:type="dxa"/>
            <w:noWrap/>
            <w:vAlign w:val="bottom"/>
            <w:tcPrChange w:id="864" w:author="Liu, Luyu" w:date="2020-07-30T14:40:00Z">
              <w:tcPr>
                <w:tcW w:w="1103" w:type="dxa"/>
                <w:noWrap/>
                <w:vAlign w:val="bottom"/>
              </w:tcPr>
            </w:tcPrChange>
          </w:tcPr>
          <w:p w14:paraId="07D3D40B" w14:textId="0C4F6374" w:rsidR="006A7A63" w:rsidRPr="00397CDC" w:rsidRDefault="006A7A63">
            <w:pPr>
              <w:spacing w:after="160"/>
              <w:rPr>
                <w:ins w:id="865" w:author="Liu, Luyu" w:date="2020-07-30T14:37:00Z"/>
                <w:rFonts w:ascii="Times New Roman" w:hAnsi="Times New Roman" w:cs="Times New Roman"/>
                <w:sz w:val="24"/>
              </w:rPr>
              <w:pPrChange w:id="866" w:author="Liu, Luyu" w:date="2020-07-30T14:38:00Z">
                <w:pPr/>
              </w:pPrChange>
            </w:pPr>
            <w:ins w:id="867" w:author="Liu, Luyu" w:date="2020-07-30T14:37:00Z">
              <w:r w:rsidRPr="00FD7CDC">
                <w:rPr>
                  <w:rFonts w:ascii="Times New Roman" w:hAnsi="Times New Roman" w:cs="Times New Roman"/>
                  <w:sz w:val="24"/>
                  <w:rPrChange w:id="868" w:author="Liu, Luyu" w:date="2020-07-30T14:38:00Z">
                    <w:rPr>
                      <w:rFonts w:ascii="Calibri" w:hAnsi="Calibri" w:cs="Calibri"/>
                      <w:color w:val="000000"/>
                    </w:rPr>
                  </w:rPrChange>
                </w:rPr>
                <w:t>-0.00475</w:t>
              </w:r>
            </w:ins>
          </w:p>
        </w:tc>
        <w:tc>
          <w:tcPr>
            <w:tcW w:w="1642" w:type="dxa"/>
            <w:noWrap/>
            <w:vAlign w:val="bottom"/>
            <w:tcPrChange w:id="869" w:author="Liu, Luyu" w:date="2020-07-30T14:40:00Z">
              <w:tcPr>
                <w:tcW w:w="1577" w:type="dxa"/>
                <w:noWrap/>
                <w:vAlign w:val="bottom"/>
              </w:tcPr>
            </w:tcPrChange>
          </w:tcPr>
          <w:p w14:paraId="647A66FC" w14:textId="1371E31D" w:rsidR="006A7A63" w:rsidRPr="00397CDC" w:rsidRDefault="000841ED">
            <w:pPr>
              <w:spacing w:after="160"/>
              <w:rPr>
                <w:ins w:id="870" w:author="Liu, Luyu" w:date="2020-07-30T14:37:00Z"/>
                <w:rFonts w:ascii="Times New Roman" w:hAnsi="Times New Roman" w:cs="Times New Roman"/>
                <w:sz w:val="24"/>
              </w:rPr>
              <w:pPrChange w:id="871" w:author="Liu, Luyu" w:date="2020-07-30T14:38:00Z">
                <w:pPr/>
              </w:pPrChange>
            </w:pPr>
            <w:ins w:id="872" w:author="Liu, Luyu" w:date="2020-07-30T14:37:00Z">
              <w:r w:rsidRPr="008A6B31">
                <w:rPr>
                  <w:rFonts w:ascii="Times New Roman" w:hAnsi="Times New Roman" w:cs="Times New Roman"/>
                  <w:sz w:val="24"/>
                </w:rPr>
                <w:t>0.00238</w:t>
              </w:r>
            </w:ins>
          </w:p>
        </w:tc>
        <w:tc>
          <w:tcPr>
            <w:tcW w:w="1072" w:type="dxa"/>
            <w:noWrap/>
            <w:vAlign w:val="bottom"/>
            <w:tcPrChange w:id="873" w:author="Liu, Luyu" w:date="2020-07-30T14:40:00Z">
              <w:tcPr>
                <w:tcW w:w="1033" w:type="dxa"/>
                <w:noWrap/>
                <w:vAlign w:val="bottom"/>
              </w:tcPr>
            </w:tcPrChange>
          </w:tcPr>
          <w:p w14:paraId="46CDCC34" w14:textId="11146A22" w:rsidR="006A7A63" w:rsidRPr="00397CDC" w:rsidRDefault="006A7A63">
            <w:pPr>
              <w:spacing w:after="160"/>
              <w:rPr>
                <w:ins w:id="874" w:author="Liu, Luyu" w:date="2020-07-30T14:37:00Z"/>
                <w:rFonts w:ascii="Times New Roman" w:hAnsi="Times New Roman" w:cs="Times New Roman"/>
                <w:sz w:val="24"/>
              </w:rPr>
              <w:pPrChange w:id="875" w:author="Liu, Luyu" w:date="2020-07-30T14:38:00Z">
                <w:pPr/>
              </w:pPrChange>
            </w:pPr>
            <w:ins w:id="876" w:author="Liu, Luyu" w:date="2020-07-30T14:37:00Z">
              <w:r w:rsidRPr="00FD7CDC">
                <w:rPr>
                  <w:rFonts w:ascii="Times New Roman" w:hAnsi="Times New Roman" w:cs="Times New Roman"/>
                  <w:sz w:val="24"/>
                  <w:rPrChange w:id="877" w:author="Liu, Luyu" w:date="2020-07-30T14:38:00Z">
                    <w:rPr>
                      <w:rFonts w:ascii="Calibri" w:hAnsi="Calibri" w:cs="Calibri"/>
                      <w:color w:val="000000"/>
                    </w:rPr>
                  </w:rPrChange>
                </w:rPr>
                <w:t>-2</w:t>
              </w:r>
            </w:ins>
          </w:p>
        </w:tc>
        <w:tc>
          <w:tcPr>
            <w:tcW w:w="1737" w:type="dxa"/>
            <w:noWrap/>
            <w:vAlign w:val="bottom"/>
            <w:tcPrChange w:id="878" w:author="Liu, Luyu" w:date="2020-07-30T14:40:00Z">
              <w:tcPr>
                <w:tcW w:w="1668" w:type="dxa"/>
                <w:noWrap/>
                <w:vAlign w:val="bottom"/>
              </w:tcPr>
            </w:tcPrChange>
          </w:tcPr>
          <w:p w14:paraId="601FCDFE" w14:textId="2C3F39B6" w:rsidR="006A7A63" w:rsidRPr="00397CDC" w:rsidRDefault="000841ED">
            <w:pPr>
              <w:spacing w:after="160"/>
              <w:rPr>
                <w:ins w:id="879" w:author="Liu, Luyu" w:date="2020-07-30T14:37:00Z"/>
                <w:rFonts w:ascii="Times New Roman" w:hAnsi="Times New Roman" w:cs="Times New Roman"/>
                <w:sz w:val="24"/>
              </w:rPr>
              <w:pPrChange w:id="880" w:author="Liu, Luyu" w:date="2020-07-30T14:38:00Z">
                <w:pPr/>
              </w:pPrChange>
            </w:pPr>
            <w:ins w:id="881" w:author="Liu, Luyu" w:date="2020-07-30T14:37:00Z">
              <w:r w:rsidRPr="008A6B31">
                <w:rPr>
                  <w:rFonts w:ascii="Times New Roman" w:hAnsi="Times New Roman" w:cs="Times New Roman"/>
                  <w:sz w:val="24"/>
                </w:rPr>
                <w:t>0.0480</w:t>
              </w:r>
            </w:ins>
            <w:ins w:id="882" w:author="Liu, Luyu" w:date="2020-07-30T14:39:00Z">
              <w:r w:rsidR="006A7A63">
                <w:rPr>
                  <w:rFonts w:ascii="Times New Roman" w:hAnsi="Times New Roman" w:cs="Times New Roman"/>
                  <w:sz w:val="24"/>
                </w:rPr>
                <w:t>*</w:t>
              </w:r>
            </w:ins>
          </w:p>
        </w:tc>
        <w:tc>
          <w:tcPr>
            <w:tcW w:w="903" w:type="dxa"/>
            <w:tcPrChange w:id="883" w:author="Liu, Luyu" w:date="2020-07-30T14:40:00Z">
              <w:tcPr>
                <w:tcW w:w="872" w:type="dxa"/>
              </w:tcPr>
            </w:tcPrChange>
          </w:tcPr>
          <w:p w14:paraId="3F2E60B7" w14:textId="45A61E0A" w:rsidR="006A7A63" w:rsidRPr="00397CDC" w:rsidRDefault="006A7A63">
            <w:pPr>
              <w:spacing w:after="160"/>
              <w:rPr>
                <w:ins w:id="884" w:author="Liu, Luyu" w:date="2020-07-30T14:37:00Z"/>
                <w:rFonts w:ascii="Times New Roman" w:hAnsi="Times New Roman" w:cs="Times New Roman"/>
                <w:sz w:val="24"/>
              </w:rPr>
              <w:pPrChange w:id="885" w:author="Liu, Luyu" w:date="2020-07-30T15:21:00Z">
                <w:pPr/>
              </w:pPrChange>
            </w:pPr>
            <w:ins w:id="886" w:author="Liu, Luyu" w:date="2020-07-30T14:40:00Z">
              <w:r w:rsidRPr="00397CDC">
                <w:rPr>
                  <w:rFonts w:ascii="Times New Roman" w:hAnsi="Times New Roman" w:cs="Times New Roman"/>
                  <w:sz w:val="24"/>
                </w:rPr>
                <w:t>1.</w:t>
              </w:r>
            </w:ins>
            <w:ins w:id="887" w:author="Liu, Luyu" w:date="2020-07-30T15:21:00Z">
              <w:r w:rsidR="00A52694">
                <w:rPr>
                  <w:rFonts w:ascii="Times New Roman" w:hAnsi="Times New Roman" w:cs="Times New Roman"/>
                  <w:sz w:val="24"/>
                </w:rPr>
                <w:t>79</w:t>
              </w:r>
            </w:ins>
          </w:p>
        </w:tc>
        <w:tc>
          <w:tcPr>
            <w:tcW w:w="977" w:type="dxa"/>
            <w:tcPrChange w:id="888" w:author="Liu, Luyu" w:date="2020-07-30T14:40:00Z">
              <w:tcPr>
                <w:tcW w:w="942" w:type="dxa"/>
              </w:tcPr>
            </w:tcPrChange>
          </w:tcPr>
          <w:p w14:paraId="71412558" w14:textId="4B29F900" w:rsidR="006A7A63" w:rsidRPr="00397CDC" w:rsidRDefault="006A7A63">
            <w:pPr>
              <w:spacing w:after="160"/>
              <w:rPr>
                <w:ins w:id="889" w:author="Liu, Luyu" w:date="2020-07-30T14:37:00Z"/>
                <w:rFonts w:ascii="Times New Roman" w:hAnsi="Times New Roman" w:cs="Times New Roman"/>
                <w:sz w:val="24"/>
              </w:rPr>
              <w:pPrChange w:id="890" w:author="Liu, Luyu" w:date="2020-07-30T14:38:00Z">
                <w:pPr/>
              </w:pPrChange>
            </w:pPr>
            <w:ins w:id="891" w:author="Liu, Luyu" w:date="2020-07-30T14:40:00Z">
              <w:r w:rsidRPr="00397CDC">
                <w:rPr>
                  <w:rFonts w:ascii="Times New Roman" w:hAnsi="Times New Roman" w:cs="Times New Roman"/>
                  <w:sz w:val="24"/>
                </w:rPr>
                <w:t>0</w:t>
              </w:r>
              <w:r w:rsidR="000841ED">
                <w:rPr>
                  <w:rFonts w:ascii="Times New Roman" w:hAnsi="Times New Roman" w:cs="Times New Roman"/>
                  <w:sz w:val="24"/>
                </w:rPr>
                <w:t>.0225</w:t>
              </w:r>
            </w:ins>
          </w:p>
        </w:tc>
      </w:tr>
      <w:tr w:rsidR="006A7A63" w:rsidRPr="00D22632" w14:paraId="5C34EB4A" w14:textId="77777777" w:rsidTr="006A7A63">
        <w:trPr>
          <w:trHeight w:val="233"/>
          <w:trPrChange w:id="892" w:author="Liu, Luyu" w:date="2020-07-30T14:40:00Z">
            <w:trPr>
              <w:trHeight w:val="233"/>
            </w:trPr>
          </w:trPrChange>
        </w:trPr>
        <w:tc>
          <w:tcPr>
            <w:tcW w:w="2783" w:type="dxa"/>
            <w:noWrap/>
            <w:tcPrChange w:id="893" w:author="Liu, Luyu" w:date="2020-07-30T14:40:00Z">
              <w:tcPr>
                <w:tcW w:w="2155" w:type="dxa"/>
                <w:noWrap/>
              </w:tcPr>
            </w:tcPrChange>
          </w:tcPr>
          <w:p w14:paraId="56FA30DC" w14:textId="6D9428CD" w:rsidR="006A7A63" w:rsidRPr="00397CDC" w:rsidRDefault="006A7A63" w:rsidP="008A6B31">
            <w:pPr>
              <w:spacing w:after="160"/>
              <w:rPr>
                <w:rFonts w:ascii="Times New Roman" w:hAnsi="Times New Roman" w:cs="Times New Roman"/>
                <w:sz w:val="24"/>
              </w:rPr>
            </w:pPr>
            <w:ins w:id="894" w:author="Liu, Luyu" w:date="2020-07-30T14:38:00Z">
              <w:r>
                <w:rPr>
                  <w:rFonts w:ascii="Times New Roman" w:hAnsi="Times New Roman" w:cs="Times New Roman"/>
                  <w:sz w:val="24"/>
                </w:rPr>
                <w:t xml:space="preserve">Ratio of </w:t>
              </w:r>
            </w:ins>
            <w:ins w:id="895" w:author="Liu, Luyu" w:date="2020-07-30T14:39:00Z">
              <w:r>
                <w:rPr>
                  <w:rFonts w:ascii="Times New Roman" w:hAnsi="Times New Roman" w:cs="Times New Roman"/>
                  <w:sz w:val="24"/>
                </w:rPr>
                <w:t>people commuting to work</w:t>
              </w:r>
            </w:ins>
            <w:del w:id="896" w:author="Liu, Luyu" w:date="2020-07-30T14:38:00Z">
              <w:r w:rsidRPr="00397CDC" w:rsidDel="00FD7CDC">
                <w:rPr>
                  <w:rFonts w:ascii="Times New Roman" w:hAnsi="Times New Roman" w:cs="Times New Roman"/>
                  <w:sz w:val="24"/>
                </w:rPr>
                <w:delText>Google search trend index</w:delText>
              </w:r>
            </w:del>
          </w:p>
        </w:tc>
        <w:tc>
          <w:tcPr>
            <w:tcW w:w="236" w:type="dxa"/>
            <w:noWrap/>
            <w:vAlign w:val="bottom"/>
            <w:tcPrChange w:id="897" w:author="Liu, Luyu" w:date="2020-07-30T14:40:00Z">
              <w:tcPr>
                <w:tcW w:w="1103" w:type="dxa"/>
                <w:noWrap/>
                <w:vAlign w:val="bottom"/>
              </w:tcPr>
            </w:tcPrChange>
          </w:tcPr>
          <w:p w14:paraId="57314548" w14:textId="4921FC58" w:rsidR="006A7A63" w:rsidRPr="00397CDC" w:rsidRDefault="00A52694" w:rsidP="006A7A63">
            <w:pPr>
              <w:spacing w:after="160"/>
              <w:rPr>
                <w:rFonts w:ascii="Times New Roman" w:hAnsi="Times New Roman" w:cs="Times New Roman"/>
                <w:sz w:val="24"/>
              </w:rPr>
            </w:pPr>
            <w:ins w:id="898" w:author="Liu, Luyu" w:date="2020-07-30T14:37:00Z">
              <w:r w:rsidRPr="008A6B31">
                <w:rPr>
                  <w:rFonts w:ascii="Times New Roman" w:hAnsi="Times New Roman" w:cs="Times New Roman"/>
                  <w:sz w:val="24"/>
                </w:rPr>
                <w:t>-0.240</w:t>
              </w:r>
            </w:ins>
            <w:del w:id="899" w:author="Liu, Luyu" w:date="2020-07-30T14:37:00Z">
              <w:r w:rsidR="006A7A63" w:rsidRPr="00397CDC" w:rsidDel="008A1D02">
                <w:rPr>
                  <w:rFonts w:ascii="Times New Roman" w:hAnsi="Times New Roman" w:cs="Times New Roman"/>
                  <w:sz w:val="24"/>
                </w:rPr>
                <w:delText>-0.00502</w:delText>
              </w:r>
            </w:del>
          </w:p>
        </w:tc>
        <w:tc>
          <w:tcPr>
            <w:tcW w:w="1642" w:type="dxa"/>
            <w:noWrap/>
            <w:vAlign w:val="bottom"/>
            <w:tcPrChange w:id="900" w:author="Liu, Luyu" w:date="2020-07-30T14:40:00Z">
              <w:tcPr>
                <w:tcW w:w="1577" w:type="dxa"/>
                <w:noWrap/>
                <w:vAlign w:val="bottom"/>
              </w:tcPr>
            </w:tcPrChange>
          </w:tcPr>
          <w:p w14:paraId="183BC170" w14:textId="00683D27" w:rsidR="006A7A63" w:rsidRPr="00397CDC" w:rsidRDefault="000841ED" w:rsidP="006A7A63">
            <w:pPr>
              <w:spacing w:after="160"/>
              <w:rPr>
                <w:rFonts w:ascii="Times New Roman" w:hAnsi="Times New Roman" w:cs="Times New Roman"/>
                <w:sz w:val="24"/>
              </w:rPr>
            </w:pPr>
            <w:ins w:id="901" w:author="Liu, Luyu" w:date="2020-07-30T14:37:00Z">
              <w:r w:rsidRPr="008A6B31">
                <w:rPr>
                  <w:rFonts w:ascii="Times New Roman" w:hAnsi="Times New Roman" w:cs="Times New Roman"/>
                  <w:sz w:val="24"/>
                </w:rPr>
                <w:t>0.197</w:t>
              </w:r>
            </w:ins>
            <w:del w:id="902" w:author="Liu, Luyu" w:date="2020-07-30T14:37:00Z">
              <w:r w:rsidR="006A7A63" w:rsidRPr="00397CDC" w:rsidDel="008A1D02">
                <w:rPr>
                  <w:rFonts w:ascii="Times New Roman" w:hAnsi="Times New Roman" w:cs="Times New Roman"/>
                  <w:sz w:val="24"/>
                </w:rPr>
                <w:delText>0.00197</w:delText>
              </w:r>
            </w:del>
          </w:p>
        </w:tc>
        <w:tc>
          <w:tcPr>
            <w:tcW w:w="1072" w:type="dxa"/>
            <w:noWrap/>
            <w:vAlign w:val="bottom"/>
            <w:tcPrChange w:id="903" w:author="Liu, Luyu" w:date="2020-07-30T14:40:00Z">
              <w:tcPr>
                <w:tcW w:w="1033" w:type="dxa"/>
                <w:noWrap/>
                <w:vAlign w:val="bottom"/>
              </w:tcPr>
            </w:tcPrChange>
          </w:tcPr>
          <w:p w14:paraId="477896D7" w14:textId="22369B4F" w:rsidR="006A7A63" w:rsidRPr="00397CDC" w:rsidRDefault="006A7A63" w:rsidP="006A7A63">
            <w:pPr>
              <w:spacing w:after="160"/>
              <w:rPr>
                <w:rFonts w:ascii="Times New Roman" w:hAnsi="Times New Roman" w:cs="Times New Roman"/>
                <w:sz w:val="24"/>
              </w:rPr>
            </w:pPr>
            <w:ins w:id="904" w:author="Liu, Luyu" w:date="2020-07-30T14:37:00Z">
              <w:r w:rsidRPr="00FD7CDC">
                <w:rPr>
                  <w:rFonts w:ascii="Times New Roman" w:hAnsi="Times New Roman" w:cs="Times New Roman"/>
                  <w:sz w:val="24"/>
                  <w:rPrChange w:id="905" w:author="Liu, Luyu" w:date="2020-07-30T14:38:00Z">
                    <w:rPr>
                      <w:rFonts w:ascii="Calibri" w:hAnsi="Calibri" w:cs="Calibri"/>
                      <w:color w:val="000000"/>
                    </w:rPr>
                  </w:rPrChange>
                </w:rPr>
                <w:t>-1.215</w:t>
              </w:r>
            </w:ins>
            <w:del w:id="906" w:author="Liu, Luyu" w:date="2020-07-30T14:37:00Z">
              <w:r w:rsidRPr="00397CDC" w:rsidDel="008A1D02">
                <w:rPr>
                  <w:rFonts w:ascii="Times New Roman" w:hAnsi="Times New Roman" w:cs="Times New Roman"/>
                  <w:sz w:val="24"/>
                </w:rPr>
                <w:delText>-2.55</w:delText>
              </w:r>
            </w:del>
          </w:p>
        </w:tc>
        <w:tc>
          <w:tcPr>
            <w:tcW w:w="1737" w:type="dxa"/>
            <w:noWrap/>
            <w:vAlign w:val="bottom"/>
            <w:tcPrChange w:id="907" w:author="Liu, Luyu" w:date="2020-07-30T14:40:00Z">
              <w:tcPr>
                <w:tcW w:w="1668" w:type="dxa"/>
                <w:noWrap/>
                <w:vAlign w:val="bottom"/>
              </w:tcPr>
            </w:tcPrChange>
          </w:tcPr>
          <w:p w14:paraId="783F95F0" w14:textId="1BFBF9BE" w:rsidR="006A7A63" w:rsidRPr="00397CDC" w:rsidRDefault="000841ED" w:rsidP="006A7A63">
            <w:pPr>
              <w:spacing w:after="160"/>
              <w:rPr>
                <w:rFonts w:ascii="Times New Roman" w:hAnsi="Times New Roman" w:cs="Times New Roman"/>
                <w:sz w:val="24"/>
              </w:rPr>
            </w:pPr>
            <w:ins w:id="908" w:author="Liu, Luyu" w:date="2020-07-30T14:37:00Z">
              <w:r w:rsidRPr="008A6B31">
                <w:rPr>
                  <w:rFonts w:ascii="Times New Roman" w:hAnsi="Times New Roman" w:cs="Times New Roman"/>
                  <w:sz w:val="24"/>
                </w:rPr>
                <w:t>0.227</w:t>
              </w:r>
            </w:ins>
            <w:del w:id="909" w:author="Liu, Luyu" w:date="2020-07-30T14:37:00Z">
              <w:r w:rsidR="006A7A63" w:rsidRPr="00397CDC" w:rsidDel="008A1D02">
                <w:rPr>
                  <w:rFonts w:ascii="Times New Roman" w:hAnsi="Times New Roman" w:cs="Times New Roman"/>
                  <w:sz w:val="24"/>
                </w:rPr>
                <w:delText>0.01217</w:delText>
              </w:r>
            </w:del>
          </w:p>
        </w:tc>
        <w:tc>
          <w:tcPr>
            <w:tcW w:w="903" w:type="dxa"/>
            <w:tcPrChange w:id="910" w:author="Liu, Luyu" w:date="2020-07-30T14:40:00Z">
              <w:tcPr>
                <w:tcW w:w="872" w:type="dxa"/>
              </w:tcPr>
            </w:tcPrChange>
          </w:tcPr>
          <w:p w14:paraId="3A67FE3E" w14:textId="04E36B4D" w:rsidR="006A7A63" w:rsidRPr="00397CDC" w:rsidRDefault="00A52694" w:rsidP="008A6B31">
            <w:pPr>
              <w:spacing w:after="160"/>
              <w:rPr>
                <w:rFonts w:ascii="Times New Roman" w:hAnsi="Times New Roman" w:cs="Times New Roman"/>
                <w:sz w:val="24"/>
              </w:rPr>
            </w:pPr>
            <w:ins w:id="911" w:author="Liu, Luyu" w:date="2020-07-30T14:40:00Z">
              <w:r>
                <w:rPr>
                  <w:rFonts w:ascii="Times New Roman" w:hAnsi="Times New Roman" w:cs="Times New Roman"/>
                  <w:sz w:val="24"/>
                </w:rPr>
                <w:t>13.31</w:t>
              </w:r>
            </w:ins>
            <w:ins w:id="912" w:author="Liu, Luyu" w:date="2020-07-30T16:18:00Z">
              <w:r w:rsidR="00357EE7">
                <w:rPr>
                  <w:rFonts w:ascii="Times New Roman" w:hAnsi="Times New Roman" w:cs="Times New Roman"/>
                  <w:sz w:val="24"/>
                </w:rPr>
                <w:t xml:space="preserve"> </w:t>
              </w:r>
            </w:ins>
            <w:del w:id="913" w:author="Liu, Luyu" w:date="2020-07-30T14:40:00Z">
              <w:r w:rsidR="006A7A63" w:rsidRPr="00397CDC" w:rsidDel="006A7A63">
                <w:rPr>
                  <w:rFonts w:ascii="Times New Roman" w:hAnsi="Times New Roman" w:cs="Times New Roman"/>
                  <w:sz w:val="24"/>
                </w:rPr>
                <w:delText>1.21</w:delText>
              </w:r>
            </w:del>
          </w:p>
        </w:tc>
        <w:tc>
          <w:tcPr>
            <w:tcW w:w="977" w:type="dxa"/>
            <w:tcPrChange w:id="914" w:author="Liu, Luyu" w:date="2020-07-30T14:40:00Z">
              <w:tcPr>
                <w:tcW w:w="942" w:type="dxa"/>
              </w:tcPr>
            </w:tcPrChange>
          </w:tcPr>
          <w:p w14:paraId="42915349" w14:textId="6D3A58D9" w:rsidR="006A7A63" w:rsidRPr="00397CDC" w:rsidRDefault="000841ED" w:rsidP="006A7A63">
            <w:pPr>
              <w:spacing w:after="160"/>
              <w:rPr>
                <w:rFonts w:ascii="Times New Roman" w:hAnsi="Times New Roman" w:cs="Times New Roman"/>
                <w:sz w:val="24"/>
              </w:rPr>
            </w:pPr>
            <w:ins w:id="915" w:author="Liu, Luyu" w:date="2020-07-30T14:40:00Z">
              <w:r>
                <w:rPr>
                  <w:rFonts w:ascii="Times New Roman" w:hAnsi="Times New Roman" w:cs="Times New Roman"/>
                  <w:sz w:val="24"/>
                </w:rPr>
                <w:t>~0</w:t>
              </w:r>
            </w:ins>
            <w:del w:id="916" w:author="Liu, Luyu" w:date="2020-07-30T14:40:00Z">
              <w:r w:rsidR="006A7A63" w:rsidRPr="00397CDC" w:rsidDel="006A7A63">
                <w:rPr>
                  <w:rFonts w:ascii="Times New Roman" w:hAnsi="Times New Roman" w:cs="Times New Roman"/>
                  <w:sz w:val="24"/>
                </w:rPr>
                <w:delText>0.037</w:delText>
              </w:r>
            </w:del>
          </w:p>
        </w:tc>
      </w:tr>
      <w:tr w:rsidR="006A7A63" w:rsidRPr="00D22632" w14:paraId="38363838" w14:textId="77777777" w:rsidTr="006A7A63">
        <w:trPr>
          <w:trHeight w:val="233"/>
          <w:ins w:id="917" w:author="Liu, Luyu" w:date="2020-07-30T14:37:00Z"/>
          <w:trPrChange w:id="918" w:author="Liu, Luyu" w:date="2020-07-30T14:40:00Z">
            <w:trPr>
              <w:trHeight w:val="233"/>
            </w:trPr>
          </w:trPrChange>
        </w:trPr>
        <w:tc>
          <w:tcPr>
            <w:tcW w:w="2783" w:type="dxa"/>
            <w:noWrap/>
            <w:tcPrChange w:id="919" w:author="Liu, Luyu" w:date="2020-07-30T14:40:00Z">
              <w:tcPr>
                <w:tcW w:w="2155" w:type="dxa"/>
                <w:noWrap/>
              </w:tcPr>
            </w:tcPrChange>
          </w:tcPr>
          <w:p w14:paraId="73F29400" w14:textId="464006C4" w:rsidR="006A7A63" w:rsidRPr="00397CDC" w:rsidRDefault="006A7A63">
            <w:pPr>
              <w:spacing w:after="160"/>
              <w:rPr>
                <w:ins w:id="920" w:author="Liu, Luyu" w:date="2020-07-30T14:37:00Z"/>
                <w:rFonts w:ascii="Times New Roman" w:hAnsi="Times New Roman" w:cs="Times New Roman"/>
                <w:sz w:val="24"/>
              </w:rPr>
              <w:pPrChange w:id="921" w:author="Liu, Luyu" w:date="2020-07-30T14:38:00Z">
                <w:pPr/>
              </w:pPrChange>
            </w:pPr>
            <w:ins w:id="922" w:author="Liu, Luyu" w:date="2020-07-30T14:39:00Z">
              <w:r>
                <w:rPr>
                  <w:rFonts w:ascii="Times New Roman" w:hAnsi="Times New Roman" w:cs="Times New Roman"/>
                  <w:sz w:val="24"/>
                </w:rPr>
                <w:t>Ratio of households with no vehicles</w:t>
              </w:r>
            </w:ins>
          </w:p>
        </w:tc>
        <w:tc>
          <w:tcPr>
            <w:tcW w:w="236" w:type="dxa"/>
            <w:noWrap/>
            <w:vAlign w:val="bottom"/>
            <w:tcPrChange w:id="923" w:author="Liu, Luyu" w:date="2020-07-30T14:40:00Z">
              <w:tcPr>
                <w:tcW w:w="1103" w:type="dxa"/>
                <w:noWrap/>
                <w:vAlign w:val="bottom"/>
              </w:tcPr>
            </w:tcPrChange>
          </w:tcPr>
          <w:p w14:paraId="3C24C4BA" w14:textId="7479EBB6" w:rsidR="006A7A63" w:rsidRPr="00397CDC" w:rsidRDefault="00A52694">
            <w:pPr>
              <w:spacing w:after="160"/>
              <w:rPr>
                <w:ins w:id="924" w:author="Liu, Luyu" w:date="2020-07-30T14:37:00Z"/>
                <w:rFonts w:ascii="Times New Roman" w:hAnsi="Times New Roman" w:cs="Times New Roman"/>
                <w:sz w:val="24"/>
              </w:rPr>
              <w:pPrChange w:id="925" w:author="Liu, Luyu" w:date="2020-07-30T14:38:00Z">
                <w:pPr/>
              </w:pPrChange>
            </w:pPr>
            <w:ins w:id="926" w:author="Liu, Luyu" w:date="2020-07-30T14:37:00Z">
              <w:r w:rsidRPr="008A6B31">
                <w:rPr>
                  <w:rFonts w:ascii="Times New Roman" w:hAnsi="Times New Roman" w:cs="Times New Roman"/>
                  <w:sz w:val="24"/>
                </w:rPr>
                <w:t>0.307</w:t>
              </w:r>
            </w:ins>
          </w:p>
        </w:tc>
        <w:tc>
          <w:tcPr>
            <w:tcW w:w="1642" w:type="dxa"/>
            <w:noWrap/>
            <w:vAlign w:val="bottom"/>
            <w:tcPrChange w:id="927" w:author="Liu, Luyu" w:date="2020-07-30T14:40:00Z">
              <w:tcPr>
                <w:tcW w:w="1577" w:type="dxa"/>
                <w:noWrap/>
                <w:vAlign w:val="bottom"/>
              </w:tcPr>
            </w:tcPrChange>
          </w:tcPr>
          <w:p w14:paraId="699BEFCE" w14:textId="4B542853" w:rsidR="006A7A63" w:rsidRPr="00397CDC" w:rsidRDefault="000841ED">
            <w:pPr>
              <w:spacing w:after="160"/>
              <w:rPr>
                <w:ins w:id="928" w:author="Liu, Luyu" w:date="2020-07-30T14:37:00Z"/>
                <w:rFonts w:ascii="Times New Roman" w:hAnsi="Times New Roman" w:cs="Times New Roman"/>
                <w:sz w:val="24"/>
              </w:rPr>
              <w:pPrChange w:id="929" w:author="Liu, Luyu" w:date="2020-07-30T14:38:00Z">
                <w:pPr/>
              </w:pPrChange>
            </w:pPr>
            <w:ins w:id="930" w:author="Liu, Luyu" w:date="2020-07-30T14:37:00Z">
              <w:r w:rsidRPr="008A6B31">
                <w:rPr>
                  <w:rFonts w:ascii="Times New Roman" w:hAnsi="Times New Roman" w:cs="Times New Roman"/>
                  <w:sz w:val="24"/>
                </w:rPr>
                <w:t>0.177</w:t>
              </w:r>
            </w:ins>
          </w:p>
        </w:tc>
        <w:tc>
          <w:tcPr>
            <w:tcW w:w="1072" w:type="dxa"/>
            <w:noWrap/>
            <w:vAlign w:val="bottom"/>
            <w:tcPrChange w:id="931" w:author="Liu, Luyu" w:date="2020-07-30T14:40:00Z">
              <w:tcPr>
                <w:tcW w:w="1033" w:type="dxa"/>
                <w:noWrap/>
                <w:vAlign w:val="bottom"/>
              </w:tcPr>
            </w:tcPrChange>
          </w:tcPr>
          <w:p w14:paraId="1E4BA2AE" w14:textId="3FBB0638" w:rsidR="006A7A63" w:rsidRPr="00397CDC" w:rsidRDefault="006A7A63">
            <w:pPr>
              <w:spacing w:after="160"/>
              <w:rPr>
                <w:ins w:id="932" w:author="Liu, Luyu" w:date="2020-07-30T14:37:00Z"/>
                <w:rFonts w:ascii="Times New Roman" w:hAnsi="Times New Roman" w:cs="Times New Roman"/>
                <w:sz w:val="24"/>
              </w:rPr>
              <w:pPrChange w:id="933" w:author="Liu, Luyu" w:date="2020-07-30T14:38:00Z">
                <w:pPr/>
              </w:pPrChange>
            </w:pPr>
            <w:ins w:id="934" w:author="Liu, Luyu" w:date="2020-07-30T14:37:00Z">
              <w:r w:rsidRPr="00FD7CDC">
                <w:rPr>
                  <w:rFonts w:ascii="Times New Roman" w:hAnsi="Times New Roman" w:cs="Times New Roman"/>
                  <w:sz w:val="24"/>
                  <w:rPrChange w:id="935" w:author="Liu, Luyu" w:date="2020-07-30T14:38:00Z">
                    <w:rPr>
                      <w:rFonts w:ascii="Calibri" w:hAnsi="Calibri" w:cs="Calibri"/>
                      <w:color w:val="000000"/>
                    </w:rPr>
                  </w:rPrChange>
                </w:rPr>
                <w:t>1.732</w:t>
              </w:r>
            </w:ins>
          </w:p>
        </w:tc>
        <w:tc>
          <w:tcPr>
            <w:tcW w:w="1737" w:type="dxa"/>
            <w:noWrap/>
            <w:vAlign w:val="bottom"/>
            <w:tcPrChange w:id="936" w:author="Liu, Luyu" w:date="2020-07-30T14:40:00Z">
              <w:tcPr>
                <w:tcW w:w="1668" w:type="dxa"/>
                <w:noWrap/>
                <w:vAlign w:val="bottom"/>
              </w:tcPr>
            </w:tcPrChange>
          </w:tcPr>
          <w:p w14:paraId="56ACB5D1" w14:textId="762B77EE" w:rsidR="006A7A63" w:rsidRPr="00397CDC" w:rsidRDefault="000841ED">
            <w:pPr>
              <w:spacing w:after="160"/>
              <w:rPr>
                <w:ins w:id="937" w:author="Liu, Luyu" w:date="2020-07-30T14:37:00Z"/>
                <w:rFonts w:ascii="Times New Roman" w:hAnsi="Times New Roman" w:cs="Times New Roman"/>
                <w:sz w:val="24"/>
              </w:rPr>
              <w:pPrChange w:id="938" w:author="Liu, Luyu" w:date="2020-07-30T14:38:00Z">
                <w:pPr/>
              </w:pPrChange>
            </w:pPr>
            <w:ins w:id="939" w:author="Liu, Luyu" w:date="2020-07-30T14:37:00Z">
              <w:r w:rsidRPr="008A6B31">
                <w:rPr>
                  <w:rFonts w:ascii="Times New Roman" w:hAnsi="Times New Roman" w:cs="Times New Roman"/>
                  <w:sz w:val="24"/>
                </w:rPr>
                <w:t>0.0863</w:t>
              </w:r>
            </w:ins>
          </w:p>
        </w:tc>
        <w:tc>
          <w:tcPr>
            <w:tcW w:w="903" w:type="dxa"/>
            <w:tcPrChange w:id="940" w:author="Liu, Luyu" w:date="2020-07-30T14:40:00Z">
              <w:tcPr>
                <w:tcW w:w="872" w:type="dxa"/>
              </w:tcPr>
            </w:tcPrChange>
          </w:tcPr>
          <w:p w14:paraId="3AC7ED24" w14:textId="6ADE20EA" w:rsidR="006A7A63" w:rsidRPr="00397CDC" w:rsidRDefault="00A52694">
            <w:pPr>
              <w:spacing w:after="160"/>
              <w:rPr>
                <w:ins w:id="941" w:author="Liu, Luyu" w:date="2020-07-30T14:37:00Z"/>
                <w:rFonts w:ascii="Times New Roman" w:hAnsi="Times New Roman" w:cs="Times New Roman"/>
                <w:sz w:val="24"/>
              </w:rPr>
              <w:pPrChange w:id="942" w:author="Liu, Luyu" w:date="2020-07-30T14:38:00Z">
                <w:pPr/>
              </w:pPrChange>
            </w:pPr>
            <w:ins w:id="943" w:author="Liu, Luyu" w:date="2020-07-30T14:40:00Z">
              <w:r>
                <w:rPr>
                  <w:rFonts w:ascii="Times New Roman" w:hAnsi="Times New Roman" w:cs="Times New Roman"/>
                  <w:sz w:val="24"/>
                </w:rPr>
                <w:t>11.38</w:t>
              </w:r>
            </w:ins>
          </w:p>
        </w:tc>
        <w:tc>
          <w:tcPr>
            <w:tcW w:w="977" w:type="dxa"/>
            <w:tcPrChange w:id="944" w:author="Liu, Luyu" w:date="2020-07-30T14:40:00Z">
              <w:tcPr>
                <w:tcW w:w="942" w:type="dxa"/>
              </w:tcPr>
            </w:tcPrChange>
          </w:tcPr>
          <w:p w14:paraId="22E14C3B" w14:textId="4E604FFE" w:rsidR="006A7A63" w:rsidRPr="00397CDC" w:rsidRDefault="000841ED">
            <w:pPr>
              <w:spacing w:after="160"/>
              <w:rPr>
                <w:ins w:id="945" w:author="Liu, Luyu" w:date="2020-07-30T14:37:00Z"/>
                <w:rFonts w:ascii="Times New Roman" w:hAnsi="Times New Roman" w:cs="Times New Roman"/>
                <w:sz w:val="24"/>
              </w:rPr>
              <w:pPrChange w:id="946" w:author="Liu, Luyu" w:date="2020-07-30T14:38:00Z">
                <w:pPr/>
              </w:pPrChange>
            </w:pPr>
            <w:ins w:id="947" w:author="Liu, Luyu" w:date="2020-07-30T14:40:00Z">
              <w:r>
                <w:rPr>
                  <w:rFonts w:ascii="Times New Roman" w:hAnsi="Times New Roman" w:cs="Times New Roman"/>
                  <w:sz w:val="24"/>
                </w:rPr>
                <w:t>0.017</w:t>
              </w:r>
            </w:ins>
          </w:p>
        </w:tc>
      </w:tr>
    </w:tbl>
    <w:p w14:paraId="75335291" w14:textId="3BEE55C6" w:rsidR="00077492" w:rsidDel="00446080" w:rsidRDefault="00077492">
      <w:pPr>
        <w:spacing w:line="240" w:lineRule="auto"/>
        <w:jc w:val="center"/>
        <w:rPr>
          <w:del w:id="948" w:author="Liu, Luyu" w:date="2020-08-02T21:31:00Z"/>
          <w:rFonts w:ascii="Times New Roman" w:hAnsi="Times New Roman" w:cs="Times New Roman"/>
          <w:sz w:val="24"/>
        </w:rPr>
        <w:pPrChange w:id="949" w:author="Liu, Luyu" w:date="2020-07-20T23:14:00Z">
          <w:pPr>
            <w:spacing w:line="480" w:lineRule="auto"/>
            <w:jc w:val="center"/>
          </w:pPr>
        </w:pPrChange>
      </w:pPr>
      <w:bookmarkStart w:id="950" w:name="_Ref46957630"/>
      <w:del w:id="951" w:author="Liu, Luyu" w:date="2020-08-02T21:31:00Z">
        <w:r w:rsidRPr="00924837" w:rsidDel="00446080">
          <w:rPr>
            <w:rFonts w:ascii="Times New Roman" w:hAnsi="Times New Roman" w:cs="Times New Roman"/>
            <w:sz w:val="24"/>
          </w:rPr>
          <w:delText xml:space="preserve">Table </w:delText>
        </w:r>
        <w:r w:rsidRPr="00924837" w:rsidDel="00446080">
          <w:rPr>
            <w:rFonts w:ascii="Times New Roman" w:hAnsi="Times New Roman" w:cs="Times New Roman"/>
            <w:sz w:val="24"/>
          </w:rPr>
          <w:fldChar w:fldCharType="begin"/>
        </w:r>
        <w:r w:rsidRPr="00924837" w:rsidDel="00446080">
          <w:rPr>
            <w:rFonts w:ascii="Times New Roman" w:hAnsi="Times New Roman" w:cs="Times New Roman"/>
            <w:sz w:val="24"/>
          </w:rPr>
          <w:delInstrText xml:space="preserve"> SEQ Table \* ARABIC </w:delInstrText>
        </w:r>
        <w:r w:rsidRPr="00924837" w:rsidDel="00446080">
          <w:rPr>
            <w:rFonts w:ascii="Times New Roman" w:hAnsi="Times New Roman" w:cs="Times New Roman"/>
            <w:sz w:val="24"/>
          </w:rPr>
          <w:fldChar w:fldCharType="separate"/>
        </w:r>
        <w:r w:rsidDel="00446080">
          <w:rPr>
            <w:rFonts w:ascii="Times New Roman" w:hAnsi="Times New Roman" w:cs="Times New Roman"/>
            <w:noProof/>
            <w:sz w:val="24"/>
          </w:rPr>
          <w:delText>1</w:delText>
        </w:r>
        <w:r w:rsidRPr="00924837" w:rsidDel="00446080">
          <w:rPr>
            <w:rFonts w:ascii="Times New Roman" w:hAnsi="Times New Roman" w:cs="Times New Roman"/>
            <w:sz w:val="24"/>
          </w:rPr>
          <w:fldChar w:fldCharType="end"/>
        </w:r>
        <w:bookmarkEnd w:id="950"/>
        <w:r w:rsidRPr="00924837" w:rsidDel="00446080">
          <w:rPr>
            <w:rFonts w:ascii="Times New Roman" w:hAnsi="Times New Roman" w:cs="Times New Roman"/>
            <w:sz w:val="24"/>
          </w:rPr>
          <w:delText xml:space="preserve">: </w:delText>
        </w:r>
        <w:r w:rsidDel="00446080">
          <w:rPr>
            <w:rFonts w:ascii="Times New Roman" w:hAnsi="Times New Roman" w:cs="Times New Roman"/>
            <w:sz w:val="24"/>
          </w:rPr>
          <w:delText>R</w:delText>
        </w:r>
        <w:r w:rsidRPr="00924837" w:rsidDel="00446080">
          <w:rPr>
            <w:rFonts w:ascii="Times New Roman" w:hAnsi="Times New Roman" w:cs="Times New Roman"/>
            <w:sz w:val="24"/>
          </w:rPr>
          <w:delText>esults</w:delText>
        </w:r>
        <w:r w:rsidDel="00446080">
          <w:rPr>
            <w:rFonts w:ascii="Times New Roman" w:hAnsi="Times New Roman" w:cs="Times New Roman"/>
            <w:sz w:val="24"/>
          </w:rPr>
          <w:delText xml:space="preserve"> from regression analysis of </w:delText>
        </w:r>
      </w:del>
      <w:del w:id="952" w:author="Liu, Luyu" w:date="2020-07-29T17:26:00Z">
        <w:r w:rsidDel="00E71AC6">
          <w:rPr>
            <w:rFonts w:ascii="Times New Roman" w:hAnsi="Times New Roman" w:cs="Times New Roman"/>
            <w:sz w:val="24"/>
          </w:rPr>
          <w:delText>floor</w:delText>
        </w:r>
      </w:del>
      <w:del w:id="953" w:author="Liu, Luyu" w:date="2020-08-02T21:31:00Z">
        <w:r w:rsidDel="00446080">
          <w:rPr>
            <w:rFonts w:ascii="Times New Roman" w:hAnsi="Times New Roman" w:cs="Times New Roman"/>
            <w:sz w:val="24"/>
          </w:rPr>
          <w:delText xml:space="preserve"> values with socio-economic and awareness indicators </w:delText>
        </w:r>
      </w:del>
    </w:p>
    <w:p w14:paraId="4CF378F7" w14:textId="77777777" w:rsidR="00077492" w:rsidRDefault="00077492">
      <w:pPr>
        <w:spacing w:line="240" w:lineRule="auto"/>
        <w:ind w:firstLine="720"/>
        <w:rPr>
          <w:rFonts w:ascii="Times New Roman" w:hAnsi="Times New Roman" w:cs="Times New Roman"/>
          <w:sz w:val="24"/>
        </w:rPr>
        <w:pPrChange w:id="954" w:author="Liu, Luyu" w:date="2020-07-20T23:14:00Z">
          <w:pPr>
            <w:spacing w:line="480" w:lineRule="auto"/>
            <w:ind w:firstLine="720"/>
          </w:pPr>
        </w:pPrChange>
      </w:pPr>
    </w:p>
    <w:p w14:paraId="337471F9" w14:textId="77777777" w:rsidR="00077492" w:rsidRPr="00FF2732" w:rsidRDefault="00077492">
      <w:pPr>
        <w:spacing w:line="240" w:lineRule="auto"/>
        <w:jc w:val="both"/>
        <w:rPr>
          <w:rStyle w:val="Emphasis"/>
          <w:rPrChange w:id="955" w:author="Liu, Luyu" w:date="2020-08-02T21:18:00Z">
            <w:rPr/>
          </w:rPrChange>
        </w:rPr>
        <w:pPrChange w:id="956" w:author="Liu, Luyu" w:date="2020-08-02T21:18:00Z">
          <w:pPr>
            <w:pStyle w:val="ListParagraph"/>
            <w:numPr>
              <w:ilvl w:val="2"/>
              <w:numId w:val="2"/>
            </w:numPr>
            <w:spacing w:line="480" w:lineRule="auto"/>
            <w:ind w:hanging="720"/>
            <w:jc w:val="both"/>
          </w:pPr>
        </w:pPrChange>
      </w:pPr>
      <w:r w:rsidRPr="00FF2732">
        <w:rPr>
          <w:rStyle w:val="Emphasis"/>
          <w:rPrChange w:id="957" w:author="Liu, Luyu" w:date="2020-08-02T21:18:00Z">
            <w:rPr/>
          </w:rPrChange>
        </w:rPr>
        <w:t>Population with non-physical occupations</w:t>
      </w:r>
    </w:p>
    <w:p w14:paraId="154539EC" w14:textId="77777777" w:rsidR="00077492" w:rsidRDefault="00077492">
      <w:pPr>
        <w:spacing w:line="240" w:lineRule="auto"/>
        <w:ind w:firstLine="720"/>
        <w:jc w:val="both"/>
        <w:rPr>
          <w:rFonts w:ascii="Times New Roman" w:hAnsi="Times New Roman" w:cs="Times New Roman"/>
          <w:sz w:val="24"/>
        </w:rPr>
        <w:pPrChange w:id="958" w:author="Liu, Luyu" w:date="2020-08-02T21:21: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0E184B02" w:rsidR="00077492" w:rsidRDefault="00077492">
      <w:pPr>
        <w:spacing w:line="240" w:lineRule="auto"/>
        <w:ind w:firstLine="720"/>
        <w:jc w:val="both"/>
        <w:rPr>
          <w:rFonts w:ascii="Times New Roman" w:hAnsi="Times New Roman" w:cs="Times New Roman"/>
          <w:sz w:val="24"/>
        </w:rPr>
        <w:pPrChange w:id="959" w:author="Liu, Luyu" w:date="2020-07-20T23:14:00Z">
          <w:pPr>
            <w:spacing w:line="480" w:lineRule="auto"/>
            <w:ind w:firstLine="720"/>
            <w:jc w:val="both"/>
          </w:pPr>
        </w:pPrChange>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very significant negative correlation between </w:t>
      </w:r>
      <w:ins w:id="960"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 xml:space="preserve">Hispanic population and </w:t>
      </w:r>
      <w:ins w:id="961"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 xml:space="preserve">population with non-physical occupations suggests vulnerability of Hispanic populations during this health crisis: if a city has a higher Hispanic population, it is likely for the city to have a higher </w:t>
      </w:r>
      <w:del w:id="962" w:author="Liu, Luyu" w:date="2020-07-29T17:26:00Z">
        <w:r w:rsidDel="00E71AC6">
          <w:rPr>
            <w:rFonts w:ascii="Times New Roman" w:hAnsi="Times New Roman" w:cs="Times New Roman"/>
            <w:sz w:val="24"/>
          </w:rPr>
          <w:delText>floor</w:delText>
        </w:r>
      </w:del>
      <w:ins w:id="96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7]","plainTextFormattedCitation":"[37]","previouslyFormattedCitation":"[36]"},"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w:t>
      </w:r>
      <w:ins w:id="964" w:author="Liu, Luyu" w:date="2020-08-03T21:34:00Z">
        <w:r w:rsidR="0050689E">
          <w:rPr>
            <w:rFonts w:ascii="Times New Roman" w:hAnsi="Times New Roman" w:cs="Times New Roman"/>
            <w:sz w:val="24"/>
          </w:rPr>
          <w:t xml:space="preserve">The correlation </w:t>
        </w:r>
      </w:ins>
      <w:ins w:id="965" w:author="Liu, Luyu" w:date="2020-08-03T21:27:00Z">
        <w:r w:rsidR="005B7FEC">
          <w:rPr>
            <w:rFonts w:ascii="Times New Roman" w:hAnsi="Times New Roman" w:cs="Times New Roman"/>
            <w:sz w:val="24"/>
          </w:rPr>
          <w:t>conclusion also applies to the m</w:t>
        </w:r>
      </w:ins>
      <w:ins w:id="966" w:author="Liu, Luyu" w:date="2020-08-03T21:24:00Z">
        <w:r w:rsidR="00BD67B7">
          <w:rPr>
            <w:rFonts w:ascii="Times New Roman" w:hAnsi="Times New Roman" w:cs="Times New Roman"/>
            <w:sz w:val="24"/>
          </w:rPr>
          <w:t>edian income, population density, and employment density</w:t>
        </w:r>
      </w:ins>
      <w:ins w:id="967" w:author="Liu, Luyu" w:date="2020-08-03T21:34:00Z">
        <w:r w:rsidR="00AD3883">
          <w:rPr>
            <w:rFonts w:ascii="Times New Roman" w:hAnsi="Times New Roman" w:cs="Times New Roman"/>
            <w:sz w:val="24"/>
          </w:rPr>
          <w:t>, which</w:t>
        </w:r>
      </w:ins>
      <w:ins w:id="968" w:author="Liu, Luyu" w:date="2020-08-03T21:24:00Z">
        <w:r w:rsidR="00BD67B7">
          <w:rPr>
            <w:rFonts w:ascii="Times New Roman" w:hAnsi="Times New Roman" w:cs="Times New Roman"/>
            <w:sz w:val="24"/>
          </w:rPr>
          <w:t xml:space="preserve"> are all correlated with the ratio of population with non-physical occupations</w:t>
        </w:r>
        <w:r w:rsidR="009733E9">
          <w:rPr>
            <w:rFonts w:ascii="Times New Roman" w:hAnsi="Times New Roman" w:cs="Times New Roman"/>
            <w:sz w:val="24"/>
          </w:rPr>
          <w:t>.</w:t>
        </w:r>
      </w:ins>
    </w:p>
    <w:p w14:paraId="74548DB7" w14:textId="58D24B81" w:rsidR="00077492" w:rsidRDefault="00077492">
      <w:pPr>
        <w:spacing w:line="240" w:lineRule="auto"/>
        <w:jc w:val="both"/>
        <w:rPr>
          <w:rFonts w:ascii="Times New Roman" w:hAnsi="Times New Roman" w:cs="Times New Roman"/>
          <w:sz w:val="24"/>
        </w:rPr>
        <w:pPrChange w:id="969" w:author="Liu, Luyu" w:date="2020-07-20T23:14:00Z">
          <w:pPr>
            <w:spacing w:line="480" w:lineRule="auto"/>
            <w:jc w:val="both"/>
          </w:pPr>
        </w:pPrChange>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Meanwhile, the top-four occupation categories that are most likely to still using transit are production, installation, maintenance and repair, food preparation and serving related, and protective service. Although the categorizations of the survey and the ACS data are different, this is generally consistent with the non-physical occupation categories we derived from that data. </w:t>
      </w:r>
    </w:p>
    <w:p w14:paraId="6ACDA72E" w14:textId="6DF97531" w:rsidR="00077492" w:rsidRDefault="00077492">
      <w:pPr>
        <w:spacing w:line="240" w:lineRule="auto"/>
        <w:ind w:firstLine="720"/>
        <w:jc w:val="both"/>
        <w:rPr>
          <w:rFonts w:ascii="Times New Roman" w:hAnsi="Times New Roman" w:cs="Times New Roman"/>
          <w:sz w:val="24"/>
        </w:rPr>
        <w:pPrChange w:id="970" w:author="Liu, Luyu" w:date="2020-07-20T23:14: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8]"},"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w:t>
      </w:r>
      <w:r>
        <w:rPr>
          <w:rFonts w:ascii="Times New Roman" w:hAnsi="Times New Roman" w:cs="Times New Roman"/>
          <w:sz w:val="24"/>
        </w:rPr>
        <w:lastRenderedPageBreak/>
        <w:t xml:space="preserve">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8]"},"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pPr>
        <w:spacing w:line="240" w:lineRule="auto"/>
        <w:rPr>
          <w:rFonts w:ascii="Times New Roman" w:hAnsi="Times New Roman" w:cs="Times New Roman"/>
          <w:sz w:val="24"/>
        </w:rPr>
        <w:pPrChange w:id="971" w:author="Liu, Luyu" w:date="2020-07-20T23:14:00Z">
          <w:pPr>
            <w:spacing w:line="480" w:lineRule="auto"/>
          </w:pPr>
        </w:pPrChange>
      </w:pPr>
    </w:p>
    <w:p w14:paraId="2AB1FC09" w14:textId="77777777" w:rsidR="00077492" w:rsidRPr="00FF2732" w:rsidRDefault="00077492">
      <w:pPr>
        <w:spacing w:line="240" w:lineRule="auto"/>
        <w:jc w:val="both"/>
        <w:rPr>
          <w:rStyle w:val="Emphasis"/>
          <w:rPrChange w:id="972" w:author="Liu, Luyu" w:date="2020-08-02T21:18:00Z">
            <w:rPr/>
          </w:rPrChange>
        </w:rPr>
        <w:pPrChange w:id="973" w:author="Liu, Luyu" w:date="2020-08-02T21:18:00Z">
          <w:pPr>
            <w:pStyle w:val="ListParagraph"/>
            <w:numPr>
              <w:ilvl w:val="2"/>
              <w:numId w:val="2"/>
            </w:numPr>
            <w:spacing w:line="480" w:lineRule="auto"/>
            <w:ind w:hanging="720"/>
            <w:jc w:val="both"/>
          </w:pPr>
        </w:pPrChange>
      </w:pPr>
      <w:r w:rsidRPr="00FF2732">
        <w:rPr>
          <w:rStyle w:val="Emphasis"/>
          <w:rPrChange w:id="974" w:author="Liu, Luyu" w:date="2020-08-02T21:18:00Z">
            <w:rPr/>
          </w:rPrChange>
        </w:rPr>
        <w:t>Age</w:t>
      </w:r>
    </w:p>
    <w:p w14:paraId="091EBDEA" w14:textId="2C15A921" w:rsidR="00077492" w:rsidRDefault="00077492">
      <w:pPr>
        <w:spacing w:line="240" w:lineRule="auto"/>
        <w:ind w:firstLine="720"/>
        <w:jc w:val="both"/>
        <w:rPr>
          <w:rFonts w:ascii="Times New Roman" w:hAnsi="Times New Roman" w:cs="Times New Roman"/>
          <w:sz w:val="24"/>
        </w:rPr>
        <w:pPrChange w:id="975" w:author="Liu, Luyu" w:date="2020-08-02T21:21:00Z">
          <w:pPr>
            <w:spacing w:line="480" w:lineRule="auto"/>
            <w:jc w:val="both"/>
          </w:pPr>
        </w:pPrChange>
      </w:pPr>
      <w:r>
        <w:rPr>
          <w:rFonts w:ascii="Times New Roman" w:hAnsi="Times New Roman" w:cs="Times New Roman"/>
          <w:sz w:val="24"/>
        </w:rPr>
        <w:t xml:space="preserve">The ratio of the population over 45 years old is associated with higher </w:t>
      </w:r>
      <w:del w:id="976" w:author="Liu, Luyu" w:date="2020-07-29T17:26:00Z">
        <w:r w:rsidDel="00E71AC6">
          <w:rPr>
            <w:rFonts w:ascii="Times New Roman" w:hAnsi="Times New Roman" w:cs="Times New Roman"/>
            <w:sz w:val="24"/>
          </w:rPr>
          <w:delText>floor</w:delText>
        </w:r>
      </w:del>
      <w:ins w:id="97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8]"},"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pPr>
        <w:spacing w:line="240" w:lineRule="auto"/>
        <w:rPr>
          <w:rFonts w:ascii="Times New Roman" w:hAnsi="Times New Roman" w:cs="Times New Roman"/>
          <w:sz w:val="24"/>
        </w:rPr>
        <w:pPrChange w:id="978" w:author="Liu, Luyu" w:date="2020-07-20T23:14:00Z">
          <w:pPr>
            <w:spacing w:line="480" w:lineRule="auto"/>
          </w:pPr>
        </w:pPrChange>
      </w:pPr>
    </w:p>
    <w:p w14:paraId="6F8DA79B" w14:textId="77777777" w:rsidR="00077492" w:rsidRPr="00FF2732" w:rsidRDefault="00077492">
      <w:pPr>
        <w:spacing w:line="240" w:lineRule="auto"/>
        <w:jc w:val="both"/>
        <w:rPr>
          <w:rStyle w:val="Emphasis"/>
          <w:rPrChange w:id="979" w:author="Liu, Luyu" w:date="2020-08-02T21:19:00Z">
            <w:rPr/>
          </w:rPrChange>
        </w:rPr>
        <w:pPrChange w:id="980" w:author="Liu, Luyu" w:date="2020-08-02T21:19:00Z">
          <w:pPr>
            <w:pStyle w:val="ListParagraph"/>
            <w:numPr>
              <w:ilvl w:val="2"/>
              <w:numId w:val="2"/>
            </w:numPr>
            <w:spacing w:line="480" w:lineRule="auto"/>
            <w:ind w:hanging="720"/>
            <w:jc w:val="both"/>
          </w:pPr>
        </w:pPrChange>
      </w:pPr>
      <w:r w:rsidRPr="00FF2732">
        <w:rPr>
          <w:rStyle w:val="Emphasis"/>
          <w:rPrChange w:id="981" w:author="Liu, Luyu" w:date="2020-08-02T21:19:00Z">
            <w:rPr/>
          </w:rPrChange>
        </w:rPr>
        <w:t>African American</w:t>
      </w:r>
    </w:p>
    <w:p w14:paraId="2863D3FB" w14:textId="317543C2" w:rsidR="00077492" w:rsidRDefault="00077492">
      <w:pPr>
        <w:spacing w:line="240" w:lineRule="auto"/>
        <w:ind w:firstLine="720"/>
        <w:jc w:val="both"/>
        <w:rPr>
          <w:rFonts w:ascii="Times New Roman" w:hAnsi="Times New Roman" w:cs="Times New Roman"/>
          <w:sz w:val="24"/>
        </w:rPr>
        <w:pPrChange w:id="982" w:author="Liu, Luyu" w:date="2020-08-02T21:21:00Z">
          <w:pPr>
            <w:spacing w:line="480" w:lineRule="auto"/>
            <w:jc w:val="both"/>
          </w:pPr>
        </w:pPrChange>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w:t>
      </w:r>
      <w:ins w:id="983" w:author="Liu, Luyu" w:date="2020-07-29T23:39:00Z">
        <w:r w:rsidR="002130AB">
          <w:rPr>
            <w:rFonts w:ascii="Times New Roman" w:hAnsi="Times New Roman" w:cs="Times New Roman"/>
            <w:sz w:val="24"/>
          </w:rPr>
          <w:t xml:space="preserve">in </w:t>
        </w:r>
      </w:ins>
      <w:ins w:id="984"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985"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r w:rsidR="00057EE9">
          <w:rPr>
            <w:rFonts w:ascii="Times New Roman" w:hAnsi="Times New Roman" w:cs="Times New Roman"/>
            <w:sz w:val="24"/>
          </w:rPr>
          <w:fldChar w:fldCharType="end"/>
        </w:r>
      </w:ins>
      <w:ins w:id="986" w:author="Liu, Luyu" w:date="2020-07-29T23:39:00Z">
        <w:r w:rsidR="002130AB">
          <w:rPr>
            <w:rFonts w:ascii="Times New Roman" w:hAnsi="Times New Roman" w:cs="Times New Roman"/>
            <w:sz w:val="24"/>
          </w:rPr>
          <w:fldChar w:fldCharType="begin"/>
        </w:r>
        <w:r w:rsidR="002130AB">
          <w:rPr>
            <w:rFonts w:ascii="Times New Roman" w:hAnsi="Times New Roman" w:cs="Times New Roman"/>
            <w:sz w:val="24"/>
          </w:rPr>
          <w:instrText xml:space="preserve"> REF _Ref46957630 \h </w:instrText>
        </w:r>
      </w:ins>
      <w:r w:rsidR="002130AB">
        <w:rPr>
          <w:rFonts w:ascii="Times New Roman" w:hAnsi="Times New Roman" w:cs="Times New Roman"/>
          <w:sz w:val="24"/>
        </w:rPr>
      </w:r>
      <w:del w:id="987" w:author="Liu, Luyu" w:date="2020-08-02T21:32:00Z">
        <w:r w:rsidR="002130AB">
          <w:rPr>
            <w:rFonts w:ascii="Times New Roman" w:hAnsi="Times New Roman" w:cs="Times New Roman"/>
            <w:sz w:val="24"/>
          </w:rPr>
          <w:fldChar w:fldCharType="end"/>
        </w:r>
      </w:del>
      <w:ins w:id="988" w:author="Liu, Luyu" w:date="2020-07-29T23:39:00Z">
        <w:r w:rsidR="002130AB">
          <w:rPr>
            <w:rFonts w:ascii="Times New Roman" w:hAnsi="Times New Roman" w:cs="Times New Roman"/>
            <w:sz w:val="24"/>
          </w:rPr>
          <w:t xml:space="preserve"> </w:t>
        </w:r>
      </w:ins>
      <w:del w:id="989" w:author="Liu, Luyu" w:date="2020-07-29T23:39:00Z">
        <w:r w:rsidRPr="003522AB" w:rsidDel="002130AB">
          <w:rPr>
            <w:rFonts w:ascii="Times New Roman" w:hAnsi="Times New Roman" w:cs="Times New Roman"/>
            <w:sz w:val="24"/>
          </w:rPr>
          <w:delText xml:space="preserve">in </w:delText>
        </w:r>
        <w:r w:rsidRPr="003522AB" w:rsidDel="002130AB">
          <w:rPr>
            <w:rFonts w:ascii="Times New Roman" w:hAnsi="Times New Roman" w:cs="Times New Roman"/>
            <w:sz w:val="24"/>
          </w:rPr>
          <w:fldChar w:fldCharType="begin"/>
        </w:r>
        <w:r w:rsidRPr="003522AB" w:rsidDel="002130AB">
          <w:rPr>
            <w:rFonts w:ascii="Times New Roman" w:hAnsi="Times New Roman" w:cs="Times New Roman"/>
            <w:sz w:val="24"/>
          </w:rPr>
          <w:delInstrText xml:space="preserve"> REF _Ref38480053 \h </w:delInstrText>
        </w:r>
        <w:r w:rsidDel="002130AB">
          <w:rPr>
            <w:rFonts w:ascii="Times New Roman" w:hAnsi="Times New Roman" w:cs="Times New Roman"/>
            <w:sz w:val="24"/>
          </w:rPr>
          <w:delInstrText xml:space="preserve"> \* MERGEFORMAT </w:delInstrText>
        </w:r>
        <w:r w:rsidRPr="003522AB" w:rsidDel="002130AB">
          <w:rPr>
            <w:rFonts w:ascii="Times New Roman" w:hAnsi="Times New Roman" w:cs="Times New Roman"/>
            <w:sz w:val="24"/>
          </w:rPr>
        </w:r>
        <w:r w:rsidRPr="003522AB" w:rsidDel="002130AB">
          <w:rPr>
            <w:rFonts w:ascii="Times New Roman" w:hAnsi="Times New Roman" w:cs="Times New Roman"/>
            <w:sz w:val="24"/>
          </w:rPr>
          <w:fldChar w:fldCharType="separate"/>
        </w:r>
        <w:r w:rsidRPr="003522AB" w:rsidDel="002130AB">
          <w:rPr>
            <w:rFonts w:ascii="Times New Roman" w:hAnsi="Times New Roman" w:cs="Times New Roman"/>
            <w:sz w:val="24"/>
          </w:rPr>
          <w:delText xml:space="preserve">Table </w:delText>
        </w:r>
        <w:r w:rsidRPr="003522AB" w:rsidDel="002130AB">
          <w:rPr>
            <w:rFonts w:ascii="Times New Roman" w:hAnsi="Times New Roman" w:cs="Times New Roman"/>
            <w:noProof/>
            <w:sz w:val="24"/>
          </w:rPr>
          <w:delText>1</w:delText>
        </w:r>
        <w:r w:rsidRPr="003522AB" w:rsidDel="002130AB">
          <w:rPr>
            <w:rFonts w:ascii="Times New Roman" w:hAnsi="Times New Roman" w:cs="Times New Roman"/>
            <w:sz w:val="24"/>
          </w:rPr>
          <w:fldChar w:fldCharType="end"/>
        </w:r>
        <w:r w:rsidDel="002130AB">
          <w:rPr>
            <w:rFonts w:ascii="Times New Roman" w:hAnsi="Times New Roman" w:cs="Times New Roman"/>
            <w:sz w:val="24"/>
          </w:rPr>
          <w:delText xml:space="preserve"> </w:delText>
        </w:r>
      </w:del>
      <w:r>
        <w:rPr>
          <w:rFonts w:ascii="Times New Roman" w:hAnsi="Times New Roman" w:cs="Times New Roman"/>
          <w:sz w:val="24"/>
        </w:rPr>
        <w:t>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w:t>
      </w:r>
      <w:del w:id="990" w:author="Liu, Luyu" w:date="2020-07-29T17:26:00Z">
        <w:r w:rsidDel="00E71AC6">
          <w:rPr>
            <w:rFonts w:ascii="Times New Roman" w:hAnsi="Times New Roman" w:cs="Times New Roman"/>
            <w:sz w:val="24"/>
          </w:rPr>
          <w:delText>floor</w:delText>
        </w:r>
      </w:del>
      <w:ins w:id="99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African American population’s transit demand supports the conclusion that cities with more African Americans are more likely to have a higher </w:t>
      </w:r>
      <w:del w:id="992" w:author="Liu, Luyu" w:date="2020-07-29T17:26:00Z">
        <w:r w:rsidDel="00E71AC6">
          <w:rPr>
            <w:rFonts w:ascii="Times New Roman" w:hAnsi="Times New Roman" w:cs="Times New Roman"/>
            <w:sz w:val="24"/>
          </w:rPr>
          <w:delText>floor</w:delText>
        </w:r>
      </w:del>
      <w:ins w:id="99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w:t>
      </w:r>
    </w:p>
    <w:p w14:paraId="18C8029A" w14:textId="586B6EDE" w:rsidR="00077492" w:rsidRDefault="00077492">
      <w:pPr>
        <w:spacing w:line="240" w:lineRule="auto"/>
        <w:jc w:val="both"/>
        <w:rPr>
          <w:rFonts w:ascii="Times New Roman" w:hAnsi="Times New Roman" w:cs="Times New Roman"/>
          <w:sz w:val="24"/>
        </w:rPr>
        <w:pPrChange w:id="994" w:author="Liu, Luyu" w:date="2020-07-20T23:14:00Z">
          <w:pPr>
            <w:spacing w:line="480" w:lineRule="auto"/>
            <w:jc w:val="both"/>
          </w:pPr>
        </w:pPrChange>
      </w:pPr>
      <w:r>
        <w:rPr>
          <w:rFonts w:ascii="Times New Roman" w:hAnsi="Times New Roman" w:cs="Times New Roman"/>
          <w:sz w:val="24"/>
        </w:rPr>
        <w:tab/>
        <w:t xml:space="preserve">Higher </w:t>
      </w:r>
      <w:del w:id="995" w:author="Liu, Luyu" w:date="2020-07-29T17:26:00Z">
        <w:r w:rsidDel="00E71AC6">
          <w:rPr>
            <w:rFonts w:ascii="Times New Roman" w:hAnsi="Times New Roman" w:cs="Times New Roman"/>
            <w:sz w:val="24"/>
          </w:rPr>
          <w:delText>floor</w:delText>
        </w:r>
      </w:del>
      <w:ins w:id="99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also highly correlated with larger ratios of females in the population; however, we also d</w:t>
      </w:r>
      <w:ins w:id="997" w:author="Liu, Luyu" w:date="2020-08-02T22:09:00Z">
        <w:r w:rsidR="009F217C">
          <w:rPr>
            <w:rFonts w:ascii="Times New Roman" w:hAnsi="Times New Roman" w:cs="Times New Roman"/>
            <w:sz w:val="24"/>
          </w:rPr>
          <w:t>id</w:t>
        </w:r>
      </w:ins>
      <w:del w:id="998" w:author="Liu, Luyu" w:date="2020-08-02T22:09:00Z">
        <w:r w:rsidDel="009F217C">
          <w:rPr>
            <w:rFonts w:ascii="Times New Roman" w:hAnsi="Times New Roman" w:cs="Times New Roman"/>
            <w:sz w:val="24"/>
          </w:rPr>
          <w:delText>o</w:delText>
        </w:r>
      </w:del>
      <w:r>
        <w:rPr>
          <w:rFonts w:ascii="Times New Roman" w:hAnsi="Times New Roman" w:cs="Times New Roman"/>
          <w:sz w:val="24"/>
        </w:rPr>
        <w:t xml:space="preserve">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pPr>
        <w:spacing w:line="240" w:lineRule="auto"/>
        <w:rPr>
          <w:rFonts w:ascii="Times New Roman" w:hAnsi="Times New Roman" w:cs="Times New Roman"/>
          <w:sz w:val="24"/>
        </w:rPr>
        <w:pPrChange w:id="999" w:author="Liu, Luyu" w:date="2020-07-20T23:14:00Z">
          <w:pPr>
            <w:spacing w:line="480" w:lineRule="auto"/>
          </w:pPr>
        </w:pPrChange>
      </w:pPr>
    </w:p>
    <w:p w14:paraId="64ED299A" w14:textId="77777777" w:rsidR="00077492" w:rsidRPr="00FF2732" w:rsidRDefault="00077492">
      <w:pPr>
        <w:spacing w:line="240" w:lineRule="auto"/>
        <w:jc w:val="both"/>
        <w:rPr>
          <w:rStyle w:val="Emphasis"/>
          <w:rPrChange w:id="1000" w:author="Liu, Luyu" w:date="2020-08-02T21:19:00Z">
            <w:rPr/>
          </w:rPrChange>
        </w:rPr>
        <w:pPrChange w:id="1001" w:author="Liu, Luyu" w:date="2020-08-02T21:19:00Z">
          <w:pPr>
            <w:pStyle w:val="ListParagraph"/>
            <w:numPr>
              <w:ilvl w:val="2"/>
              <w:numId w:val="2"/>
            </w:numPr>
            <w:spacing w:line="480" w:lineRule="auto"/>
            <w:ind w:hanging="720"/>
            <w:jc w:val="both"/>
          </w:pPr>
        </w:pPrChange>
      </w:pPr>
      <w:r w:rsidRPr="00FF2732">
        <w:rPr>
          <w:rStyle w:val="Emphasis"/>
          <w:rPrChange w:id="1002" w:author="Liu, Luyu" w:date="2020-08-02T21:19:00Z">
            <w:rPr/>
          </w:rPrChange>
        </w:rPr>
        <w:t>Awareness</w:t>
      </w:r>
    </w:p>
    <w:p w14:paraId="7961D780" w14:textId="3D18088D" w:rsidR="00077492" w:rsidRDefault="00077492">
      <w:pPr>
        <w:spacing w:line="240" w:lineRule="auto"/>
        <w:ind w:firstLine="720"/>
        <w:jc w:val="both"/>
        <w:rPr>
          <w:rFonts w:ascii="Times New Roman" w:hAnsi="Times New Roman" w:cs="Times New Roman"/>
          <w:sz w:val="24"/>
        </w:rPr>
        <w:pPrChange w:id="1003" w:author="Liu, Luyu" w:date="2020-08-02T21:21:00Z">
          <w:pPr>
            <w:spacing w:line="480" w:lineRule="auto"/>
            <w:jc w:val="both"/>
          </w:pPr>
        </w:pPrChange>
      </w:pPr>
      <w:r>
        <w:rPr>
          <w:rFonts w:ascii="Times New Roman" w:hAnsi="Times New Roman" w:cs="Times New Roman"/>
          <w:sz w:val="24"/>
        </w:rPr>
        <w:t xml:space="preserve">The Google search trend index for COVID-19 is significantly associated with the </w:t>
      </w:r>
      <w:del w:id="1004" w:author="Liu, Luyu" w:date="2020-07-29T17:26:00Z">
        <w:r w:rsidDel="00E71AC6">
          <w:rPr>
            <w:rFonts w:ascii="Times New Roman" w:hAnsi="Times New Roman" w:cs="Times New Roman"/>
            <w:sz w:val="24"/>
          </w:rPr>
          <w:delText>floor</w:delText>
        </w:r>
      </w:del>
      <w:ins w:id="100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cities with a higher search index tend to have a lower </w:t>
      </w:r>
      <w:del w:id="1006" w:author="Liu, Luyu" w:date="2020-07-29T17:26:00Z">
        <w:r w:rsidDel="00E71AC6">
          <w:rPr>
            <w:rFonts w:ascii="Times New Roman" w:hAnsi="Times New Roman" w:cs="Times New Roman"/>
            <w:sz w:val="24"/>
          </w:rPr>
          <w:delText>floor</w:delText>
        </w:r>
      </w:del>
      <w:ins w:id="100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s a higher search index means COVID-19 has a higher ratio among all Google searches in that region. This indicates the effects of people’s awareness and concern: with more people perhaps following the stay-at-home order, more will avoid unessential public transit trips. However, in</w:t>
      </w:r>
      <w:ins w:id="1008" w:author="Liu, Luyu" w:date="2020-07-29T23:39:00Z">
        <w:r w:rsidR="00F13EE2">
          <w:rPr>
            <w:rFonts w:ascii="Times New Roman" w:hAnsi="Times New Roman" w:cs="Times New Roman"/>
            <w:sz w:val="24"/>
          </w:rPr>
          <w:t xml:space="preserve"> </w:t>
        </w:r>
      </w:ins>
      <w:ins w:id="1009"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010" w:author="Liu, Luyu" w:date="2020-08-02T21:33: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011" w:author="Liu, Luyu" w:date="2020-08-02T21:32:00Z">
        <w:r w:rsidR="00057EE9">
          <w:rPr>
            <w:rFonts w:ascii="Times New Roman" w:hAnsi="Times New Roman" w:cs="Times New Roman"/>
            <w:sz w:val="24"/>
          </w:rPr>
          <w:fldChar w:fldCharType="end"/>
        </w:r>
      </w:ins>
      <w:del w:id="1012" w:author="Liu, Luyu" w:date="2020-07-29T23:39:00Z">
        <w:r w:rsidDel="00F13EE2">
          <w:rPr>
            <w:rFonts w:ascii="Times New Roman" w:hAnsi="Times New Roman" w:cs="Times New Roman"/>
            <w:sz w:val="24"/>
          </w:rPr>
          <w:delText xml:space="preserve"> </w:delText>
        </w:r>
        <w:r w:rsidDel="00F13EE2">
          <w:rPr>
            <w:rFonts w:ascii="Times New Roman" w:hAnsi="Times New Roman" w:cs="Times New Roman"/>
            <w:sz w:val="24"/>
          </w:rPr>
          <w:fldChar w:fldCharType="begin"/>
        </w:r>
        <w:r w:rsidRPr="00F13EE2" w:rsidDel="00F13EE2">
          <w:rPr>
            <w:rFonts w:ascii="Times New Roman" w:hAnsi="Times New Roman" w:cs="Times New Roman"/>
            <w:sz w:val="24"/>
          </w:rPr>
          <w:delInstrText xml:space="preserve"> REF _Ref38480053 \h  \* MERGEFORMAT </w:delInstrText>
        </w:r>
        <w:r w:rsidDel="00F13EE2">
          <w:rPr>
            <w:rFonts w:ascii="Times New Roman" w:hAnsi="Times New Roman" w:cs="Times New Roman"/>
            <w:sz w:val="24"/>
          </w:rPr>
        </w:r>
        <w:r w:rsidDel="00F13EE2">
          <w:rPr>
            <w:rFonts w:ascii="Times New Roman" w:hAnsi="Times New Roman" w:cs="Times New Roman"/>
            <w:sz w:val="24"/>
          </w:rPr>
          <w:fldChar w:fldCharType="separate"/>
        </w:r>
        <w:r w:rsidRPr="008A6B31" w:rsidDel="00F13EE2">
          <w:rPr>
            <w:rFonts w:ascii="Times New Roman" w:hAnsi="Times New Roman" w:cs="Times New Roman"/>
            <w:sz w:val="24"/>
          </w:rPr>
          <w:delText xml:space="preserve">Table </w:delText>
        </w:r>
        <w:r w:rsidRPr="008A6B31" w:rsidDel="00F13EE2">
          <w:rPr>
            <w:rFonts w:ascii="Times New Roman" w:hAnsi="Times New Roman" w:cs="Times New Roman"/>
            <w:noProof/>
            <w:sz w:val="24"/>
          </w:rPr>
          <w:delText>1</w:delText>
        </w:r>
        <w:r w:rsidDel="00F13EE2">
          <w:rPr>
            <w:rFonts w:ascii="Times New Roman" w:hAnsi="Times New Roman" w:cs="Times New Roman"/>
            <w:sz w:val="24"/>
          </w:rPr>
          <w:fldChar w:fldCharType="end"/>
        </w:r>
      </w:del>
      <w:ins w:id="1013" w:author="Liu, Luyu" w:date="2020-07-29T23:39:00Z">
        <w:r w:rsidR="00F13EE2">
          <w:rPr>
            <w:rFonts w:ascii="Times New Roman" w:hAnsi="Times New Roman" w:cs="Times New Roman"/>
            <w:sz w:val="24"/>
          </w:rPr>
          <w:fldChar w:fldCharType="begin"/>
        </w:r>
        <w:r w:rsidR="00F13EE2">
          <w:rPr>
            <w:rFonts w:ascii="Times New Roman" w:hAnsi="Times New Roman" w:cs="Times New Roman"/>
            <w:sz w:val="24"/>
          </w:rPr>
          <w:instrText xml:space="preserve"> REF _Ref46957630 \h </w:instrText>
        </w:r>
      </w:ins>
      <w:r w:rsidR="00F13EE2">
        <w:rPr>
          <w:rFonts w:ascii="Times New Roman" w:hAnsi="Times New Roman" w:cs="Times New Roman"/>
          <w:sz w:val="24"/>
        </w:rPr>
      </w:r>
      <w:ins w:id="1014" w:author="Liu, Luyu" w:date="2020-07-29T23:39:00Z">
        <w:r w:rsidR="00F13EE2">
          <w:rPr>
            <w:rFonts w:ascii="Times New Roman" w:hAnsi="Times New Roman" w:cs="Times New Roman"/>
            <w:sz w:val="24"/>
          </w:rPr>
          <w:fldChar w:fldCharType="end"/>
        </w:r>
      </w:ins>
      <w:r>
        <w:rPr>
          <w:rFonts w:ascii="Times New Roman" w:hAnsi="Times New Roman" w:cs="Times New Roman"/>
          <w:sz w:val="24"/>
        </w:rPr>
        <w:t xml:space="preserve">, Google search trend </w:t>
      </w:r>
      <w:r>
        <w:rPr>
          <w:rFonts w:ascii="Times New Roman" w:hAnsi="Times New Roman" w:cs="Times New Roman"/>
          <w:sz w:val="24"/>
        </w:rPr>
        <w:lastRenderedPageBreak/>
        <w:t xml:space="preserve">index is not highly influential: it has the lowest R-squared increase. It shows that people’s race, job, and age composition outweigh the awareness or preference when it comes to whether people will stay at home. </w:t>
      </w:r>
    </w:p>
    <w:p w14:paraId="3995528B" w14:textId="77777777" w:rsidR="00077492" w:rsidRPr="009457DC" w:rsidRDefault="00077492">
      <w:pPr>
        <w:spacing w:line="240" w:lineRule="auto"/>
        <w:rPr>
          <w:rFonts w:ascii="Times New Roman" w:hAnsi="Times New Roman" w:cs="Times New Roman"/>
          <w:b/>
          <w:sz w:val="24"/>
        </w:rPr>
        <w:pPrChange w:id="1015" w:author="Liu, Luyu" w:date="2020-07-20T23:14:00Z">
          <w:pPr>
            <w:spacing w:line="480" w:lineRule="auto"/>
          </w:pPr>
        </w:pPrChange>
      </w:pPr>
    </w:p>
    <w:p w14:paraId="308C80E1" w14:textId="77777777" w:rsidR="00077492" w:rsidRPr="00FF2732" w:rsidRDefault="00077492">
      <w:pPr>
        <w:spacing w:line="240" w:lineRule="auto"/>
        <w:jc w:val="both"/>
        <w:rPr>
          <w:rStyle w:val="Emphasis"/>
          <w:rPrChange w:id="1016" w:author="Liu, Luyu" w:date="2020-08-02T21:19:00Z">
            <w:rPr/>
          </w:rPrChange>
        </w:rPr>
        <w:pPrChange w:id="1017" w:author="Liu, Luyu" w:date="2020-08-02T21:19:00Z">
          <w:pPr>
            <w:pStyle w:val="ListParagraph"/>
            <w:numPr>
              <w:ilvl w:val="2"/>
              <w:numId w:val="2"/>
            </w:numPr>
            <w:spacing w:line="480" w:lineRule="auto"/>
            <w:ind w:hanging="720"/>
            <w:jc w:val="both"/>
          </w:pPr>
        </w:pPrChange>
      </w:pPr>
      <w:r w:rsidRPr="00FF2732">
        <w:rPr>
          <w:rStyle w:val="Emphasis"/>
          <w:rPrChange w:id="1018" w:author="Liu, Luyu" w:date="2020-08-02T21:19:00Z">
            <w:rPr/>
          </w:rPrChange>
        </w:rPr>
        <w:t>Transit dependency</w:t>
      </w:r>
    </w:p>
    <w:p w14:paraId="1938FE2C" w14:textId="5F023DDC" w:rsidR="00077492" w:rsidRDefault="00077492">
      <w:pPr>
        <w:spacing w:line="240" w:lineRule="auto"/>
        <w:ind w:firstLine="720"/>
        <w:jc w:val="both"/>
        <w:rPr>
          <w:rFonts w:ascii="Times New Roman" w:hAnsi="Times New Roman" w:cs="Times New Roman"/>
          <w:b/>
          <w:sz w:val="24"/>
        </w:rPr>
        <w:pPrChange w:id="1019" w:author="Liu, Luyu" w:date="2020-08-02T21:21: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w:t>
      </w:r>
      <w:del w:id="1020" w:author="Liu, Luyu" w:date="2020-07-29T17:26:00Z">
        <w:r w:rsidDel="00E71AC6">
          <w:rPr>
            <w:rFonts w:ascii="Times New Roman" w:hAnsi="Times New Roman" w:cs="Times New Roman"/>
            <w:sz w:val="24"/>
          </w:rPr>
          <w:delText>floor</w:delText>
        </w:r>
      </w:del>
      <w:ins w:id="102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This suggests that the ACS dataset may not be a good metric for transit dependency during an emergency such as a pandemic. For example, t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8,39]","plainTextFormattedCitation":"[38,39]","previouslyFormattedCitation":"[37,38]"},"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8,39]</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pPr>
        <w:spacing w:line="240" w:lineRule="auto"/>
        <w:rPr>
          <w:rFonts w:ascii="Times New Roman" w:hAnsi="Times New Roman" w:cs="Times New Roman"/>
          <w:b/>
          <w:sz w:val="24"/>
        </w:rPr>
        <w:pPrChange w:id="1022" w:author="Liu, Luyu" w:date="2020-07-20T23:14:00Z">
          <w:pPr>
            <w:spacing w:line="480" w:lineRule="auto"/>
          </w:pPr>
        </w:pPrChange>
      </w:pPr>
    </w:p>
    <w:p w14:paraId="35CC7C65" w14:textId="77777777" w:rsidR="00077492" w:rsidRPr="00FF2732" w:rsidRDefault="00077492">
      <w:pPr>
        <w:spacing w:line="240" w:lineRule="auto"/>
        <w:rPr>
          <w:rStyle w:val="SubtleEmphasis"/>
          <w:rPrChange w:id="1023" w:author="Liu, Luyu" w:date="2020-08-02T21:19:00Z">
            <w:rPr/>
          </w:rPrChange>
        </w:rPr>
        <w:pPrChange w:id="1024" w:author="Liu, Luyu" w:date="2020-08-02T21:19:00Z">
          <w:pPr>
            <w:pStyle w:val="ListParagraph"/>
            <w:numPr>
              <w:ilvl w:val="1"/>
              <w:numId w:val="2"/>
            </w:numPr>
            <w:spacing w:line="480" w:lineRule="auto"/>
            <w:ind w:left="360" w:hanging="360"/>
          </w:pPr>
        </w:pPrChange>
      </w:pPr>
      <w:del w:id="1025" w:author="Liu, Luyu" w:date="2020-08-02T21:19:00Z">
        <w:r w:rsidRPr="00FF2732" w:rsidDel="00FF2732">
          <w:rPr>
            <w:rStyle w:val="SubtleEmphasis"/>
            <w:rPrChange w:id="1026" w:author="Liu, Luyu" w:date="2020-08-02T21:19:00Z">
              <w:rPr/>
            </w:rPrChange>
          </w:rPr>
          <w:delText xml:space="preserve"> </w:delText>
        </w:r>
      </w:del>
      <w:r w:rsidRPr="00FF2732">
        <w:rPr>
          <w:rStyle w:val="SubtleEmphasis"/>
          <w:rPrChange w:id="1027" w:author="Liu, Luyu" w:date="2020-08-02T21:19:00Z">
            <w:rPr/>
          </w:rPrChange>
        </w:rPr>
        <w:t>Response intervals</w:t>
      </w:r>
      <w:del w:id="1028" w:author="Liu, Luyu" w:date="2020-08-02T22:10:00Z">
        <w:r w:rsidRPr="00FF2732" w:rsidDel="00012747">
          <w:rPr>
            <w:rStyle w:val="SubtleEmphasis"/>
            <w:rPrChange w:id="1029" w:author="Liu, Luyu" w:date="2020-08-02T21:19:00Z">
              <w:rPr/>
            </w:rPrChange>
          </w:rPr>
          <w:delText xml:space="preserve"> </w:delText>
        </w:r>
      </w:del>
    </w:p>
    <w:p w14:paraId="7D8E8C91" w14:textId="3D3992A0" w:rsidR="00637D19" w:rsidRDefault="00AF26FD">
      <w:pPr>
        <w:spacing w:line="240" w:lineRule="auto"/>
        <w:ind w:firstLine="720"/>
        <w:jc w:val="both"/>
        <w:rPr>
          <w:ins w:id="1030" w:author="Liu, Luyu" w:date="2020-08-02T23:01:00Z"/>
          <w:rFonts w:ascii="Times New Roman" w:hAnsi="Times New Roman" w:cs="Times New Roman"/>
          <w:sz w:val="24"/>
        </w:rPr>
        <w:pPrChange w:id="1031" w:author="Liu, Luyu" w:date="2020-08-02T23:02:00Z">
          <w:pPr>
            <w:spacing w:line="240" w:lineRule="auto"/>
            <w:jc w:val="both"/>
          </w:pPr>
        </w:pPrChange>
      </w:pPr>
      <w:ins w:id="1032" w:author="Liu, Luyu" w:date="2020-08-02T23:02:00Z">
        <w:r>
          <w:rPr>
            <w:rFonts w:ascii="Times New Roman" w:hAnsi="Times New Roman" w:cs="Times New Roman"/>
            <w:sz w:val="24"/>
          </w:rPr>
          <w:fldChar w:fldCharType="begin"/>
        </w:r>
        <w:r>
          <w:rPr>
            <w:rFonts w:ascii="Times New Roman" w:hAnsi="Times New Roman" w:cs="Times New Roman"/>
            <w:sz w:val="24"/>
          </w:rPr>
          <w:instrText xml:space="preserve"> REF _Ref47301743 \h </w:instrText>
        </w:r>
      </w:ins>
      <w:r>
        <w:rPr>
          <w:rFonts w:ascii="Times New Roman" w:hAnsi="Times New Roman" w:cs="Times New Roman"/>
          <w:sz w:val="24"/>
        </w:rPr>
      </w:r>
      <w:r>
        <w:rPr>
          <w:rFonts w:ascii="Times New Roman" w:hAnsi="Times New Roman" w:cs="Times New Roman"/>
          <w:sz w:val="24"/>
        </w:rPr>
        <w:fldChar w:fldCharType="separate"/>
      </w:r>
      <w:ins w:id="1033" w:author="Liu, Luyu" w:date="2020-08-02T23:02:00Z">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ins>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1983922 \h </w:instrText>
      </w:r>
      <w:r w:rsidR="00077492">
        <w:rPr>
          <w:rFonts w:ascii="Times New Roman" w:hAnsi="Times New Roman" w:cs="Times New Roman"/>
          <w:sz w:val="24"/>
        </w:rPr>
      </w:r>
      <w:del w:id="1034" w:author="Liu, Luyu" w:date="2020-08-02T23:01:00Z">
        <w:r w:rsidR="00077492">
          <w:rPr>
            <w:rFonts w:ascii="Times New Roman" w:hAnsi="Times New Roman" w:cs="Times New Roman"/>
            <w:sz w:val="24"/>
          </w:rPr>
          <w:fldChar w:fldCharType="separate"/>
        </w:r>
      </w:del>
      <w:del w:id="1035" w:author="Liu, Luyu" w:date="2020-07-29T23:39:00Z">
        <w:r w:rsidR="00077492" w:rsidRPr="0078451C" w:rsidDel="00263C5F">
          <w:rPr>
            <w:rFonts w:ascii="Times New Roman" w:hAnsi="Times New Roman" w:cs="Times New Roman"/>
            <w:sz w:val="24"/>
          </w:rPr>
          <w:delText xml:space="preserve">Fig </w:delText>
        </w:r>
        <w:r w:rsidR="00077492" w:rsidDel="00263C5F">
          <w:rPr>
            <w:rFonts w:ascii="Times New Roman" w:hAnsi="Times New Roman" w:cs="Times New Roman"/>
            <w:noProof/>
            <w:sz w:val="24"/>
          </w:rPr>
          <w:delText>3</w:delText>
        </w:r>
      </w:del>
      <w:r w:rsidR="00077492">
        <w:rPr>
          <w:rFonts w:ascii="Times New Roman" w:hAnsi="Times New Roman" w:cs="Times New Roman"/>
          <w:sz w:val="24"/>
        </w:rPr>
        <w:fldChar w:fldCharType="end"/>
      </w:r>
      <w:r w:rsidR="00077492">
        <w:rPr>
          <w:rFonts w:ascii="Times New Roman" w:hAnsi="Times New Roman" w:cs="Times New Roman"/>
          <w:sz w:val="24"/>
        </w:rPr>
        <w:t xml:space="preserve"> shows the distribution of the response interval measures in the US relative to the cliff and </w:t>
      </w:r>
      <w:del w:id="1036" w:author="Liu, Luyu" w:date="2020-07-29T17:26:00Z">
        <w:r w:rsidR="00077492" w:rsidDel="00E71AC6">
          <w:rPr>
            <w:rFonts w:ascii="Times New Roman" w:hAnsi="Times New Roman" w:cs="Times New Roman"/>
            <w:sz w:val="24"/>
          </w:rPr>
          <w:delText>floor</w:delText>
        </w:r>
      </w:del>
      <w:ins w:id="1037"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077492">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40]","plainTextFormattedCitation":"[40]","previouslyFormattedCitation":"[39]"},"properties":{"noteIndex":0},"schema":"https://github.com/citation-style-language/schema/raw/master/csl-citation.json"}</w:instrText>
      </w:r>
      <w:r w:rsidR="00077492">
        <w:rPr>
          <w:rFonts w:ascii="Times New Roman" w:hAnsi="Times New Roman" w:cs="Times New Roman"/>
          <w:sz w:val="24"/>
        </w:rPr>
        <w:fldChar w:fldCharType="separate"/>
      </w:r>
      <w:r w:rsidR="008A6B31" w:rsidRPr="008A6B31">
        <w:rPr>
          <w:rFonts w:ascii="Times New Roman" w:hAnsi="Times New Roman" w:cs="Times New Roman"/>
          <w:noProof/>
          <w:sz w:val="24"/>
        </w:rPr>
        <w:t>[40]</w:t>
      </w:r>
      <w:r w:rsidR="00077492">
        <w:rPr>
          <w:rFonts w:ascii="Times New Roman" w:hAnsi="Times New Roman" w:cs="Times New Roman"/>
          <w:sz w:val="24"/>
        </w:rPr>
        <w:fldChar w:fldCharType="end"/>
      </w:r>
      <w:r w:rsidR="00077492">
        <w:rPr>
          <w:rFonts w:ascii="Times New Roman" w:hAnsi="Times New Roman" w:cs="Times New Roman"/>
          <w:sz w:val="24"/>
        </w:rPr>
        <w:t xml:space="preserve">. </w:t>
      </w:r>
    </w:p>
    <w:p w14:paraId="00CD0EFA" w14:textId="690808EF" w:rsidR="00077492" w:rsidRPr="00C94C81" w:rsidRDefault="00637D19">
      <w:pPr>
        <w:spacing w:line="240" w:lineRule="auto"/>
        <w:rPr>
          <w:rFonts w:ascii="Times New Roman" w:hAnsi="Times New Roman" w:cs="Times New Roman"/>
          <w:b/>
          <w:sz w:val="24"/>
          <w:rPrChange w:id="1038" w:author="Liu, Luyu" w:date="2020-08-02T23:07:00Z">
            <w:rPr>
              <w:rFonts w:ascii="Times New Roman" w:hAnsi="Times New Roman" w:cs="Times New Roman"/>
              <w:sz w:val="24"/>
            </w:rPr>
          </w:rPrChange>
        </w:rPr>
        <w:pPrChange w:id="1039" w:author="Liu, Luyu" w:date="2020-08-02T23:07:00Z">
          <w:pPr>
            <w:spacing w:line="480" w:lineRule="auto"/>
            <w:jc w:val="both"/>
          </w:pPr>
        </w:pPrChange>
      </w:pPr>
      <w:bookmarkStart w:id="1040" w:name="_Ref47301743"/>
      <w:ins w:id="1041" w:author="Liu, Luyu" w:date="2020-08-02T23:01:00Z">
        <w:r w:rsidRPr="00C94C81">
          <w:rPr>
            <w:rFonts w:ascii="Times New Roman" w:hAnsi="Times New Roman" w:cs="Times New Roman"/>
            <w:b/>
            <w:sz w:val="24"/>
            <w:rPrChange w:id="1042"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043"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044"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045" w:author="Liu, Luyu" w:date="2020-08-02T23:07:00Z">
              <w:rPr>
                <w:rFonts w:ascii="Times New Roman" w:hAnsi="Times New Roman" w:cs="Times New Roman"/>
                <w:sz w:val="24"/>
              </w:rPr>
            </w:rPrChange>
          </w:rPr>
          <w:fldChar w:fldCharType="separate"/>
        </w:r>
        <w:r w:rsidR="00AF26FD" w:rsidRPr="00C94C81">
          <w:rPr>
            <w:rFonts w:ascii="Times New Roman" w:hAnsi="Times New Roman" w:cs="Times New Roman"/>
            <w:b/>
            <w:noProof/>
            <w:sz w:val="24"/>
            <w:rPrChange w:id="1046" w:author="Liu, Luyu" w:date="2020-08-02T23:07:00Z">
              <w:rPr>
                <w:rFonts w:ascii="Times New Roman" w:hAnsi="Times New Roman" w:cs="Times New Roman"/>
                <w:noProof/>
                <w:sz w:val="24"/>
              </w:rPr>
            </w:rPrChange>
          </w:rPr>
          <w:t>5</w:t>
        </w:r>
        <w:r w:rsidRPr="00C94C81">
          <w:rPr>
            <w:rFonts w:ascii="Times New Roman" w:hAnsi="Times New Roman" w:cs="Times New Roman"/>
            <w:b/>
            <w:sz w:val="24"/>
            <w:rPrChange w:id="1047" w:author="Liu, Luyu" w:date="2020-08-02T23:07:00Z">
              <w:rPr>
                <w:rFonts w:ascii="Times New Roman" w:hAnsi="Times New Roman" w:cs="Times New Roman"/>
                <w:sz w:val="24"/>
              </w:rPr>
            </w:rPrChange>
          </w:rPr>
          <w:fldChar w:fldCharType="end"/>
        </w:r>
        <w:bookmarkEnd w:id="1040"/>
        <w:r w:rsidRPr="00C94C81">
          <w:rPr>
            <w:rFonts w:ascii="Times New Roman" w:hAnsi="Times New Roman" w:cs="Times New Roman"/>
            <w:b/>
            <w:sz w:val="24"/>
            <w:rPrChange w:id="1048" w:author="Liu, Luyu" w:date="2020-08-02T23:07:00Z">
              <w:rPr>
                <w:rFonts w:ascii="Times New Roman" w:hAnsi="Times New Roman" w:cs="Times New Roman"/>
                <w:sz w:val="24"/>
              </w:rPr>
            </w:rPrChange>
          </w:rPr>
          <w:t>. The geographic pattern of response interval with incubation lag =0 from cliff point (quantile classification).</w:t>
        </w:r>
      </w:ins>
    </w:p>
    <w:p w14:paraId="55C44FF4" w14:textId="52DA1CBF" w:rsidR="00077492" w:rsidDel="003E4344" w:rsidRDefault="00077492">
      <w:pPr>
        <w:spacing w:line="240" w:lineRule="auto"/>
        <w:jc w:val="both"/>
        <w:rPr>
          <w:del w:id="1049" w:author="Liu, Luyu" w:date="2020-07-29T17:38:00Z"/>
          <w:rFonts w:ascii="Times New Roman" w:hAnsi="Times New Roman" w:cs="Times New Roman"/>
          <w:sz w:val="24"/>
        </w:rPr>
        <w:pPrChange w:id="1050" w:author="Liu, Luyu" w:date="2020-07-20T23:14:00Z">
          <w:pPr>
            <w:spacing w:line="480" w:lineRule="auto"/>
            <w:jc w:val="both"/>
          </w:pPr>
        </w:pPrChange>
      </w:pPr>
      <w:r>
        <w:rPr>
          <w:rFonts w:ascii="Times New Roman" w:hAnsi="Times New Roman" w:cs="Times New Roman"/>
          <w:sz w:val="24"/>
        </w:rPr>
        <w:tab/>
        <w:t xml:space="preserve">The response interval patterns in </w:t>
      </w:r>
      <w:ins w:id="1051" w:author="Liu, Luyu" w:date="2020-08-02T23:02:00Z">
        <w:r w:rsidR="00AF26FD">
          <w:rPr>
            <w:rFonts w:ascii="Times New Roman" w:hAnsi="Times New Roman" w:cs="Times New Roman"/>
            <w:sz w:val="24"/>
          </w:rPr>
          <w:fldChar w:fldCharType="begin"/>
        </w:r>
        <w:r w:rsidR="00AF26FD">
          <w:rPr>
            <w:rFonts w:ascii="Times New Roman" w:hAnsi="Times New Roman" w:cs="Times New Roman"/>
            <w:sz w:val="24"/>
          </w:rPr>
          <w:instrText xml:space="preserve"> REF _Ref47301743 \h </w:instrText>
        </w:r>
      </w:ins>
      <w:r w:rsidR="00AF26FD">
        <w:rPr>
          <w:rFonts w:ascii="Times New Roman" w:hAnsi="Times New Roman" w:cs="Times New Roman"/>
          <w:sz w:val="24"/>
        </w:rPr>
      </w:r>
      <w:r w:rsidR="00AF26FD">
        <w:rPr>
          <w:rFonts w:ascii="Times New Roman" w:hAnsi="Times New Roman" w:cs="Times New Roman"/>
          <w:sz w:val="24"/>
        </w:rPr>
        <w:fldChar w:fldCharType="separate"/>
      </w:r>
      <w:ins w:id="1052" w:author="Liu, Luyu" w:date="2020-08-02T23:02:00Z">
        <w:r w:rsidR="00AF26FD" w:rsidRPr="0078451C">
          <w:rPr>
            <w:rFonts w:ascii="Times New Roman" w:hAnsi="Times New Roman" w:cs="Times New Roman"/>
            <w:sz w:val="24"/>
          </w:rPr>
          <w:t xml:space="preserve">Fig </w:t>
        </w:r>
        <w:r w:rsidR="00AF26FD">
          <w:rPr>
            <w:rFonts w:ascii="Times New Roman" w:hAnsi="Times New Roman" w:cs="Times New Roman"/>
            <w:noProof/>
            <w:sz w:val="24"/>
          </w:rPr>
          <w:t>5</w:t>
        </w:r>
        <w:r w:rsidR="00AF26FD">
          <w:rPr>
            <w:rFonts w:ascii="Times New Roman" w:hAnsi="Times New Roman" w:cs="Times New Roman"/>
            <w:sz w:val="24"/>
          </w:rPr>
          <w:fldChar w:fldCharType="end"/>
        </w:r>
      </w:ins>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del w:id="1053" w:author="Liu, Luyu" w:date="2020-08-02T23:01:00Z">
        <w:r>
          <w:rPr>
            <w:rFonts w:ascii="Times New Roman" w:hAnsi="Times New Roman" w:cs="Times New Roman"/>
            <w:sz w:val="24"/>
          </w:rPr>
          <w:fldChar w:fldCharType="separate"/>
        </w:r>
      </w:del>
      <w:del w:id="1054"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3</w:delText>
        </w:r>
      </w:del>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 and the ratio of positive response interval decreases to 33%. New York City is an illustrative example. With lag = zero days, five of 13 systems have positive response intervals, suggesting declines in transit usage in advance of community spread. With lag =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1]","plainTextFormattedCitation":"[41]","previouslyFormattedCitation":"[40]"},"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4097E70A" w:rsidR="00077492" w:rsidDel="003E4344" w:rsidRDefault="00077492">
      <w:pPr>
        <w:spacing w:line="240" w:lineRule="auto"/>
        <w:rPr>
          <w:del w:id="1055" w:author="Liu, Luyu" w:date="2020-07-29T17:38:00Z"/>
          <w:rFonts w:ascii="Times New Roman" w:hAnsi="Times New Roman" w:cs="Times New Roman"/>
          <w:sz w:val="24"/>
        </w:rPr>
        <w:pPrChange w:id="1056" w:author="Liu, Luyu" w:date="2020-07-20T23:14:00Z">
          <w:pPr>
            <w:spacing w:line="480" w:lineRule="auto"/>
          </w:pPr>
        </w:pPrChange>
      </w:pPr>
    </w:p>
    <w:p w14:paraId="0C93A329" w14:textId="370F2470" w:rsidR="00077492" w:rsidDel="00637D19" w:rsidRDefault="00077492">
      <w:pPr>
        <w:spacing w:line="240" w:lineRule="auto"/>
        <w:jc w:val="both"/>
        <w:rPr>
          <w:del w:id="1057" w:author="Liu, Luyu" w:date="2020-08-02T23:01:00Z"/>
          <w:rFonts w:ascii="Times New Roman" w:hAnsi="Times New Roman" w:cs="Times New Roman"/>
          <w:sz w:val="24"/>
        </w:rPr>
        <w:pPrChange w:id="1058" w:author="Liu, Luyu" w:date="2020-08-02T23:01:00Z">
          <w:pPr>
            <w:keepNext/>
            <w:spacing w:line="480" w:lineRule="auto"/>
          </w:pPr>
        </w:pPrChange>
      </w:pPr>
      <w:del w:id="1059" w:author="Liu, Luyu" w:date="2020-07-29T17:38:00Z">
        <w:r w:rsidDel="003E4344">
          <w:rPr>
            <w:noProof/>
          </w:rPr>
          <w:drawing>
            <wp:inline distT="0" distB="0" distL="0" distR="0" wp14:anchorId="397B421A" wp14:editId="0266D79E">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r w:rsidDel="00A46592">
        <w:rPr>
          <w:noProof/>
        </w:rPr>
        <w:t xml:space="preserve"> </w:t>
      </w:r>
    </w:p>
    <w:p w14:paraId="16E723AE" w14:textId="43C1AFEC" w:rsidR="00077492" w:rsidRPr="0078451C" w:rsidRDefault="00077492">
      <w:pPr>
        <w:spacing w:line="240" w:lineRule="auto"/>
        <w:jc w:val="both"/>
        <w:rPr>
          <w:rFonts w:ascii="Times New Roman" w:hAnsi="Times New Roman" w:cs="Times New Roman"/>
          <w:sz w:val="24"/>
        </w:rPr>
        <w:pPrChange w:id="1060" w:author="Liu, Luyu" w:date="2020-08-02T23:01:00Z">
          <w:pPr>
            <w:spacing w:line="480" w:lineRule="auto"/>
            <w:jc w:val="center"/>
          </w:pPr>
        </w:pPrChange>
      </w:pPr>
      <w:bookmarkStart w:id="1061" w:name="_Ref41983922"/>
      <w:del w:id="1062" w:author="Liu, Luyu" w:date="2020-08-02T23:01:00Z">
        <w:r w:rsidRPr="0078451C" w:rsidDel="00637D19">
          <w:rPr>
            <w:rFonts w:ascii="Times New Roman" w:hAnsi="Times New Roman" w:cs="Times New Roman"/>
            <w:sz w:val="24"/>
          </w:rPr>
          <w:delText xml:space="preserve">Fig </w:delText>
        </w:r>
        <w:r w:rsidRPr="0078451C" w:rsidDel="00637D19">
          <w:rPr>
            <w:rFonts w:ascii="Times New Roman" w:hAnsi="Times New Roman" w:cs="Times New Roman"/>
            <w:sz w:val="24"/>
          </w:rPr>
          <w:fldChar w:fldCharType="begin"/>
        </w:r>
        <w:r w:rsidRPr="0078451C" w:rsidDel="00637D19">
          <w:rPr>
            <w:rFonts w:ascii="Times New Roman" w:hAnsi="Times New Roman" w:cs="Times New Roman"/>
            <w:sz w:val="24"/>
          </w:rPr>
          <w:delInstrText xml:space="preserve"> SEQ Fig \* ARABIC </w:delInstrText>
        </w:r>
        <w:r w:rsidRPr="0078451C" w:rsidDel="00637D19">
          <w:rPr>
            <w:rFonts w:ascii="Times New Roman" w:hAnsi="Times New Roman" w:cs="Times New Roman"/>
            <w:sz w:val="24"/>
          </w:rPr>
          <w:fldChar w:fldCharType="separate"/>
        </w:r>
      </w:del>
      <w:del w:id="1063" w:author="Liu, Luyu" w:date="2020-07-29T23:11:00Z">
        <w:r w:rsidDel="006C64A6">
          <w:rPr>
            <w:rFonts w:ascii="Times New Roman" w:hAnsi="Times New Roman" w:cs="Times New Roman"/>
            <w:noProof/>
            <w:sz w:val="24"/>
          </w:rPr>
          <w:delText>3</w:delText>
        </w:r>
      </w:del>
      <w:del w:id="1064" w:author="Liu, Luyu" w:date="2020-08-02T23:01:00Z">
        <w:r w:rsidRPr="0078451C" w:rsidDel="00637D19">
          <w:rPr>
            <w:rFonts w:ascii="Times New Roman" w:hAnsi="Times New Roman" w:cs="Times New Roman"/>
            <w:sz w:val="24"/>
          </w:rPr>
          <w:fldChar w:fldCharType="end"/>
        </w:r>
        <w:bookmarkEnd w:id="1061"/>
        <w:r w:rsidDel="00637D19">
          <w:rPr>
            <w:rFonts w:ascii="Times New Roman" w:hAnsi="Times New Roman" w:cs="Times New Roman"/>
            <w:sz w:val="24"/>
          </w:rPr>
          <w:delText>.</w:delText>
        </w:r>
        <w:r w:rsidRPr="0078451C" w:rsidDel="00637D19">
          <w:rPr>
            <w:rFonts w:ascii="Times New Roman" w:hAnsi="Times New Roman" w:cs="Times New Roman"/>
            <w:sz w:val="24"/>
          </w:rPr>
          <w:delText xml:space="preserve"> </w:delText>
        </w:r>
        <w:r w:rsidDel="00637D19">
          <w:rPr>
            <w:rFonts w:ascii="Times New Roman" w:hAnsi="Times New Roman" w:cs="Times New Roman"/>
            <w:sz w:val="24"/>
          </w:rPr>
          <w:delText>T</w:delText>
        </w:r>
        <w:r w:rsidRPr="0078451C" w:rsidDel="00637D19">
          <w:rPr>
            <w:rFonts w:ascii="Times New Roman" w:hAnsi="Times New Roman" w:cs="Times New Roman"/>
            <w:sz w:val="24"/>
          </w:rPr>
          <w:delText>he geographic pattern of response interval with incubation lag =0 from cliff point (quantile classification)</w:delText>
        </w:r>
        <w:r w:rsidDel="00637D19">
          <w:rPr>
            <w:rFonts w:ascii="Times New Roman" w:hAnsi="Times New Roman" w:cs="Times New Roman"/>
            <w:sz w:val="24"/>
          </w:rPr>
          <w:delText>.</w:delText>
        </w:r>
      </w:del>
    </w:p>
    <w:p w14:paraId="3C507E23" w14:textId="7EC902A2" w:rsidR="00077492" w:rsidRDefault="00077492">
      <w:pPr>
        <w:keepNext/>
        <w:spacing w:line="240" w:lineRule="auto"/>
        <w:rPr>
          <w:rFonts w:ascii="Times New Roman" w:hAnsi="Times New Roman" w:cs="Times New Roman"/>
          <w:sz w:val="24"/>
        </w:rPr>
        <w:pPrChange w:id="1065" w:author="Liu, Luyu" w:date="2020-07-20T23:14:00Z">
          <w:pPr>
            <w:keepNext/>
            <w:spacing w:line="480" w:lineRule="auto"/>
          </w:pPr>
        </w:pPrChange>
      </w:pPr>
      <w:r>
        <w:rPr>
          <w:rFonts w:ascii="Times New Roman" w:hAnsi="Times New Roman" w:cs="Times New Roman"/>
          <w:sz w:val="24"/>
        </w:rPr>
        <w:lastRenderedPageBreak/>
        <w:tab/>
        <w:t xml:space="preserve">However, the geographic pattern is highly homogeneous for the response intervals from </w:t>
      </w:r>
      <w:del w:id="1066" w:author="Liu, Luyu" w:date="2020-07-29T17:26:00Z">
        <w:r w:rsidDel="00E71AC6">
          <w:rPr>
            <w:rFonts w:ascii="Times New Roman" w:hAnsi="Times New Roman" w:cs="Times New Roman"/>
            <w:sz w:val="24"/>
          </w:rPr>
          <w:delText>floor</w:delText>
        </w:r>
      </w:del>
      <w:ins w:id="106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hich represent how early each transit system’s users finished the stay-at-home process compared to the community spread. For the scenario of lag = 0,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2]","plainTextFormattedCitation":"[42]","previouslyFormattedCitation":"[41]"},"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42]</w:t>
      </w:r>
      <w:r>
        <w:rPr>
          <w:rFonts w:ascii="Times New Roman" w:hAnsi="Times New Roman" w:cs="Times New Roman"/>
          <w:sz w:val="24"/>
        </w:rPr>
        <w:fldChar w:fldCharType="end"/>
      </w:r>
      <w:r>
        <w:rPr>
          <w:rFonts w:ascii="Times New Roman" w:hAnsi="Times New Roman" w:cs="Times New Roman"/>
          <w:sz w:val="24"/>
        </w:rPr>
        <w:t>,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analysis between the cliff point and the date of declaring state emergency moreover support this claim: it shows that an earlier cliff point is positively correlated (p = 0.002) with an earlier emergency date. It shows people’s response time is not synchronized with the evolution of the pandemic, but with the local government’s policy.</w:t>
      </w:r>
    </w:p>
    <w:p w14:paraId="7703D9D5" w14:textId="77777777" w:rsidR="00077492" w:rsidDel="003E4344" w:rsidRDefault="00077492">
      <w:pPr>
        <w:spacing w:line="240" w:lineRule="auto"/>
        <w:jc w:val="both"/>
        <w:rPr>
          <w:del w:id="1068" w:author="Liu, Luyu" w:date="2020-07-29T17:38:00Z"/>
          <w:rFonts w:ascii="Times New Roman" w:hAnsi="Times New Roman" w:cs="Times New Roman"/>
          <w:sz w:val="24"/>
        </w:rPr>
        <w:pPrChange w:id="1069" w:author="Liu, Luyu" w:date="2020-07-20T23:14:00Z">
          <w:pPr>
            <w:spacing w:line="480" w:lineRule="auto"/>
            <w:jc w:val="both"/>
          </w:pPr>
        </w:pPrChange>
      </w:pPr>
      <w:r>
        <w:rPr>
          <w:rFonts w:ascii="Times New Roman" w:hAnsi="Times New Roman" w:cs="Times New Roman"/>
          <w:sz w:val="24"/>
        </w:rPr>
        <w:t xml:space="preserve"> </w:t>
      </w:r>
    </w:p>
    <w:p w14:paraId="69C8A767" w14:textId="77777777" w:rsidR="00077492" w:rsidDel="003E4344" w:rsidRDefault="00077492">
      <w:pPr>
        <w:keepNext/>
        <w:spacing w:line="240" w:lineRule="auto"/>
        <w:rPr>
          <w:del w:id="1070" w:author="Liu, Luyu" w:date="2020-07-29T17:38:00Z"/>
          <w:noProof/>
        </w:rPr>
        <w:pPrChange w:id="1071" w:author="Liu, Luyu" w:date="2020-07-20T23:14:00Z">
          <w:pPr>
            <w:keepNext/>
            <w:spacing w:line="480" w:lineRule="auto"/>
          </w:pPr>
        </w:pPrChange>
      </w:pPr>
    </w:p>
    <w:p w14:paraId="51CB1154" w14:textId="77777777" w:rsidR="00077492" w:rsidDel="003E4344" w:rsidRDefault="00077492">
      <w:pPr>
        <w:spacing w:line="240" w:lineRule="auto"/>
        <w:rPr>
          <w:del w:id="1072" w:author="Liu, Luyu" w:date="2020-07-29T17:38:00Z"/>
          <w:rFonts w:ascii="Times New Roman" w:hAnsi="Times New Roman" w:cs="Times New Roman"/>
          <w:sz w:val="24"/>
        </w:rPr>
        <w:pPrChange w:id="1073" w:author="Liu, Luyu" w:date="2020-07-20T23:14:00Z">
          <w:pPr>
            <w:spacing w:line="480" w:lineRule="auto"/>
          </w:pPr>
        </w:pPrChange>
      </w:pPr>
    </w:p>
    <w:p w14:paraId="7664A778" w14:textId="77777777" w:rsidR="00077492" w:rsidRDefault="00077492">
      <w:pPr>
        <w:spacing w:line="240" w:lineRule="auto"/>
        <w:jc w:val="both"/>
        <w:rPr>
          <w:rFonts w:ascii="Times New Roman" w:hAnsi="Times New Roman" w:cs="Times New Roman"/>
          <w:sz w:val="24"/>
        </w:rPr>
        <w:pPrChange w:id="1074" w:author="Liu, Luyu" w:date="2020-07-29T17:38:00Z">
          <w:pPr>
            <w:spacing w:line="480" w:lineRule="auto"/>
          </w:pPr>
        </w:pPrChange>
      </w:pPr>
    </w:p>
    <w:p w14:paraId="0E798C46" w14:textId="77777777" w:rsidR="00077492" w:rsidRPr="00FF2732" w:rsidRDefault="00077492">
      <w:pPr>
        <w:spacing w:line="240" w:lineRule="auto"/>
        <w:rPr>
          <w:rStyle w:val="SubtleEmphasis"/>
          <w:rPrChange w:id="1075" w:author="Liu, Luyu" w:date="2020-08-02T21:19:00Z">
            <w:rPr/>
          </w:rPrChange>
        </w:rPr>
        <w:pPrChange w:id="1076" w:author="Liu, Luyu" w:date="2020-08-02T21:19:00Z">
          <w:pPr>
            <w:pStyle w:val="ListParagraph"/>
            <w:numPr>
              <w:ilvl w:val="1"/>
              <w:numId w:val="2"/>
            </w:numPr>
            <w:spacing w:line="480" w:lineRule="auto"/>
            <w:ind w:left="360" w:hanging="360"/>
          </w:pPr>
        </w:pPrChange>
      </w:pPr>
      <w:del w:id="1077" w:author="Liu, Luyu" w:date="2020-08-02T21:19:00Z">
        <w:r w:rsidRPr="00FF2732" w:rsidDel="00FF2732">
          <w:rPr>
            <w:rStyle w:val="SubtleEmphasis"/>
            <w:rPrChange w:id="1078" w:author="Liu, Luyu" w:date="2020-08-02T21:19:00Z">
              <w:rPr/>
            </w:rPrChange>
          </w:rPr>
          <w:delText xml:space="preserve"> </w:delText>
        </w:r>
      </w:del>
      <w:r w:rsidRPr="00FF2732">
        <w:rPr>
          <w:rStyle w:val="SubtleEmphasis"/>
          <w:rPrChange w:id="1079" w:author="Liu, Luyu" w:date="2020-08-02T21:19:00Z">
            <w:rPr/>
          </w:rPrChange>
        </w:rPr>
        <w:t>Decay rate</w:t>
      </w:r>
    </w:p>
    <w:p w14:paraId="68071FA3" w14:textId="432E1CD5" w:rsidR="00077492" w:rsidRDefault="00263C5F">
      <w:pPr>
        <w:spacing w:line="240" w:lineRule="auto"/>
        <w:ind w:firstLine="720"/>
        <w:jc w:val="both"/>
        <w:rPr>
          <w:rFonts w:ascii="Times New Roman" w:hAnsi="Times New Roman" w:cs="Times New Roman"/>
          <w:sz w:val="24"/>
        </w:rPr>
        <w:pPrChange w:id="1080" w:author="Liu, Luyu" w:date="2020-08-02T21:21:00Z">
          <w:pPr>
            <w:spacing w:line="480" w:lineRule="auto"/>
            <w:jc w:val="both"/>
          </w:pPr>
        </w:pPrChange>
      </w:pPr>
      <w:ins w:id="1081" w:author="Liu, Luyu" w:date="2020-07-29T23:40:00Z">
        <w:r>
          <w:rPr>
            <w:rFonts w:ascii="Times New Roman" w:hAnsi="Times New Roman" w:cs="Times New Roman"/>
            <w:sz w:val="24"/>
          </w:rPr>
          <w:fldChar w:fldCharType="begin"/>
        </w:r>
        <w:r>
          <w:rPr>
            <w:rFonts w:ascii="Times New Roman" w:hAnsi="Times New Roman" w:cs="Times New Roman"/>
            <w:sz w:val="24"/>
          </w:rPr>
          <w:instrText xml:space="preserve"> REF _Ref46958465 \h </w:instrText>
        </w:r>
      </w:ins>
      <w:r>
        <w:rPr>
          <w:rFonts w:ascii="Times New Roman" w:hAnsi="Times New Roman" w:cs="Times New Roman"/>
          <w:sz w:val="24"/>
        </w:rPr>
      </w:r>
      <w:r>
        <w:rPr>
          <w:rFonts w:ascii="Times New Roman" w:hAnsi="Times New Roman" w:cs="Times New Roman"/>
          <w:sz w:val="24"/>
        </w:rPr>
        <w:fldChar w:fldCharType="separate"/>
      </w:r>
      <w:ins w:id="1082" w:author="Liu, Luyu" w:date="2020-08-02T23:02: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6</w:t>
        </w:r>
      </w:ins>
      <w:ins w:id="1083" w:author="Liu, Luyu" w:date="2020-07-29T23:40:00Z">
        <w:r>
          <w:rPr>
            <w:rFonts w:ascii="Times New Roman" w:hAnsi="Times New Roman" w:cs="Times New Roman"/>
            <w:sz w:val="24"/>
          </w:rPr>
          <w:fldChar w:fldCharType="end"/>
        </w:r>
        <w:r>
          <w:rPr>
            <w:rFonts w:ascii="Times New Roman" w:hAnsi="Times New Roman" w:cs="Times New Roman"/>
            <w:sz w:val="24"/>
          </w:rPr>
          <w:t xml:space="preserve"> </w:t>
        </w:r>
      </w:ins>
      <w:del w:id="1084" w:author="Liu, Luyu" w:date="2020-07-29T23:40:00Z">
        <w:r w:rsidR="00077492" w:rsidDel="00263C5F">
          <w:rPr>
            <w:rFonts w:ascii="Times New Roman" w:hAnsi="Times New Roman" w:cs="Times New Roman"/>
            <w:sz w:val="24"/>
          </w:rPr>
          <w:fldChar w:fldCharType="begin"/>
        </w:r>
        <w:r w:rsidR="00077492" w:rsidRPr="00263C5F" w:rsidDel="00263C5F">
          <w:rPr>
            <w:rFonts w:ascii="Times New Roman" w:hAnsi="Times New Roman" w:cs="Times New Roman"/>
            <w:sz w:val="24"/>
          </w:rPr>
          <w:delInstrText xml:space="preserve"> REF _Ref41985219 \h </w:delInstrText>
        </w:r>
        <w:r w:rsidR="00077492" w:rsidDel="00263C5F">
          <w:rPr>
            <w:rFonts w:ascii="Times New Roman" w:hAnsi="Times New Roman" w:cs="Times New Roman"/>
            <w:sz w:val="24"/>
          </w:rPr>
        </w:r>
        <w:r w:rsidR="00077492" w:rsidDel="00263C5F">
          <w:rPr>
            <w:rFonts w:ascii="Times New Roman" w:hAnsi="Times New Roman" w:cs="Times New Roman"/>
            <w:sz w:val="24"/>
          </w:rPr>
          <w:fldChar w:fldCharType="separate"/>
        </w:r>
        <w:r w:rsidR="00077492" w:rsidRPr="008A6B31" w:rsidDel="00263C5F">
          <w:rPr>
            <w:rFonts w:ascii="Times New Roman" w:hAnsi="Times New Roman" w:cs="Times New Roman"/>
            <w:sz w:val="24"/>
          </w:rPr>
          <w:delText xml:space="preserve">Fig </w:delText>
        </w:r>
        <w:r w:rsidR="00077492" w:rsidRPr="008A6B31" w:rsidDel="00263C5F">
          <w:rPr>
            <w:rFonts w:ascii="Times New Roman" w:hAnsi="Times New Roman" w:cs="Times New Roman"/>
            <w:noProof/>
            <w:sz w:val="24"/>
          </w:rPr>
          <w:delText>5</w:delText>
        </w:r>
        <w:r w:rsidR="00077492" w:rsidDel="00263C5F">
          <w:rPr>
            <w:rFonts w:ascii="Times New Roman" w:hAnsi="Times New Roman" w:cs="Times New Roman"/>
            <w:sz w:val="24"/>
          </w:rPr>
          <w:fldChar w:fldCharType="end"/>
        </w:r>
        <w:r w:rsidR="00077492" w:rsidDel="00263C5F">
          <w:rPr>
            <w:rFonts w:ascii="Times New Roman" w:hAnsi="Times New Roman" w:cs="Times New Roman"/>
            <w:sz w:val="24"/>
          </w:rPr>
          <w:delText xml:space="preserve"> </w:delText>
        </w:r>
      </w:del>
      <w:r w:rsidR="00077492">
        <w:rPr>
          <w:rFonts w:ascii="Times New Roman" w:hAnsi="Times New Roman" w:cs="Times New Roman"/>
          <w:sz w:val="24"/>
        </w:rPr>
        <w:t xml:space="preserve">shows the geographic pattern of decay rate. Transit systems in the north, especially those in larger communities, and college towns reached their </w:t>
      </w:r>
      <w:del w:id="1085" w:author="Liu, Luyu" w:date="2020-07-29T17:26:00Z">
        <w:r w:rsidR="00077492" w:rsidDel="00E71AC6">
          <w:rPr>
            <w:rFonts w:ascii="Times New Roman" w:hAnsi="Times New Roman" w:cs="Times New Roman"/>
            <w:sz w:val="24"/>
          </w:rPr>
          <w:delText>floor</w:delText>
        </w:r>
      </w:del>
      <w:ins w:id="1086"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values the quickest while transit systems in the Midwest and southern communities took the longest to reach their </w:t>
      </w:r>
      <w:del w:id="1087" w:author="Liu, Luyu" w:date="2020-07-29T17:26:00Z">
        <w:r w:rsidR="00077492" w:rsidDel="00E71AC6">
          <w:rPr>
            <w:rFonts w:ascii="Times New Roman" w:hAnsi="Times New Roman" w:cs="Times New Roman"/>
            <w:sz w:val="24"/>
          </w:rPr>
          <w:delText>floor</w:delText>
        </w:r>
      </w:del>
      <w:ins w:id="1088" w:author="Liu, Luyu" w:date="2020-07-29T17:26:00Z">
        <w:r w:rsidR="00E71AC6">
          <w:rPr>
            <w:rFonts w:ascii="Times New Roman" w:hAnsi="Times New Roman" w:cs="Times New Roman"/>
            <w:sz w:val="24"/>
          </w:rPr>
          <w:t>base</w:t>
        </w:r>
      </w:ins>
      <w:r w:rsidR="00077492">
        <w:rPr>
          <w:rFonts w:ascii="Times New Roman" w:hAnsi="Times New Roman" w:cs="Times New Roman"/>
          <w:sz w:val="24"/>
        </w:rPr>
        <w:t>s. College towns emptied quickly during the pandemic. The slower decay rate in the Midwest and South may be explained by businesses staying open longer during the pandemic.</w:t>
      </w:r>
    </w:p>
    <w:p w14:paraId="7455919E" w14:textId="77777777" w:rsidR="00077492" w:rsidRPr="00C94C81" w:rsidDel="003E4344" w:rsidRDefault="00077492">
      <w:pPr>
        <w:spacing w:line="240" w:lineRule="auto"/>
        <w:rPr>
          <w:del w:id="1089" w:author="Liu, Luyu" w:date="2020-07-29T17:38:00Z"/>
          <w:rFonts w:ascii="Times New Roman" w:hAnsi="Times New Roman" w:cs="Times New Roman"/>
          <w:b/>
          <w:sz w:val="24"/>
          <w:rPrChange w:id="1090" w:author="Liu, Luyu" w:date="2020-08-02T23:07:00Z">
            <w:rPr>
              <w:del w:id="1091" w:author="Liu, Luyu" w:date="2020-07-29T17:38:00Z"/>
              <w:rFonts w:ascii="Times New Roman" w:hAnsi="Times New Roman" w:cs="Times New Roman"/>
              <w:sz w:val="24"/>
            </w:rPr>
          </w:rPrChange>
        </w:rPr>
        <w:pPrChange w:id="1092" w:author="Liu, Luyu" w:date="2020-08-02T23:07:00Z">
          <w:pPr>
            <w:spacing w:line="480" w:lineRule="auto"/>
          </w:pPr>
        </w:pPrChange>
      </w:pPr>
    </w:p>
    <w:p w14:paraId="11C05FB3" w14:textId="7609D2CA" w:rsidR="00077492" w:rsidRPr="00C94C81" w:rsidDel="003E4344" w:rsidRDefault="00077492">
      <w:pPr>
        <w:keepNext/>
        <w:spacing w:line="240" w:lineRule="auto"/>
        <w:rPr>
          <w:del w:id="1093" w:author="Liu, Luyu" w:date="2020-07-29T17:38:00Z"/>
          <w:rFonts w:ascii="Times New Roman" w:hAnsi="Times New Roman" w:cs="Times New Roman"/>
          <w:b/>
          <w:sz w:val="24"/>
          <w:rPrChange w:id="1094" w:author="Liu, Luyu" w:date="2020-08-02T23:07:00Z">
            <w:rPr>
              <w:del w:id="1095" w:author="Liu, Luyu" w:date="2020-07-29T17:38:00Z"/>
              <w:rFonts w:ascii="Times New Roman" w:hAnsi="Times New Roman" w:cs="Times New Roman"/>
              <w:sz w:val="24"/>
            </w:rPr>
          </w:rPrChange>
        </w:rPr>
        <w:pPrChange w:id="1096" w:author="Liu, Luyu" w:date="2020-08-02T23:07:00Z">
          <w:pPr>
            <w:keepNext/>
            <w:spacing w:line="480" w:lineRule="auto"/>
          </w:pPr>
        </w:pPrChange>
      </w:pPr>
      <w:del w:id="1097" w:author="Liu, Luyu" w:date="2020-07-29T17:38:00Z">
        <w:r w:rsidRPr="00C94C81" w:rsidDel="003E4344">
          <w:rPr>
            <w:b/>
            <w:noProof/>
            <w:rPrChange w:id="1098" w:author="Liu, Luyu" w:date="2020-08-02T23:07:00Z">
              <w:rPr>
                <w:noProof/>
              </w:rPr>
            </w:rPrChange>
          </w:rPr>
          <w:delText xml:space="preserve"> </w:delText>
        </w:r>
        <w:r w:rsidRPr="00C94C81" w:rsidDel="003E4344">
          <w:rPr>
            <w:b/>
            <w:noProof/>
            <w:rPrChange w:id="1099" w:author="Liu, Luyu" w:date="2020-08-02T23:07:00Z">
              <w:rPr>
                <w:noProof/>
              </w:rPr>
            </w:rPrChange>
          </w:rPr>
          <w:drawing>
            <wp:inline distT="0" distB="0" distL="0" distR="0" wp14:anchorId="4C587392" wp14:editId="2C0E92B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1C240EE7" w14:textId="59C90C1B" w:rsidR="00077492" w:rsidRPr="00C94C81" w:rsidDel="003E4344" w:rsidRDefault="00077492">
      <w:pPr>
        <w:spacing w:line="240" w:lineRule="auto"/>
        <w:rPr>
          <w:del w:id="1100" w:author="Liu, Luyu" w:date="2020-07-29T17:38:00Z"/>
          <w:rFonts w:ascii="Times New Roman" w:hAnsi="Times New Roman" w:cs="Times New Roman"/>
          <w:b/>
          <w:sz w:val="24"/>
          <w:rPrChange w:id="1101" w:author="Liu, Luyu" w:date="2020-08-02T23:07:00Z">
            <w:rPr>
              <w:del w:id="1102" w:author="Liu, Luyu" w:date="2020-07-29T17:38:00Z"/>
              <w:rFonts w:ascii="Times New Roman" w:hAnsi="Times New Roman" w:cs="Times New Roman"/>
              <w:sz w:val="24"/>
            </w:rPr>
          </w:rPrChange>
        </w:rPr>
        <w:pPrChange w:id="1103" w:author="Liu, Luyu" w:date="2020-08-02T23:07:00Z">
          <w:pPr>
            <w:spacing w:line="480" w:lineRule="auto"/>
            <w:jc w:val="center"/>
          </w:pPr>
        </w:pPrChange>
      </w:pPr>
      <w:bookmarkStart w:id="1104" w:name="_Ref46958465"/>
      <w:r w:rsidRPr="00C94C81">
        <w:rPr>
          <w:rFonts w:ascii="Times New Roman" w:hAnsi="Times New Roman" w:cs="Times New Roman"/>
          <w:b/>
          <w:sz w:val="24"/>
          <w:rPrChange w:id="1105"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106"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107"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108" w:author="Liu, Luyu" w:date="2020-08-02T23:07:00Z">
            <w:rPr>
              <w:rFonts w:ascii="Times New Roman" w:hAnsi="Times New Roman" w:cs="Times New Roman"/>
              <w:sz w:val="24"/>
            </w:rPr>
          </w:rPrChange>
        </w:rPr>
        <w:fldChar w:fldCharType="separate"/>
      </w:r>
      <w:ins w:id="1109" w:author="Liu, Luyu" w:date="2020-07-29T23:40:00Z">
        <w:r w:rsidR="00263C5F" w:rsidRPr="00C94C81">
          <w:rPr>
            <w:rFonts w:ascii="Times New Roman" w:hAnsi="Times New Roman" w:cs="Times New Roman"/>
            <w:b/>
            <w:noProof/>
            <w:sz w:val="24"/>
            <w:rPrChange w:id="1110" w:author="Liu, Luyu" w:date="2020-08-02T23:07:00Z">
              <w:rPr>
                <w:rFonts w:ascii="Times New Roman" w:hAnsi="Times New Roman" w:cs="Times New Roman"/>
                <w:noProof/>
                <w:sz w:val="24"/>
              </w:rPr>
            </w:rPrChange>
          </w:rPr>
          <w:t>6</w:t>
        </w:r>
      </w:ins>
      <w:del w:id="1111" w:author="Liu, Luyu" w:date="2020-07-29T23:11:00Z">
        <w:r w:rsidRPr="00C94C81" w:rsidDel="006C64A6">
          <w:rPr>
            <w:rFonts w:ascii="Times New Roman" w:hAnsi="Times New Roman" w:cs="Times New Roman"/>
            <w:b/>
            <w:noProof/>
            <w:sz w:val="24"/>
            <w:rPrChange w:id="1112" w:author="Liu, Luyu" w:date="2020-08-02T23:07:00Z">
              <w:rPr>
                <w:rFonts w:ascii="Times New Roman" w:hAnsi="Times New Roman" w:cs="Times New Roman"/>
                <w:noProof/>
                <w:sz w:val="24"/>
              </w:rPr>
            </w:rPrChange>
          </w:rPr>
          <w:delText>4</w:delText>
        </w:r>
      </w:del>
      <w:r w:rsidRPr="00C94C81">
        <w:rPr>
          <w:rFonts w:ascii="Times New Roman" w:hAnsi="Times New Roman" w:cs="Times New Roman"/>
          <w:b/>
          <w:sz w:val="24"/>
          <w:rPrChange w:id="1113" w:author="Liu, Luyu" w:date="2020-08-02T23:07:00Z">
            <w:rPr>
              <w:rFonts w:ascii="Times New Roman" w:hAnsi="Times New Roman" w:cs="Times New Roman"/>
              <w:sz w:val="24"/>
            </w:rPr>
          </w:rPrChange>
        </w:rPr>
        <w:fldChar w:fldCharType="end"/>
      </w:r>
      <w:bookmarkEnd w:id="1104"/>
      <w:r w:rsidRPr="00C94C81">
        <w:rPr>
          <w:rFonts w:ascii="Times New Roman" w:hAnsi="Times New Roman" w:cs="Times New Roman"/>
          <w:b/>
          <w:sz w:val="24"/>
          <w:rPrChange w:id="1114" w:author="Liu, Luyu" w:date="2020-08-02T23:07:00Z">
            <w:rPr>
              <w:rFonts w:ascii="Times New Roman" w:hAnsi="Times New Roman" w:cs="Times New Roman"/>
              <w:sz w:val="24"/>
            </w:rPr>
          </w:rPrChange>
        </w:rPr>
        <w:t>. Geographic distribution of decay rate (quantile classification).</w:t>
      </w:r>
    </w:p>
    <w:p w14:paraId="2E5C623A" w14:textId="77777777" w:rsidR="00077492" w:rsidRPr="00C94C81" w:rsidRDefault="00077492">
      <w:pPr>
        <w:spacing w:line="240" w:lineRule="auto"/>
        <w:rPr>
          <w:rFonts w:ascii="Times New Roman" w:hAnsi="Times New Roman" w:cs="Times New Roman"/>
          <w:b/>
          <w:sz w:val="24"/>
          <w:rPrChange w:id="1115" w:author="Liu, Luyu" w:date="2020-08-02T23:07:00Z">
            <w:rPr>
              <w:rFonts w:ascii="Times New Roman" w:hAnsi="Times New Roman" w:cs="Times New Roman"/>
              <w:sz w:val="24"/>
            </w:rPr>
          </w:rPrChange>
        </w:rPr>
        <w:pPrChange w:id="1116" w:author="Liu, Luyu" w:date="2020-08-02T23:07:00Z">
          <w:pPr>
            <w:keepNext/>
            <w:spacing w:line="480" w:lineRule="auto"/>
          </w:pPr>
        </w:pPrChange>
      </w:pPr>
    </w:p>
    <w:p w14:paraId="2931084A" w14:textId="2B4D1B56" w:rsidR="00077492" w:rsidRPr="00AC2AE6" w:rsidDel="00F92F58" w:rsidRDefault="00077492">
      <w:pPr>
        <w:spacing w:line="240" w:lineRule="auto"/>
        <w:ind w:firstLine="720"/>
        <w:jc w:val="both"/>
        <w:rPr>
          <w:del w:id="1117" w:author="Liu, Luyu" w:date="2020-07-29T17:41:00Z"/>
          <w:rFonts w:ascii="Times New Roman" w:hAnsi="Times New Roman" w:cs="Times New Roman"/>
          <w:sz w:val="24"/>
        </w:rPr>
        <w:pPrChange w:id="1118" w:author="Liu, Luyu" w:date="2020-07-29T17:41: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ins w:id="1119"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7</w:t>
        </w:r>
      </w:ins>
      <w:del w:id="1120"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w:t>
      </w:r>
      <w:del w:id="1121" w:author="Liu, Luyu" w:date="2020-07-29T17:26:00Z">
        <w:r w:rsidDel="00E71AC6">
          <w:rPr>
            <w:rFonts w:ascii="Times New Roman" w:hAnsi="Times New Roman" w:cs="Times New Roman"/>
            <w:sz w:val="24"/>
          </w:rPr>
          <w:delText>floor</w:delText>
        </w:r>
      </w:del>
      <w:ins w:id="112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1123"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1124"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ins w:id="1125"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eastAsia="Yu Mincho" w:hAnsi="Times New Roman" w:cs="Times New Roman"/>
            <w:noProof/>
            <w:sz w:val="24"/>
            <w:szCs w:val="24"/>
            <w:lang w:eastAsia="ja-JP"/>
          </w:rPr>
          <w:t>6</w:t>
        </w:r>
      </w:ins>
      <w:del w:id="1126"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eastAsia="Yu Mincho" w:hAnsi="Times New Roman" w:cs="Times New Roman"/>
            <w:noProof/>
            <w:sz w:val="24"/>
            <w:szCs w:val="24"/>
            <w:lang w:eastAsia="ja-JP"/>
          </w:rPr>
          <w:delText>6</w:delText>
        </w:r>
      </w:del>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w:t>
      </w:r>
      <w:del w:id="1127" w:author="Liu, Luyu" w:date="2020-07-29T17:26:00Z">
        <w:r w:rsidDel="00E71AC6">
          <w:rPr>
            <w:rFonts w:ascii="Times New Roman" w:hAnsi="Times New Roman" w:cs="Times New Roman"/>
            <w:sz w:val="24"/>
          </w:rPr>
          <w:delText>floor</w:delText>
        </w:r>
      </w:del>
      <w:ins w:id="112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earlier. This also suggests that the time when the decline finished is less related to when it started than to the speed of reaction. The major determinant of the cliff and </w:t>
      </w:r>
      <w:del w:id="1129" w:author="Liu, Luyu" w:date="2020-07-29T17:26:00Z">
        <w:r w:rsidDel="00E71AC6">
          <w:rPr>
            <w:rFonts w:ascii="Times New Roman" w:hAnsi="Times New Roman" w:cs="Times New Roman"/>
            <w:sz w:val="24"/>
          </w:rPr>
          <w:delText>floor</w:delText>
        </w:r>
      </w:del>
      <w:ins w:id="113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1131"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1132"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ins w:id="1133" w:author="Liu, Luyu" w:date="2020-07-29T17:41:00Z">
        <w:r w:rsidR="00F92F58" w:rsidRPr="00AC2AE6" w:rsidDel="00F92F58">
          <w:rPr>
            <w:rFonts w:ascii="Times New Roman" w:hAnsi="Times New Roman" w:cs="Times New Roman"/>
            <w:sz w:val="24"/>
          </w:rPr>
          <w:t xml:space="preserve"> </w:t>
        </w:r>
      </w:ins>
    </w:p>
    <w:p w14:paraId="5917C1B8" w14:textId="299E81D0" w:rsidR="00077492" w:rsidRDefault="00077492">
      <w:pPr>
        <w:spacing w:line="240" w:lineRule="auto"/>
        <w:ind w:firstLine="720"/>
        <w:jc w:val="both"/>
        <w:pPrChange w:id="1134" w:author="Liu, Luyu" w:date="2020-07-29T17:41:00Z">
          <w:pPr>
            <w:keepNext/>
            <w:spacing w:line="480" w:lineRule="auto"/>
            <w:jc w:val="center"/>
          </w:pPr>
        </w:pPrChange>
      </w:pPr>
      <w:del w:id="1135" w:author="Liu, Luyu" w:date="2020-07-29T17:41:00Z">
        <w:r w:rsidDel="00F92F58">
          <w:rPr>
            <w:noProof/>
          </w:rPr>
          <w:drawing>
            <wp:inline distT="0" distB="0" distL="0" distR="0" wp14:anchorId="29A4A7B4" wp14:editId="40E6DC2F">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del>
    </w:p>
    <w:p w14:paraId="7F6F8A94" w14:textId="6B10ACC1" w:rsidR="00077492" w:rsidRPr="00C94C81" w:rsidRDefault="00077492">
      <w:pPr>
        <w:spacing w:line="240" w:lineRule="auto"/>
        <w:rPr>
          <w:rFonts w:ascii="Times New Roman" w:hAnsi="Times New Roman" w:cs="Times New Roman"/>
          <w:b/>
          <w:sz w:val="24"/>
          <w:rPrChange w:id="1136" w:author="Liu, Luyu" w:date="2020-08-02T23:07:00Z">
            <w:rPr>
              <w:rFonts w:ascii="Times New Roman" w:hAnsi="Times New Roman" w:cs="Times New Roman"/>
              <w:sz w:val="24"/>
            </w:rPr>
          </w:rPrChange>
        </w:rPr>
        <w:pPrChange w:id="1137" w:author="Liu, Luyu" w:date="2020-08-02T23:07:00Z">
          <w:pPr>
            <w:spacing w:line="480" w:lineRule="auto"/>
            <w:jc w:val="center"/>
          </w:pPr>
        </w:pPrChange>
      </w:pPr>
      <w:bookmarkStart w:id="1138" w:name="_Ref41985219"/>
      <w:bookmarkStart w:id="1139" w:name="_Ref41947893"/>
      <w:r w:rsidRPr="00C94C81">
        <w:rPr>
          <w:rFonts w:ascii="Times New Roman" w:hAnsi="Times New Roman" w:cs="Times New Roman"/>
          <w:b/>
          <w:sz w:val="24"/>
          <w:rPrChange w:id="1140"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141"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142"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143" w:author="Liu, Luyu" w:date="2020-08-02T23:07:00Z">
            <w:rPr>
              <w:rFonts w:ascii="Times New Roman" w:hAnsi="Times New Roman" w:cs="Times New Roman"/>
              <w:sz w:val="24"/>
            </w:rPr>
          </w:rPrChange>
        </w:rPr>
        <w:fldChar w:fldCharType="separate"/>
      </w:r>
      <w:ins w:id="1144" w:author="Liu, Luyu" w:date="2020-07-29T23:34:00Z">
        <w:r w:rsidR="00810688" w:rsidRPr="00C94C81">
          <w:rPr>
            <w:rFonts w:ascii="Times New Roman" w:hAnsi="Times New Roman" w:cs="Times New Roman"/>
            <w:b/>
            <w:noProof/>
            <w:sz w:val="24"/>
            <w:rPrChange w:id="1145" w:author="Liu, Luyu" w:date="2020-08-02T23:07:00Z">
              <w:rPr>
                <w:rFonts w:ascii="Times New Roman" w:hAnsi="Times New Roman" w:cs="Times New Roman"/>
                <w:noProof/>
                <w:sz w:val="24"/>
              </w:rPr>
            </w:rPrChange>
          </w:rPr>
          <w:t>7</w:t>
        </w:r>
      </w:ins>
      <w:del w:id="1146" w:author="Liu, Luyu" w:date="2020-07-29T23:11:00Z">
        <w:r w:rsidRPr="00C94C81" w:rsidDel="006C64A6">
          <w:rPr>
            <w:rFonts w:ascii="Times New Roman" w:hAnsi="Times New Roman" w:cs="Times New Roman"/>
            <w:b/>
            <w:noProof/>
            <w:sz w:val="24"/>
            <w:rPrChange w:id="1147" w:author="Liu, Luyu" w:date="2020-08-02T23:07:00Z">
              <w:rPr>
                <w:rFonts w:ascii="Times New Roman" w:hAnsi="Times New Roman" w:cs="Times New Roman"/>
                <w:noProof/>
                <w:sz w:val="24"/>
              </w:rPr>
            </w:rPrChange>
          </w:rPr>
          <w:delText>5</w:delText>
        </w:r>
      </w:del>
      <w:r w:rsidRPr="00C94C81">
        <w:rPr>
          <w:rFonts w:ascii="Times New Roman" w:hAnsi="Times New Roman" w:cs="Times New Roman"/>
          <w:b/>
          <w:sz w:val="24"/>
          <w:rPrChange w:id="1148" w:author="Liu, Luyu" w:date="2020-08-02T23:07:00Z">
            <w:rPr>
              <w:rFonts w:ascii="Times New Roman" w:hAnsi="Times New Roman" w:cs="Times New Roman"/>
              <w:sz w:val="24"/>
            </w:rPr>
          </w:rPrChange>
        </w:rPr>
        <w:fldChar w:fldCharType="end"/>
      </w:r>
      <w:bookmarkEnd w:id="1138"/>
      <w:r w:rsidRPr="00C94C81">
        <w:rPr>
          <w:rFonts w:ascii="Times New Roman" w:hAnsi="Times New Roman" w:cs="Times New Roman"/>
          <w:b/>
          <w:sz w:val="24"/>
          <w:rPrChange w:id="1149" w:author="Liu, Luyu" w:date="2020-08-02T23:07:00Z">
            <w:rPr>
              <w:rFonts w:ascii="Times New Roman" w:hAnsi="Times New Roman" w:cs="Times New Roman"/>
              <w:sz w:val="24"/>
            </w:rPr>
          </w:rPrChange>
        </w:rPr>
        <w:t>. Hyperbolic relationship between decay rates and cliff</w:t>
      </w:r>
      <w:ins w:id="1150" w:author="Liu, Luyu" w:date="2020-07-29T17:41:00Z">
        <w:r w:rsidR="00C60F4B" w:rsidRPr="00C94C81">
          <w:rPr>
            <w:rFonts w:ascii="Times New Roman" w:hAnsi="Times New Roman" w:cs="Times New Roman"/>
            <w:b/>
            <w:sz w:val="24"/>
            <w:rPrChange w:id="1151" w:author="Liu, Luyu" w:date="2020-08-02T23:07:00Z">
              <w:rPr>
                <w:rFonts w:ascii="Times New Roman" w:hAnsi="Times New Roman" w:cs="Times New Roman"/>
                <w:sz w:val="24"/>
              </w:rPr>
            </w:rPrChange>
          </w:rPr>
          <w:t>/base</w:t>
        </w:r>
      </w:ins>
      <w:r w:rsidRPr="00C94C81">
        <w:rPr>
          <w:rFonts w:ascii="Times New Roman" w:hAnsi="Times New Roman" w:cs="Times New Roman"/>
          <w:b/>
          <w:sz w:val="24"/>
          <w:rPrChange w:id="1152" w:author="Liu, Luyu" w:date="2020-08-02T23:07:00Z">
            <w:rPr>
              <w:rFonts w:ascii="Times New Roman" w:hAnsi="Times New Roman" w:cs="Times New Roman"/>
              <w:sz w:val="24"/>
            </w:rPr>
          </w:rPrChange>
        </w:rPr>
        <w:t xml:space="preserve"> points.</w:t>
      </w:r>
    </w:p>
    <w:bookmarkEnd w:id="1139"/>
    <w:p w14:paraId="75244EB1" w14:textId="77777777" w:rsidR="00077492" w:rsidRDefault="00077492">
      <w:pPr>
        <w:spacing w:line="240" w:lineRule="auto"/>
        <w:rPr>
          <w:rFonts w:ascii="Times New Roman" w:hAnsi="Times New Roman" w:cs="Times New Roman"/>
          <w:sz w:val="24"/>
        </w:rPr>
        <w:pPrChange w:id="1153" w:author="Liu, Luyu" w:date="2020-07-20T23:14:00Z">
          <w:pPr>
            <w:spacing w:line="480" w:lineRule="auto"/>
          </w:pPr>
        </w:pPrChange>
      </w:pPr>
    </w:p>
    <w:p w14:paraId="0CEBD11E" w14:textId="77777777" w:rsidR="00077492" w:rsidRPr="00FF2732" w:rsidRDefault="00077492">
      <w:pPr>
        <w:spacing w:line="240" w:lineRule="auto"/>
        <w:rPr>
          <w:rStyle w:val="SubtleEmphasis"/>
          <w:highlight w:val="yellow"/>
          <w:rPrChange w:id="1154" w:author="Liu, Luyu" w:date="2020-08-02T21:19:00Z">
            <w:rPr>
              <w:rFonts w:ascii="Times New Roman" w:hAnsi="Times New Roman" w:cs="Times New Roman"/>
              <w:b/>
              <w:sz w:val="24"/>
              <w:highlight w:val="yellow"/>
            </w:rPr>
          </w:rPrChange>
        </w:rPr>
        <w:pPrChange w:id="1155" w:author="Liu, Luyu" w:date="2020-07-20T23:14:00Z">
          <w:pPr>
            <w:spacing w:line="480" w:lineRule="auto"/>
          </w:pPr>
        </w:pPrChange>
      </w:pPr>
      <w:del w:id="1156" w:author="Liu, Luyu" w:date="2020-08-02T21:19:00Z">
        <w:r w:rsidRPr="00FF2732" w:rsidDel="00FF2732">
          <w:rPr>
            <w:rStyle w:val="SubtleEmphasis"/>
            <w:rPrChange w:id="1157" w:author="Liu, Luyu" w:date="2020-08-02T21:19:00Z">
              <w:rPr>
                <w:rFonts w:ascii="Times New Roman" w:hAnsi="Times New Roman" w:cs="Times New Roman"/>
                <w:b/>
                <w:sz w:val="24"/>
              </w:rPr>
            </w:rPrChange>
          </w:rPr>
          <w:delText>3.4.</w:delText>
        </w:r>
        <w:r w:rsidRPr="00FF2732" w:rsidDel="00FF2732">
          <w:rPr>
            <w:rStyle w:val="SubtleEmphasis"/>
            <w:rPrChange w:id="1158" w:author="Liu, Luyu" w:date="2020-08-02T21:19:00Z">
              <w:rPr>
                <w:rFonts w:ascii="Times New Roman" w:hAnsi="Times New Roman" w:cs="Times New Roman"/>
                <w:sz w:val="24"/>
              </w:rPr>
            </w:rPrChange>
          </w:rPr>
          <w:delText xml:space="preserve"> </w:delText>
        </w:r>
      </w:del>
      <w:r w:rsidRPr="00FF2732">
        <w:rPr>
          <w:rStyle w:val="SubtleEmphasis"/>
          <w:rPrChange w:id="1159" w:author="Liu, Luyu" w:date="2020-08-02T21:19:00Z">
            <w:rPr>
              <w:rFonts w:ascii="Times New Roman" w:hAnsi="Times New Roman" w:cs="Times New Roman"/>
              <w:b/>
              <w:sz w:val="24"/>
            </w:rPr>
          </w:rPrChange>
        </w:rPr>
        <w:t>Change in daily transit demand dynamics</w:t>
      </w:r>
      <w:r w:rsidRPr="00FF2732" w:rsidDel="00AC2AE6">
        <w:rPr>
          <w:rStyle w:val="SubtleEmphasis"/>
          <w:highlight w:val="yellow"/>
          <w:rPrChange w:id="1160" w:author="Liu, Luyu" w:date="2020-08-02T21:19:00Z">
            <w:rPr>
              <w:rFonts w:ascii="Times New Roman" w:hAnsi="Times New Roman" w:cs="Times New Roman"/>
              <w:b/>
              <w:sz w:val="24"/>
              <w:highlight w:val="yellow"/>
            </w:rPr>
          </w:rPrChange>
        </w:rPr>
        <w:t xml:space="preserve"> </w:t>
      </w:r>
    </w:p>
    <w:p w14:paraId="4DC22644" w14:textId="019313A2" w:rsidR="00077492" w:rsidRPr="00AD14EC" w:rsidDel="00913806" w:rsidRDefault="00077492">
      <w:pPr>
        <w:spacing w:line="240" w:lineRule="auto"/>
        <w:ind w:firstLine="720"/>
        <w:jc w:val="both"/>
        <w:rPr>
          <w:del w:id="1161" w:author="Liu, Luyu" w:date="2020-07-29T17:45:00Z"/>
          <w:rFonts w:ascii="Times New Roman" w:hAnsi="Times New Roman" w:cs="Times New Roman"/>
          <w:sz w:val="24"/>
        </w:rPr>
        <w:pPrChange w:id="1162" w:author="Liu, Luyu" w:date="2020-08-02T21:21:00Z">
          <w:pPr>
            <w:spacing w:line="480" w:lineRule="auto"/>
            <w:jc w:val="both"/>
          </w:pPr>
        </w:pPrChange>
      </w:pPr>
      <w:r>
        <w:rPr>
          <w:rFonts w:ascii="Times New Roman" w:hAnsi="Times New Roman" w:cs="Times New Roman"/>
          <w:sz w:val="24"/>
        </w:rPr>
        <w:t xml:space="preserve">Overall, we observe a connection between a change in hourly demand patterns (measured by the Procrustes distance) and the total drop in demand due to COVID-19 (measured by the </w:t>
      </w:r>
      <w:del w:id="1163" w:author="Liu, Luyu" w:date="2020-07-29T17:26:00Z">
        <w:r w:rsidDel="00E71AC6">
          <w:rPr>
            <w:rFonts w:ascii="Times New Roman" w:hAnsi="Times New Roman" w:cs="Times New Roman"/>
            <w:sz w:val="24"/>
          </w:rPr>
          <w:delText>floor</w:delText>
        </w:r>
      </w:del>
      <w:ins w:id="116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Pr>
          <w:rFonts w:ascii="Times New Roman" w:hAnsi="Times New Roman" w:cs="Times New Roman"/>
          <w:sz w:val="24"/>
        </w:rPr>
      </w:r>
      <w:r>
        <w:rPr>
          <w:rFonts w:ascii="Times New Roman" w:hAnsi="Times New Roman" w:cs="Times New Roman"/>
          <w:sz w:val="24"/>
        </w:rPr>
        <w:fldChar w:fldCharType="separate"/>
      </w:r>
      <w:ins w:id="1165"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8</w:t>
        </w:r>
      </w:ins>
      <w:del w:id="1166"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w:t>
      </w:r>
      <w:del w:id="1167" w:author="Liu, Luyu" w:date="2020-07-29T17:26:00Z">
        <w:r w:rsidDel="00E71AC6">
          <w:rPr>
            <w:rFonts w:ascii="Times New Roman" w:hAnsi="Times New Roman" w:cs="Times New Roman"/>
            <w:sz w:val="24"/>
          </w:rPr>
          <w:delText>floor</w:delText>
        </w:r>
      </w:del>
      <w:ins w:id="116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Pr>
          <w:rFonts w:ascii="Times New Roman" w:hAnsi="Times New Roman" w:cs="Times New Roman"/>
          <w:sz w:val="24"/>
        </w:rPr>
      </w:r>
      <w:r>
        <w:rPr>
          <w:rFonts w:ascii="Times New Roman" w:hAnsi="Times New Roman" w:cs="Times New Roman"/>
          <w:sz w:val="24"/>
        </w:rPr>
        <w:fldChar w:fldCharType="separate"/>
      </w:r>
      <w:ins w:id="1169"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4</w:t>
        </w:r>
      </w:ins>
      <w:del w:id="1170"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2</w:delText>
        </w:r>
      </w:del>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w:t>
      </w:r>
      <w:r>
        <w:rPr>
          <w:rFonts w:ascii="Times New Roman" w:hAnsi="Times New Roman" w:cs="Times New Roman"/>
          <w:sz w:val="24"/>
        </w:rPr>
        <w:lastRenderedPageBreak/>
        <w:t xml:space="preserve">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Pr>
          <w:rFonts w:ascii="Times New Roman" w:hAnsi="Times New Roman" w:cs="Times New Roman"/>
          <w:sz w:val="24"/>
        </w:rPr>
      </w:r>
      <w:r>
        <w:rPr>
          <w:rFonts w:ascii="Times New Roman" w:hAnsi="Times New Roman" w:cs="Times New Roman"/>
          <w:sz w:val="24"/>
        </w:rPr>
        <w:fldChar w:fldCharType="separate"/>
      </w:r>
      <w:ins w:id="1171"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9</w:t>
        </w:r>
      </w:ins>
      <w:del w:id="1172"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7</w:delText>
        </w:r>
      </w:del>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distance and </w:t>
      </w:r>
      <w:del w:id="1173" w:author="Liu, Luyu" w:date="2020-07-29T17:26:00Z">
        <w:r w:rsidDel="00E71AC6">
          <w:rPr>
            <w:rFonts w:ascii="Times New Roman" w:hAnsi="Times New Roman" w:cs="Times New Roman"/>
            <w:sz w:val="24"/>
          </w:rPr>
          <w:delText>floor</w:delText>
        </w:r>
      </w:del>
      <w:ins w:id="117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higher levels of base demand during the pandemic also means less shift from the typical hourly demand profile.</w:t>
      </w:r>
      <w:del w:id="1175" w:author="Liu, Luyu" w:date="2020-07-29T17:45:00Z">
        <w:r w:rsidRPr="00AD14EC" w:rsidDel="00913806">
          <w:rPr>
            <w:rFonts w:ascii="Times New Roman" w:hAnsi="Times New Roman" w:cs="Times New Roman"/>
            <w:sz w:val="24"/>
          </w:rPr>
          <w:delText xml:space="preserve"> </w:delText>
        </w:r>
      </w:del>
    </w:p>
    <w:p w14:paraId="2C42EBA6" w14:textId="79558FC1" w:rsidR="00077492" w:rsidDel="00356BD4" w:rsidRDefault="00077492">
      <w:pPr>
        <w:spacing w:line="240" w:lineRule="auto"/>
        <w:ind w:firstLine="720"/>
        <w:jc w:val="both"/>
        <w:rPr>
          <w:del w:id="1176" w:author="Liu, Luyu" w:date="2020-08-02T23:11:00Z"/>
          <w:rFonts w:ascii="Times New Roman" w:hAnsi="Times New Roman" w:cs="Times New Roman"/>
          <w:sz w:val="24"/>
        </w:rPr>
        <w:pPrChange w:id="1177" w:author="Liu, Luyu" w:date="2020-08-02T21:21:00Z">
          <w:pPr>
            <w:spacing w:line="480" w:lineRule="auto"/>
            <w:jc w:val="both"/>
          </w:pPr>
        </w:pPrChange>
      </w:pPr>
    </w:p>
    <w:p w14:paraId="1E571D31" w14:textId="6AE377C9" w:rsidR="00077492" w:rsidRDefault="00077492">
      <w:pPr>
        <w:keepNext/>
        <w:spacing w:line="240" w:lineRule="auto"/>
        <w:rPr>
          <w:noProof/>
        </w:rPr>
        <w:pPrChange w:id="1178" w:author="Liu, Luyu" w:date="2020-07-20T23:14:00Z">
          <w:pPr>
            <w:keepNext/>
            <w:spacing w:line="480" w:lineRule="auto"/>
          </w:pPr>
        </w:pPrChange>
      </w:pPr>
      <w:del w:id="1179" w:author="Liu, Luyu" w:date="2020-08-02T23:11:00Z">
        <w:r w:rsidRPr="00BA5A34" w:rsidDel="00356BD4">
          <w:rPr>
            <w:noProof/>
          </w:rPr>
          <w:delText xml:space="preserve"> </w:delText>
        </w:r>
      </w:del>
      <w:del w:id="1180" w:author="Liu, Luyu" w:date="2020-07-29T17:41:00Z">
        <w:r w:rsidDel="00913806">
          <w:rPr>
            <w:noProof/>
          </w:rPr>
          <w:drawing>
            <wp:inline distT="0" distB="0" distL="0" distR="0" wp14:anchorId="3CCD6AF8" wp14:editId="3377428C">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0F07AB22" w14:textId="24BF77BD" w:rsidR="00077492" w:rsidRPr="00C94C81" w:rsidDel="00913806" w:rsidRDefault="00077492">
      <w:pPr>
        <w:spacing w:line="240" w:lineRule="auto"/>
        <w:rPr>
          <w:del w:id="1181" w:author="Liu, Luyu" w:date="2020-07-29T17:45:00Z"/>
          <w:rFonts w:ascii="Times New Roman" w:hAnsi="Times New Roman" w:cs="Times New Roman"/>
          <w:b/>
          <w:sz w:val="24"/>
          <w:rPrChange w:id="1182" w:author="Liu, Luyu" w:date="2020-08-02T23:08:00Z">
            <w:rPr>
              <w:del w:id="1183" w:author="Liu, Luyu" w:date="2020-07-29T17:45:00Z"/>
              <w:rFonts w:ascii="Times New Roman" w:hAnsi="Times New Roman" w:cs="Times New Roman"/>
              <w:sz w:val="24"/>
            </w:rPr>
          </w:rPrChange>
        </w:rPr>
        <w:pPrChange w:id="1184" w:author="Liu, Luyu" w:date="2020-08-02T23:08:00Z">
          <w:pPr>
            <w:spacing w:line="480" w:lineRule="auto"/>
            <w:jc w:val="center"/>
          </w:pPr>
        </w:pPrChange>
      </w:pPr>
      <w:bookmarkStart w:id="1185" w:name="_Ref41985257"/>
      <w:r w:rsidRPr="00C94C81">
        <w:rPr>
          <w:rFonts w:ascii="Times New Roman" w:hAnsi="Times New Roman" w:cs="Times New Roman"/>
          <w:b/>
          <w:sz w:val="24"/>
          <w:rPrChange w:id="1186"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1187"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1188"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189" w:author="Liu, Luyu" w:date="2020-08-02T23:08:00Z">
            <w:rPr>
              <w:rFonts w:ascii="Times New Roman" w:hAnsi="Times New Roman" w:cs="Times New Roman"/>
              <w:sz w:val="24"/>
            </w:rPr>
          </w:rPrChange>
        </w:rPr>
        <w:fldChar w:fldCharType="separate"/>
      </w:r>
      <w:ins w:id="1190" w:author="Liu, Luyu" w:date="2020-07-29T23:42:00Z">
        <w:r w:rsidR="00B82F19" w:rsidRPr="00C94C81">
          <w:rPr>
            <w:rFonts w:ascii="Times New Roman" w:hAnsi="Times New Roman" w:cs="Times New Roman"/>
            <w:b/>
            <w:noProof/>
            <w:sz w:val="24"/>
            <w:rPrChange w:id="1191" w:author="Liu, Luyu" w:date="2020-08-02T23:08:00Z">
              <w:rPr>
                <w:rFonts w:ascii="Times New Roman" w:hAnsi="Times New Roman" w:cs="Times New Roman"/>
                <w:noProof/>
                <w:sz w:val="24"/>
              </w:rPr>
            </w:rPrChange>
          </w:rPr>
          <w:t>8</w:t>
        </w:r>
      </w:ins>
      <w:del w:id="1192" w:author="Liu, Luyu" w:date="2020-07-29T23:11:00Z">
        <w:r w:rsidRPr="00C94C81" w:rsidDel="006C64A6">
          <w:rPr>
            <w:rFonts w:ascii="Times New Roman" w:hAnsi="Times New Roman" w:cs="Times New Roman"/>
            <w:b/>
            <w:noProof/>
            <w:sz w:val="24"/>
            <w:rPrChange w:id="1193" w:author="Liu, Luyu" w:date="2020-08-02T23:08:00Z">
              <w:rPr>
                <w:rFonts w:ascii="Times New Roman" w:hAnsi="Times New Roman" w:cs="Times New Roman"/>
                <w:noProof/>
                <w:sz w:val="24"/>
              </w:rPr>
            </w:rPrChange>
          </w:rPr>
          <w:delText>6</w:delText>
        </w:r>
      </w:del>
      <w:r w:rsidRPr="00C94C81">
        <w:rPr>
          <w:rFonts w:ascii="Times New Roman" w:hAnsi="Times New Roman" w:cs="Times New Roman"/>
          <w:b/>
          <w:sz w:val="24"/>
          <w:rPrChange w:id="1194" w:author="Liu, Luyu" w:date="2020-08-02T23:08:00Z">
            <w:rPr>
              <w:rFonts w:ascii="Times New Roman" w:hAnsi="Times New Roman" w:cs="Times New Roman"/>
              <w:sz w:val="24"/>
            </w:rPr>
          </w:rPrChange>
        </w:rPr>
        <w:fldChar w:fldCharType="end"/>
      </w:r>
      <w:bookmarkEnd w:id="1185"/>
      <w:r w:rsidRPr="00C94C81">
        <w:rPr>
          <w:rFonts w:ascii="Times New Roman" w:hAnsi="Times New Roman" w:cs="Times New Roman"/>
          <w:b/>
          <w:sz w:val="24"/>
          <w:rPrChange w:id="1195" w:author="Liu, Luyu" w:date="2020-08-02T23:08:00Z">
            <w:rPr>
              <w:rFonts w:ascii="Times New Roman" w:hAnsi="Times New Roman" w:cs="Times New Roman"/>
              <w:sz w:val="24"/>
            </w:rPr>
          </w:rPrChange>
        </w:rPr>
        <w:t>. Geographic distribution average Procrustes distance between normal and pandemic weekday hourly demand curves.</w:t>
      </w:r>
      <w:bookmarkStart w:id="1196" w:name="_Ref41947978"/>
    </w:p>
    <w:p w14:paraId="343CF205" w14:textId="21C72C93" w:rsidR="00077492" w:rsidRPr="00C94C81" w:rsidRDefault="00077492">
      <w:pPr>
        <w:spacing w:line="240" w:lineRule="auto"/>
        <w:rPr>
          <w:rFonts w:ascii="Times New Roman" w:hAnsi="Times New Roman" w:cs="Times New Roman"/>
          <w:b/>
          <w:sz w:val="24"/>
          <w:rPrChange w:id="1197" w:author="Liu, Luyu" w:date="2020-08-02T23:08:00Z">
            <w:rPr>
              <w:rFonts w:ascii="Times New Roman" w:hAnsi="Times New Roman" w:cs="Times New Roman"/>
              <w:sz w:val="24"/>
            </w:rPr>
          </w:rPrChange>
        </w:rPr>
        <w:pPrChange w:id="1198" w:author="Liu, Luyu" w:date="2020-08-02T23:08:00Z">
          <w:pPr>
            <w:spacing w:line="480" w:lineRule="auto"/>
            <w:jc w:val="center"/>
          </w:pPr>
        </w:pPrChange>
      </w:pPr>
      <w:del w:id="1199" w:author="Liu, Luyu" w:date="2020-07-29T17:45:00Z">
        <w:r w:rsidRPr="00C94C81" w:rsidDel="00913806">
          <w:rPr>
            <w:rFonts w:ascii="Times New Roman" w:hAnsi="Times New Roman" w:cs="Times New Roman"/>
            <w:b/>
            <w:noProof/>
            <w:sz w:val="24"/>
            <w:rPrChange w:id="1200" w:author="Liu, Luyu" w:date="2020-08-02T23:08:00Z">
              <w:rPr>
                <w:rFonts w:ascii="Times New Roman" w:hAnsi="Times New Roman" w:cs="Times New Roman"/>
                <w:noProof/>
                <w:sz w:val="24"/>
              </w:rPr>
            </w:rPrChange>
          </w:rPr>
          <w:drawing>
            <wp:inline distT="0" distB="0" distL="0" distR="0" wp14:anchorId="60C2D13D" wp14:editId="7105D6CB">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del>
      <w:bookmarkEnd w:id="1196"/>
    </w:p>
    <w:p w14:paraId="211D8C46" w14:textId="20C2AF72" w:rsidR="00077492" w:rsidRPr="00C94C81" w:rsidDel="00913806" w:rsidRDefault="00077492">
      <w:pPr>
        <w:spacing w:line="240" w:lineRule="auto"/>
        <w:rPr>
          <w:del w:id="1201" w:author="Liu, Luyu" w:date="2020-07-29T17:45:00Z"/>
          <w:rFonts w:ascii="Times New Roman" w:hAnsi="Times New Roman" w:cs="Times New Roman"/>
          <w:b/>
          <w:sz w:val="24"/>
          <w:rPrChange w:id="1202" w:author="Liu, Luyu" w:date="2020-08-02T23:08:00Z">
            <w:rPr>
              <w:del w:id="1203" w:author="Liu, Luyu" w:date="2020-07-29T17:45:00Z"/>
              <w:rFonts w:ascii="Times New Roman" w:hAnsi="Times New Roman" w:cs="Times New Roman"/>
              <w:sz w:val="24"/>
            </w:rPr>
          </w:rPrChange>
        </w:rPr>
        <w:pPrChange w:id="1204" w:author="Liu, Luyu" w:date="2020-08-02T23:08:00Z">
          <w:pPr>
            <w:spacing w:line="480" w:lineRule="auto"/>
            <w:jc w:val="center"/>
          </w:pPr>
        </w:pPrChange>
      </w:pPr>
      <w:bookmarkStart w:id="1205" w:name="_Ref41985274"/>
      <w:r w:rsidRPr="00C94C81">
        <w:rPr>
          <w:rFonts w:ascii="Times New Roman" w:hAnsi="Times New Roman" w:cs="Times New Roman"/>
          <w:b/>
          <w:sz w:val="24"/>
          <w:rPrChange w:id="1206"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1207"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1208"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209" w:author="Liu, Luyu" w:date="2020-08-02T23:08:00Z">
            <w:rPr>
              <w:rFonts w:ascii="Times New Roman" w:hAnsi="Times New Roman" w:cs="Times New Roman"/>
              <w:sz w:val="24"/>
            </w:rPr>
          </w:rPrChange>
        </w:rPr>
        <w:fldChar w:fldCharType="separate"/>
      </w:r>
      <w:ins w:id="1210" w:author="Liu, Luyu" w:date="2020-07-29T23:42:00Z">
        <w:r w:rsidR="00B82F19" w:rsidRPr="00C94C81">
          <w:rPr>
            <w:rFonts w:ascii="Times New Roman" w:hAnsi="Times New Roman" w:cs="Times New Roman"/>
            <w:b/>
            <w:noProof/>
            <w:sz w:val="24"/>
            <w:rPrChange w:id="1211" w:author="Liu, Luyu" w:date="2020-08-02T23:08:00Z">
              <w:rPr>
                <w:rFonts w:ascii="Times New Roman" w:hAnsi="Times New Roman" w:cs="Times New Roman"/>
                <w:noProof/>
                <w:sz w:val="24"/>
              </w:rPr>
            </w:rPrChange>
          </w:rPr>
          <w:t>9</w:t>
        </w:r>
      </w:ins>
      <w:del w:id="1212" w:author="Liu, Luyu" w:date="2020-07-29T23:11:00Z">
        <w:r w:rsidRPr="00C94C81" w:rsidDel="006C64A6">
          <w:rPr>
            <w:rFonts w:ascii="Times New Roman" w:hAnsi="Times New Roman" w:cs="Times New Roman"/>
            <w:b/>
            <w:noProof/>
            <w:sz w:val="24"/>
            <w:rPrChange w:id="1213" w:author="Liu, Luyu" w:date="2020-08-02T23:08:00Z">
              <w:rPr>
                <w:rFonts w:ascii="Times New Roman" w:hAnsi="Times New Roman" w:cs="Times New Roman"/>
                <w:noProof/>
                <w:sz w:val="24"/>
              </w:rPr>
            </w:rPrChange>
          </w:rPr>
          <w:delText>7</w:delText>
        </w:r>
      </w:del>
      <w:r w:rsidRPr="00C94C81">
        <w:rPr>
          <w:rFonts w:ascii="Times New Roman" w:hAnsi="Times New Roman" w:cs="Times New Roman"/>
          <w:b/>
          <w:sz w:val="24"/>
          <w:rPrChange w:id="1214" w:author="Liu, Luyu" w:date="2020-08-02T23:08:00Z">
            <w:rPr>
              <w:rFonts w:ascii="Times New Roman" w:hAnsi="Times New Roman" w:cs="Times New Roman"/>
              <w:sz w:val="24"/>
            </w:rPr>
          </w:rPrChange>
        </w:rPr>
        <w:fldChar w:fldCharType="end"/>
      </w:r>
      <w:bookmarkEnd w:id="1205"/>
      <w:r w:rsidRPr="00C94C81">
        <w:rPr>
          <w:rFonts w:ascii="Times New Roman" w:hAnsi="Times New Roman" w:cs="Times New Roman"/>
          <w:b/>
          <w:sz w:val="24"/>
          <w:rPrChange w:id="1215" w:author="Liu, Luyu" w:date="2020-08-02T23:08:00Z">
            <w:rPr>
              <w:rFonts w:ascii="Times New Roman" w:hAnsi="Times New Roman" w:cs="Times New Roman"/>
              <w:sz w:val="24"/>
            </w:rPr>
          </w:rPrChange>
        </w:rPr>
        <w:t xml:space="preserve">. Relationship between average Procrustes distance and </w:t>
      </w:r>
      <w:del w:id="1216" w:author="Liu, Luyu" w:date="2020-07-29T17:26:00Z">
        <w:r w:rsidRPr="00C94C81" w:rsidDel="00E71AC6">
          <w:rPr>
            <w:rFonts w:ascii="Times New Roman" w:hAnsi="Times New Roman" w:cs="Times New Roman"/>
            <w:b/>
            <w:sz w:val="24"/>
            <w:rPrChange w:id="1217" w:author="Liu, Luyu" w:date="2020-08-02T23:08:00Z">
              <w:rPr>
                <w:rFonts w:ascii="Times New Roman" w:hAnsi="Times New Roman" w:cs="Times New Roman"/>
                <w:sz w:val="24"/>
              </w:rPr>
            </w:rPrChange>
          </w:rPr>
          <w:delText>floor</w:delText>
        </w:r>
      </w:del>
      <w:ins w:id="1218" w:author="Liu, Luyu" w:date="2020-07-29T17:26:00Z">
        <w:r w:rsidR="00E71AC6" w:rsidRPr="00C94C81">
          <w:rPr>
            <w:rFonts w:ascii="Times New Roman" w:hAnsi="Times New Roman" w:cs="Times New Roman"/>
            <w:b/>
            <w:sz w:val="24"/>
            <w:rPrChange w:id="1219" w:author="Liu, Luyu" w:date="2020-08-02T23:08:00Z">
              <w:rPr>
                <w:rFonts w:ascii="Times New Roman" w:hAnsi="Times New Roman" w:cs="Times New Roman"/>
                <w:sz w:val="24"/>
              </w:rPr>
            </w:rPrChange>
          </w:rPr>
          <w:t>base</w:t>
        </w:r>
      </w:ins>
      <w:r w:rsidRPr="00C94C81">
        <w:rPr>
          <w:rFonts w:ascii="Times New Roman" w:hAnsi="Times New Roman" w:cs="Times New Roman"/>
          <w:b/>
          <w:sz w:val="24"/>
          <w:rPrChange w:id="1220" w:author="Liu, Luyu" w:date="2020-08-02T23:08:00Z">
            <w:rPr>
              <w:rFonts w:ascii="Times New Roman" w:hAnsi="Times New Roman" w:cs="Times New Roman"/>
              <w:sz w:val="24"/>
            </w:rPr>
          </w:rPrChange>
        </w:rPr>
        <w:t xml:space="preserve"> value.</w:t>
      </w:r>
    </w:p>
    <w:p w14:paraId="059B26D6" w14:textId="77777777" w:rsidR="00077492" w:rsidRPr="00C94C81" w:rsidRDefault="00077492">
      <w:pPr>
        <w:spacing w:line="240" w:lineRule="auto"/>
        <w:rPr>
          <w:rFonts w:ascii="Times New Roman" w:hAnsi="Times New Roman" w:cs="Times New Roman"/>
          <w:b/>
          <w:sz w:val="24"/>
          <w:rPrChange w:id="1221" w:author="Liu, Luyu" w:date="2020-08-02T23:08:00Z">
            <w:rPr>
              <w:rFonts w:ascii="Times New Roman" w:hAnsi="Times New Roman" w:cs="Times New Roman"/>
              <w:sz w:val="24"/>
            </w:rPr>
          </w:rPrChange>
        </w:rPr>
        <w:pPrChange w:id="1222" w:author="Liu, Luyu" w:date="2020-08-02T23:08:00Z">
          <w:pPr>
            <w:spacing w:line="480" w:lineRule="auto"/>
            <w:ind w:firstLine="720"/>
            <w:jc w:val="both"/>
          </w:pPr>
        </w:pPrChange>
      </w:pPr>
      <w:del w:id="1223" w:author="Liu, Luyu" w:date="2020-07-29T17:45:00Z">
        <w:r w:rsidRPr="00C94C81" w:rsidDel="00913806">
          <w:rPr>
            <w:rFonts w:ascii="Times New Roman" w:hAnsi="Times New Roman" w:cs="Times New Roman"/>
            <w:b/>
            <w:sz w:val="24"/>
            <w:rPrChange w:id="1224" w:author="Liu, Luyu" w:date="2020-08-02T23:08:00Z">
              <w:rPr>
                <w:rFonts w:ascii="Times New Roman" w:hAnsi="Times New Roman" w:cs="Times New Roman"/>
                <w:sz w:val="24"/>
              </w:rPr>
            </w:rPrChange>
          </w:rPr>
          <w:tab/>
        </w:r>
      </w:del>
    </w:p>
    <w:p w14:paraId="2C2D8535" w14:textId="67A5A436" w:rsidR="00077492" w:rsidRDefault="00077492">
      <w:pPr>
        <w:spacing w:line="240" w:lineRule="auto"/>
        <w:ind w:firstLine="720"/>
        <w:jc w:val="both"/>
        <w:rPr>
          <w:rFonts w:ascii="Times New Roman" w:hAnsi="Times New Roman" w:cs="Times New Roman"/>
          <w:sz w:val="24"/>
        </w:rPr>
        <w:pPrChange w:id="1225"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ins w:id="1226" w:author="Liu, Luyu" w:date="2020-08-02T23:03: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10</w:t>
        </w:r>
      </w:ins>
      <w:del w:id="1227" w:author="Liu, Luyu" w:date="2020-07-29T23:42:00Z">
        <w:r w:rsidRPr="0078451C" w:rsidDel="00B82F19">
          <w:rPr>
            <w:rFonts w:ascii="Times New Roman" w:hAnsi="Times New Roman" w:cs="Times New Roman"/>
            <w:sz w:val="24"/>
          </w:rPr>
          <w:delText>Fig 8</w:delText>
        </w:r>
      </w:del>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695C1533" w14:textId="2EEC6D13" w:rsidR="00077492" w:rsidRPr="00C94C81" w:rsidDel="00ED521E" w:rsidRDefault="00077492">
      <w:pPr>
        <w:spacing w:line="240" w:lineRule="auto"/>
        <w:ind w:firstLine="720"/>
        <w:rPr>
          <w:del w:id="1228" w:author="Liu, Luyu" w:date="2020-08-02T23:03:00Z"/>
          <w:rFonts w:ascii="Times New Roman" w:hAnsi="Times New Roman" w:cs="Times New Roman"/>
          <w:b/>
          <w:sz w:val="24"/>
          <w:rPrChange w:id="1229" w:author="Liu, Luyu" w:date="2020-08-02T23:08:00Z">
            <w:rPr>
              <w:del w:id="1230" w:author="Liu, Luyu" w:date="2020-08-02T23:03:00Z"/>
              <w:rFonts w:ascii="Times New Roman" w:hAnsi="Times New Roman" w:cs="Times New Roman"/>
              <w:sz w:val="24"/>
            </w:rPr>
          </w:rPrChange>
        </w:rPr>
        <w:pPrChange w:id="1231" w:author="Liu, Luyu" w:date="2020-08-02T23:08:00Z">
          <w:pPr>
            <w:spacing w:line="480" w:lineRule="auto"/>
            <w:ind w:firstLine="720"/>
            <w:jc w:val="both"/>
          </w:pPr>
        </w:pPrChange>
      </w:pPr>
      <w:del w:id="1232" w:author="Liu, Luyu" w:date="2020-08-02T23:03:00Z">
        <w:r w:rsidRPr="00C94C81" w:rsidDel="00ED521E">
          <w:rPr>
            <w:rFonts w:ascii="Times New Roman" w:hAnsi="Times New Roman" w:cs="Times New Roman"/>
            <w:b/>
            <w:sz w:val="24"/>
            <w:rPrChange w:id="1233" w:author="Liu, Luyu" w:date="2020-08-02T23:08:00Z">
              <w:rPr>
                <w:rFonts w:ascii="Times New Roman" w:hAnsi="Times New Roman" w:cs="Times New Roman"/>
                <w:sz w:val="24"/>
              </w:rPr>
            </w:rPrChange>
          </w:rPr>
          <w:delText xml:space="preserve">The Procrustes distance value also shows a regular periodical pattern: the distances are higher for weekdays (black points in </w:delText>
        </w:r>
        <w:r w:rsidRPr="00C94C81" w:rsidDel="00ED521E">
          <w:rPr>
            <w:rFonts w:ascii="Times New Roman" w:hAnsi="Times New Roman" w:cs="Times New Roman"/>
            <w:b/>
            <w:sz w:val="24"/>
            <w:rPrChange w:id="1234"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1235"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1236" w:author="Liu, Luyu" w:date="2020-08-02T23:08:00Z">
            <w:rPr>
              <w:rFonts w:ascii="Times New Roman" w:hAnsi="Times New Roman" w:cs="Times New Roman"/>
              <w:sz w:val="24"/>
            </w:rPr>
          </w:rPrChange>
        </w:rPr>
        <w:instrText xml:space="preserve"> \* MERGEFORMAT </w:instrText>
      </w:r>
      <w:del w:id="1237" w:author="Liu, Luyu" w:date="2020-08-02T23:03:00Z">
        <w:r w:rsidRPr="00C94C81" w:rsidDel="00ED521E">
          <w:rPr>
            <w:rFonts w:ascii="Times New Roman" w:hAnsi="Times New Roman" w:cs="Times New Roman"/>
            <w:b/>
            <w:sz w:val="24"/>
            <w:rPrChange w:id="1238"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1239" w:author="Liu, Luyu" w:date="2020-08-02T23:08:00Z">
              <w:rPr>
                <w:rFonts w:ascii="Times New Roman" w:hAnsi="Times New Roman" w:cs="Times New Roman"/>
                <w:sz w:val="24"/>
              </w:rPr>
            </w:rPrChange>
          </w:rPr>
          <w:fldChar w:fldCharType="separate"/>
        </w:r>
      </w:del>
      <w:del w:id="1240" w:author="Liu, Luyu" w:date="2020-07-29T23:42:00Z">
        <w:r w:rsidRPr="00C94C81" w:rsidDel="00B82F19">
          <w:rPr>
            <w:rFonts w:ascii="Times New Roman" w:hAnsi="Times New Roman" w:cs="Times New Roman"/>
            <w:b/>
            <w:sz w:val="24"/>
            <w:rPrChange w:id="1241" w:author="Liu, Luyu" w:date="2020-08-02T23:08:00Z">
              <w:rPr>
                <w:rFonts w:ascii="Times New Roman" w:hAnsi="Times New Roman" w:cs="Times New Roman"/>
                <w:sz w:val="24"/>
              </w:rPr>
            </w:rPrChange>
          </w:rPr>
          <w:delText>Fig 8</w:delText>
        </w:r>
      </w:del>
      <w:del w:id="1242" w:author="Liu, Luyu" w:date="2020-08-02T23:03:00Z">
        <w:r w:rsidRPr="00C94C81" w:rsidDel="00ED521E">
          <w:rPr>
            <w:rFonts w:ascii="Times New Roman" w:hAnsi="Times New Roman" w:cs="Times New Roman"/>
            <w:b/>
            <w:sz w:val="24"/>
            <w:rPrChange w:id="1243"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1244" w:author="Liu, Luyu" w:date="2020-08-02T23:08:00Z">
              <w:rPr>
                <w:rFonts w:ascii="Times New Roman" w:hAnsi="Times New Roman" w:cs="Times New Roman"/>
                <w:sz w:val="24"/>
              </w:rPr>
            </w:rPrChange>
          </w:rPr>
          <w:delText xml:space="preserve">) than weekends (blue points in </w:delText>
        </w:r>
        <w:r w:rsidRPr="00C94C81" w:rsidDel="00ED521E">
          <w:rPr>
            <w:rFonts w:ascii="Times New Roman" w:hAnsi="Times New Roman" w:cs="Times New Roman"/>
            <w:b/>
            <w:sz w:val="24"/>
            <w:rPrChange w:id="1245"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1246"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1247" w:author="Liu, Luyu" w:date="2020-08-02T23:08:00Z">
            <w:rPr>
              <w:rFonts w:ascii="Times New Roman" w:hAnsi="Times New Roman" w:cs="Times New Roman"/>
              <w:sz w:val="24"/>
            </w:rPr>
          </w:rPrChange>
        </w:rPr>
        <w:instrText xml:space="preserve"> \* MERGEFORMAT </w:instrText>
      </w:r>
      <w:del w:id="1248" w:author="Liu, Luyu" w:date="2020-08-02T23:03:00Z">
        <w:r w:rsidRPr="00C94C81" w:rsidDel="00ED521E">
          <w:rPr>
            <w:rFonts w:ascii="Times New Roman" w:hAnsi="Times New Roman" w:cs="Times New Roman"/>
            <w:b/>
            <w:sz w:val="24"/>
            <w:rPrChange w:id="1249"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1250" w:author="Liu, Luyu" w:date="2020-08-02T23:08:00Z">
              <w:rPr>
                <w:rFonts w:ascii="Times New Roman" w:hAnsi="Times New Roman" w:cs="Times New Roman"/>
                <w:sz w:val="24"/>
              </w:rPr>
            </w:rPrChange>
          </w:rPr>
          <w:fldChar w:fldCharType="separate"/>
        </w:r>
      </w:del>
      <w:del w:id="1251" w:author="Liu, Luyu" w:date="2020-07-29T23:42:00Z">
        <w:r w:rsidRPr="00C94C81" w:rsidDel="00B82F19">
          <w:rPr>
            <w:rFonts w:ascii="Times New Roman" w:hAnsi="Times New Roman" w:cs="Times New Roman"/>
            <w:b/>
            <w:sz w:val="24"/>
            <w:rPrChange w:id="1252" w:author="Liu, Luyu" w:date="2020-08-02T23:08:00Z">
              <w:rPr>
                <w:rFonts w:ascii="Times New Roman" w:hAnsi="Times New Roman" w:cs="Times New Roman"/>
                <w:sz w:val="24"/>
              </w:rPr>
            </w:rPrChange>
          </w:rPr>
          <w:delText>Fig 8</w:delText>
        </w:r>
      </w:del>
      <w:del w:id="1253" w:author="Liu, Luyu" w:date="2020-08-02T23:03:00Z">
        <w:r w:rsidRPr="00C94C81" w:rsidDel="00ED521E">
          <w:rPr>
            <w:rFonts w:ascii="Times New Roman" w:hAnsi="Times New Roman" w:cs="Times New Roman"/>
            <w:b/>
            <w:sz w:val="24"/>
            <w:rPrChange w:id="1254"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1255" w:author="Liu, Luyu" w:date="2020-08-02T23:08:00Z">
              <w:rPr>
                <w:rFonts w:ascii="Times New Roman" w:hAnsi="Times New Roman" w:cs="Times New Roman"/>
                <w:sz w:val="24"/>
              </w:rPr>
            </w:rPrChange>
          </w:rPr>
          <w:delTex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 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delText>
        </w:r>
      </w:del>
    </w:p>
    <w:p w14:paraId="0CA6224B" w14:textId="4807B594" w:rsidR="00077492" w:rsidRPr="00C94C81" w:rsidDel="00913806" w:rsidRDefault="00077492">
      <w:pPr>
        <w:spacing w:line="240" w:lineRule="auto"/>
        <w:ind w:firstLine="720"/>
        <w:rPr>
          <w:del w:id="1256" w:author="Liu, Luyu" w:date="2020-07-29T17:46:00Z"/>
          <w:rFonts w:ascii="Times New Roman" w:hAnsi="Times New Roman" w:cs="Times New Roman"/>
          <w:b/>
          <w:sz w:val="24"/>
          <w:rPrChange w:id="1257" w:author="Liu, Luyu" w:date="2020-08-02T23:08:00Z">
            <w:rPr>
              <w:del w:id="1258" w:author="Liu, Luyu" w:date="2020-07-29T17:46:00Z"/>
              <w:rFonts w:ascii="Times New Roman" w:hAnsi="Times New Roman" w:cs="Times New Roman"/>
              <w:sz w:val="24"/>
            </w:rPr>
          </w:rPrChange>
        </w:rPr>
        <w:pPrChange w:id="1259" w:author="Liu, Luyu" w:date="2020-08-02T23:08:00Z">
          <w:pPr>
            <w:spacing w:line="480" w:lineRule="auto"/>
            <w:ind w:firstLine="720"/>
            <w:jc w:val="both"/>
          </w:pPr>
        </w:pPrChange>
      </w:pPr>
    </w:p>
    <w:p w14:paraId="5C7E45C6" w14:textId="6ACDDAF6" w:rsidR="00077492" w:rsidRPr="00C94C81" w:rsidDel="00913806" w:rsidRDefault="00077492">
      <w:pPr>
        <w:keepNext/>
        <w:spacing w:line="240" w:lineRule="auto"/>
        <w:rPr>
          <w:del w:id="1260" w:author="Liu, Luyu" w:date="2020-07-29T17:46:00Z"/>
          <w:b/>
          <w:rPrChange w:id="1261" w:author="Liu, Luyu" w:date="2020-08-02T23:08:00Z">
            <w:rPr>
              <w:del w:id="1262" w:author="Liu, Luyu" w:date="2020-07-29T17:46:00Z"/>
            </w:rPr>
          </w:rPrChange>
        </w:rPr>
        <w:pPrChange w:id="1263" w:author="Liu, Luyu" w:date="2020-08-02T23:08:00Z">
          <w:pPr>
            <w:keepNext/>
            <w:spacing w:line="480" w:lineRule="auto"/>
            <w:jc w:val="center"/>
          </w:pPr>
        </w:pPrChange>
      </w:pPr>
      <w:del w:id="1264" w:author="Liu, Luyu" w:date="2020-07-29T17:46:00Z">
        <w:r w:rsidRPr="00C94C81" w:rsidDel="00913806">
          <w:rPr>
            <w:b/>
            <w:noProof/>
            <w:rPrChange w:id="1265" w:author="Liu, Luyu" w:date="2020-08-02T23:08:00Z">
              <w:rPr>
                <w:noProof/>
              </w:rPr>
            </w:rPrChange>
          </w:rPr>
          <w:drawing>
            <wp:inline distT="0" distB="0" distL="0" distR="0" wp14:anchorId="760082A1" wp14:editId="704A371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7347B569" w14:textId="540AB5E6" w:rsidR="00077492" w:rsidRPr="00C94C81" w:rsidDel="00C94C81" w:rsidRDefault="00077492">
      <w:pPr>
        <w:spacing w:line="240" w:lineRule="auto"/>
        <w:rPr>
          <w:del w:id="1266" w:author="Liu, Luyu" w:date="2020-08-02T23:08:00Z"/>
          <w:rFonts w:ascii="Times New Roman" w:hAnsi="Times New Roman" w:cs="Times New Roman"/>
          <w:b/>
          <w:sz w:val="24"/>
          <w:rPrChange w:id="1267" w:author="Liu, Luyu" w:date="2020-08-02T23:08:00Z">
            <w:rPr>
              <w:del w:id="1268" w:author="Liu, Luyu" w:date="2020-08-02T23:08:00Z"/>
              <w:rFonts w:ascii="Times New Roman" w:hAnsi="Times New Roman" w:cs="Times New Roman"/>
              <w:sz w:val="24"/>
            </w:rPr>
          </w:rPrChange>
        </w:rPr>
        <w:pPrChange w:id="1269" w:author="Liu, Luyu" w:date="2020-08-02T23:08:00Z">
          <w:pPr>
            <w:spacing w:line="480" w:lineRule="auto"/>
            <w:jc w:val="center"/>
          </w:pPr>
        </w:pPrChange>
      </w:pPr>
      <w:bookmarkStart w:id="1270" w:name="_Ref41985286"/>
      <w:r w:rsidRPr="00C94C81">
        <w:rPr>
          <w:rFonts w:ascii="Times New Roman" w:hAnsi="Times New Roman" w:cs="Times New Roman"/>
          <w:b/>
          <w:sz w:val="24"/>
          <w:rPrChange w:id="1271"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1272"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1273"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274" w:author="Liu, Luyu" w:date="2020-08-02T23:08:00Z">
            <w:rPr>
              <w:rFonts w:ascii="Times New Roman" w:hAnsi="Times New Roman" w:cs="Times New Roman"/>
              <w:sz w:val="24"/>
            </w:rPr>
          </w:rPrChange>
        </w:rPr>
        <w:fldChar w:fldCharType="separate"/>
      </w:r>
      <w:ins w:id="1275" w:author="Liu, Luyu" w:date="2020-08-02T23:03:00Z">
        <w:r w:rsidR="00ED521E" w:rsidRPr="00C94C81">
          <w:rPr>
            <w:rFonts w:ascii="Times New Roman" w:hAnsi="Times New Roman" w:cs="Times New Roman"/>
            <w:b/>
            <w:noProof/>
            <w:sz w:val="24"/>
            <w:rPrChange w:id="1276" w:author="Liu, Luyu" w:date="2020-08-02T23:08:00Z">
              <w:rPr>
                <w:rFonts w:ascii="Times New Roman" w:hAnsi="Times New Roman" w:cs="Times New Roman"/>
                <w:noProof/>
                <w:sz w:val="24"/>
              </w:rPr>
            </w:rPrChange>
          </w:rPr>
          <w:t>10</w:t>
        </w:r>
      </w:ins>
      <w:del w:id="1277" w:author="Liu, Luyu" w:date="2020-07-29T23:11:00Z">
        <w:r w:rsidRPr="00C94C81" w:rsidDel="006C64A6">
          <w:rPr>
            <w:rFonts w:ascii="Times New Roman" w:hAnsi="Times New Roman" w:cs="Times New Roman"/>
            <w:b/>
            <w:noProof/>
            <w:sz w:val="24"/>
            <w:rPrChange w:id="1278" w:author="Liu, Luyu" w:date="2020-08-02T23:08:00Z">
              <w:rPr>
                <w:rFonts w:ascii="Times New Roman" w:hAnsi="Times New Roman" w:cs="Times New Roman"/>
                <w:noProof/>
                <w:sz w:val="24"/>
              </w:rPr>
            </w:rPrChange>
          </w:rPr>
          <w:delText>8</w:delText>
        </w:r>
      </w:del>
      <w:r w:rsidRPr="00C94C81">
        <w:rPr>
          <w:rFonts w:ascii="Times New Roman" w:hAnsi="Times New Roman" w:cs="Times New Roman"/>
          <w:b/>
          <w:sz w:val="24"/>
          <w:rPrChange w:id="1279" w:author="Liu, Luyu" w:date="2020-08-02T23:08:00Z">
            <w:rPr>
              <w:rFonts w:ascii="Times New Roman" w:hAnsi="Times New Roman" w:cs="Times New Roman"/>
              <w:sz w:val="24"/>
            </w:rPr>
          </w:rPrChange>
        </w:rPr>
        <w:fldChar w:fldCharType="end"/>
      </w:r>
      <w:bookmarkEnd w:id="1270"/>
      <w:r w:rsidRPr="00C94C81">
        <w:rPr>
          <w:rFonts w:ascii="Times New Roman" w:hAnsi="Times New Roman" w:cs="Times New Roman"/>
          <w:b/>
          <w:sz w:val="24"/>
          <w:rPrChange w:id="1280" w:author="Liu, Luyu" w:date="2020-08-02T23:08:00Z">
            <w:rPr>
              <w:rFonts w:ascii="Times New Roman" w:hAnsi="Times New Roman" w:cs="Times New Roman"/>
              <w:sz w:val="24"/>
            </w:rPr>
          </w:rPrChange>
        </w:rPr>
        <w:t>. Temporal distribution of all transit system's average Procrustes distance between normal and pandemic curves.</w:t>
      </w:r>
      <w:ins w:id="1281" w:author="Liu, Luyu" w:date="2020-08-02T23:08:00Z">
        <w:r w:rsidR="00C94C81">
          <w:rPr>
            <w:rFonts w:ascii="Times New Roman" w:hAnsi="Times New Roman" w:cs="Times New Roman"/>
            <w:b/>
            <w:sz w:val="24"/>
          </w:rPr>
          <w:t xml:space="preserve"> </w:t>
        </w:r>
      </w:ins>
    </w:p>
    <w:p w14:paraId="21078059" w14:textId="77777777" w:rsidR="00077492" w:rsidRPr="0078451C" w:rsidRDefault="00077492">
      <w:pPr>
        <w:spacing w:line="240" w:lineRule="auto"/>
        <w:rPr>
          <w:rFonts w:ascii="Times New Roman" w:hAnsi="Times New Roman" w:cs="Times New Roman"/>
          <w:sz w:val="24"/>
        </w:rPr>
        <w:pPrChange w:id="1282" w:author="Liu, Luyu" w:date="2020-08-02T23:08:00Z">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37D38BE8" w14:textId="12DD5A26" w:rsidR="00077492" w:rsidRDefault="00ED521E">
      <w:pPr>
        <w:spacing w:line="240" w:lineRule="auto"/>
        <w:ind w:firstLine="720"/>
        <w:jc w:val="both"/>
        <w:rPr>
          <w:rFonts w:ascii="Times New Roman" w:hAnsi="Times New Roman" w:cs="Times New Roman"/>
          <w:sz w:val="24"/>
        </w:rPr>
        <w:pPrChange w:id="1283" w:author="Liu, Luyu" w:date="2020-08-02T23:11:00Z">
          <w:pPr>
            <w:keepNext/>
            <w:spacing w:line="480" w:lineRule="auto"/>
            <w:jc w:val="center"/>
          </w:pPr>
        </w:pPrChange>
      </w:pPr>
      <w:ins w:id="1284" w:author="Liu, Luyu" w:date="2020-08-02T23:03: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1285"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1286"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ins>
    </w:p>
    <w:p w14:paraId="49AB1840" w14:textId="77777777" w:rsidR="00077492" w:rsidRDefault="00077492">
      <w:pPr>
        <w:spacing w:line="240" w:lineRule="auto"/>
        <w:rPr>
          <w:rFonts w:ascii="Times New Roman" w:hAnsi="Times New Roman" w:cs="Times New Roman"/>
          <w:sz w:val="24"/>
        </w:rPr>
        <w:pPrChange w:id="1287" w:author="Liu, Luyu" w:date="2020-07-20T23:14:00Z">
          <w:pPr>
            <w:spacing w:line="480" w:lineRule="auto"/>
          </w:pPr>
        </w:pPrChange>
      </w:pPr>
    </w:p>
    <w:p w14:paraId="43CE2857" w14:textId="77777777" w:rsidR="00077492" w:rsidRPr="00057EE9" w:rsidRDefault="00077492">
      <w:pPr>
        <w:pStyle w:val="Subtitle"/>
        <w:pPrChange w:id="1288" w:author="Liu, Luyu" w:date="2020-08-02T21:19:00Z">
          <w:pPr>
            <w:pStyle w:val="ListParagraph"/>
            <w:numPr>
              <w:numId w:val="2"/>
            </w:numPr>
            <w:spacing w:line="480" w:lineRule="auto"/>
            <w:ind w:left="360" w:hanging="360"/>
          </w:pPr>
        </w:pPrChange>
      </w:pPr>
      <w:r w:rsidRPr="00057EE9">
        <w:t>Conclusion</w:t>
      </w:r>
    </w:p>
    <w:p w14:paraId="56EE6A52" w14:textId="25F4831B" w:rsidR="00077492" w:rsidRDefault="00077492">
      <w:pPr>
        <w:spacing w:line="240" w:lineRule="auto"/>
        <w:ind w:firstLine="720"/>
        <w:jc w:val="both"/>
        <w:rPr>
          <w:rFonts w:ascii="Times New Roman" w:hAnsi="Times New Roman" w:cs="Times New Roman"/>
          <w:sz w:val="24"/>
        </w:rPr>
        <w:pPrChange w:id="1289" w:author="Liu, Luyu" w:date="2020-08-02T21:21:00Z">
          <w:pPr>
            <w:spacing w:line="480" w:lineRule="auto"/>
            <w:jc w:val="both"/>
          </w:pPr>
        </w:pPrChange>
      </w:pPr>
      <w:r>
        <w:rPr>
          <w:rFonts w:ascii="Times New Roman" w:hAnsi="Times New Roman" w:cs="Times New Roman"/>
          <w:sz w:val="24"/>
        </w:rPr>
        <w:t>In this paper, w</w:t>
      </w:r>
      <w:r w:rsidRPr="00FA346C">
        <w:rPr>
          <w:rFonts w:ascii="Times New Roman" w:hAnsi="Times New Roman" w:cs="Times New Roman"/>
          <w:sz w:val="24"/>
        </w:rPr>
        <w:t>e use</w:t>
      </w:r>
      <w:ins w:id="1290" w:author="Liu, Luyu" w:date="2020-08-02T23:12:00Z">
        <w:r w:rsidR="00A45F38">
          <w:rPr>
            <w:rFonts w:ascii="Times New Roman" w:hAnsi="Times New Roman" w:cs="Times New Roman"/>
            <w:sz w:val="24"/>
          </w:rPr>
          <w:t>d</w:t>
        </w:r>
      </w:ins>
      <w:r w:rsidRPr="00FA346C">
        <w:rPr>
          <w:rFonts w:ascii="Times New Roman" w:hAnsi="Times New Roman" w:cs="Times New Roman"/>
          <w:sz w:val="24"/>
        </w:rPr>
        <w:t xml:space="preserv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parameters describing the decline dynamics. We also compare</w:t>
      </w:r>
      <w:ins w:id="1291" w:author="Liu, Luyu" w:date="2020-08-02T23:12:00Z">
        <w:r w:rsidR="00A50F10">
          <w:rPr>
            <w:rFonts w:ascii="Times New Roman" w:hAnsi="Times New Roman" w:cs="Times New Roman"/>
            <w:sz w:val="24"/>
          </w:rPr>
          <w:t>d</w:t>
        </w:r>
      </w:ins>
      <w:r>
        <w:rPr>
          <w:rFonts w:ascii="Times New Roman" w:hAnsi="Times New Roman" w:cs="Times New Roman"/>
          <w:sz w:val="24"/>
        </w:rPr>
        <w:t xml:space="preserve"> differences in hourly demand profiles on weekdays and weekends.</w:t>
      </w:r>
    </w:p>
    <w:p w14:paraId="1371A807" w14:textId="051222EF" w:rsidR="00077492" w:rsidRDefault="00077492">
      <w:pPr>
        <w:spacing w:line="240" w:lineRule="auto"/>
        <w:ind w:firstLine="720"/>
        <w:jc w:val="both"/>
        <w:rPr>
          <w:rFonts w:ascii="Times New Roman" w:hAnsi="Times New Roman" w:cs="Times New Roman"/>
          <w:sz w:val="24"/>
        </w:rPr>
        <w:pPrChange w:id="1292" w:author="Liu, Luyu" w:date="2020-07-20T23:14:00Z">
          <w:pPr>
            <w:spacing w:line="480" w:lineRule="auto"/>
            <w:ind w:firstLine="720"/>
            <w:jc w:val="both"/>
          </w:pPr>
        </w:pPrChange>
      </w:pPr>
      <w:r>
        <w:rPr>
          <w:rFonts w:ascii="Times New Roman" w:hAnsi="Times New Roman" w:cs="Times New Roman"/>
          <w:sz w:val="24"/>
        </w:rPr>
        <w:lastRenderedPageBreak/>
        <w:t xml:space="preserve">The minimum value of the transit demand curve, </w:t>
      </w:r>
      <w:del w:id="1293" w:author="Liu, Luyu" w:date="2020-07-29T17:26:00Z">
        <w:r w:rsidRPr="007A4B18" w:rsidDel="00E71AC6">
          <w:rPr>
            <w:rFonts w:ascii="Times New Roman" w:hAnsi="Times New Roman" w:cs="Times New Roman"/>
            <w:i/>
            <w:sz w:val="24"/>
          </w:rPr>
          <w:delText>floor</w:delText>
        </w:r>
      </w:del>
      <w:ins w:id="1294" w:author="Liu, Luyu" w:date="2020-07-29T17:26:00Z">
        <w:r w:rsidR="00E71AC6">
          <w:rPr>
            <w:rFonts w:ascii="Times New Roman" w:hAnsi="Times New Roman" w:cs="Times New Roman"/>
            <w:i/>
            <w:sz w:val="24"/>
          </w:rPr>
          <w:t>base</w:t>
        </w:r>
      </w:ins>
      <w:r w:rsidRPr="007A4B18">
        <w:rPr>
          <w:rFonts w:ascii="Times New Roman" w:hAnsi="Times New Roman" w:cs="Times New Roman"/>
          <w:i/>
          <w:sz w:val="24"/>
        </w:rPr>
        <w:t xml:space="preserve">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w:t>
      </w:r>
      <w:del w:id="1295" w:author="Liu, Luyu" w:date="2020-07-29T17:26:00Z">
        <w:r w:rsidDel="00E71AC6">
          <w:rPr>
            <w:rFonts w:ascii="Times New Roman" w:hAnsi="Times New Roman" w:cs="Times New Roman"/>
            <w:sz w:val="24"/>
          </w:rPr>
          <w:delText>floor</w:delText>
        </w:r>
      </w:del>
      <w:ins w:id="129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Further linear regression with </w:t>
      </w:r>
      <w:del w:id="1297" w:author="Liu, Luyu" w:date="2020-07-29T17:26:00Z">
        <w:r w:rsidDel="00E71AC6">
          <w:rPr>
            <w:rFonts w:ascii="Times New Roman" w:hAnsi="Times New Roman" w:cs="Times New Roman"/>
            <w:sz w:val="24"/>
          </w:rPr>
          <w:delText>floor</w:delText>
        </w:r>
      </w:del>
      <w:ins w:id="129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w:t>
      </w:r>
      <w:del w:id="1299" w:author="Liu, Luyu" w:date="2020-07-29T17:26:00Z">
        <w:r w:rsidDel="00E71AC6">
          <w:rPr>
            <w:rFonts w:ascii="Times New Roman" w:hAnsi="Times New Roman" w:cs="Times New Roman"/>
            <w:sz w:val="24"/>
          </w:rPr>
          <w:delText>floor</w:delText>
        </w:r>
      </w:del>
      <w:ins w:id="130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r>
        <w:rPr>
          <w:rFonts w:ascii="Times New Roman" w:hAnsi="Times New Roman" w:cs="Times New Roman"/>
          <w:b/>
          <w:sz w:val="24"/>
        </w:rPr>
        <w:t xml:space="preserve">a </w:t>
      </w:r>
      <w:r w:rsidRPr="007D6790">
        <w:rPr>
          <w:rFonts w:ascii="Times New Roman" w:hAnsi="Times New Roman" w:cs="Times New Roman"/>
          <w:b/>
          <w:sz w:val="24"/>
        </w:rPr>
        <w:t xml:space="preserve">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This moreover suggests the necessity of the transit system even during a pandemic when transit systems lose a great deal of discretionary demand. This should motivate transit planners, policy makers, political leaders, and taxpayers to 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0A47DF06" w14:textId="2BE2110D" w:rsidR="00077492" w:rsidRDefault="00077492">
      <w:pPr>
        <w:spacing w:line="240" w:lineRule="auto"/>
        <w:ind w:firstLine="720"/>
        <w:jc w:val="both"/>
        <w:rPr>
          <w:rFonts w:ascii="Times New Roman" w:hAnsi="Times New Roman" w:cs="Times New Roman"/>
          <w:sz w:val="24"/>
        </w:rPr>
        <w:pPrChange w:id="1301" w:author="Liu, Luyu" w:date="2020-07-20T23:14:00Z">
          <w:pPr>
            <w:spacing w:line="480" w:lineRule="auto"/>
            <w:ind w:firstLine="720"/>
            <w:jc w:val="both"/>
          </w:pPr>
        </w:pPrChange>
      </w:pPr>
      <w:r>
        <w:rPr>
          <w:rFonts w:ascii="Times New Roman" w:hAnsi="Times New Roman" w:cs="Times New Roman"/>
          <w:sz w:val="24"/>
        </w:rPr>
        <w:t xml:space="preserve">It is noteworthy that </w:t>
      </w:r>
      <w:del w:id="1302" w:author="Liu, Luyu" w:date="2020-07-29T17:26:00Z">
        <w:r w:rsidDel="00E71AC6">
          <w:rPr>
            <w:rFonts w:ascii="Times New Roman" w:hAnsi="Times New Roman" w:cs="Times New Roman"/>
            <w:sz w:val="24"/>
          </w:rPr>
          <w:delText>floor</w:delText>
        </w:r>
      </w:del>
      <w:ins w:id="130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1ABD70A1" w:rsidR="00077492" w:rsidRDefault="00077492">
      <w:pPr>
        <w:spacing w:line="240" w:lineRule="auto"/>
        <w:ind w:firstLine="720"/>
        <w:jc w:val="both"/>
        <w:rPr>
          <w:rFonts w:ascii="Times New Roman" w:hAnsi="Times New Roman" w:cs="Times New Roman"/>
          <w:sz w:val="24"/>
        </w:rPr>
        <w:pPrChange w:id="1304" w:author="Liu, Luyu" w:date="2020-07-20T23:14: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1305" w:author="Liu, Luyu" w:date="2020-07-29T17:26:00Z">
        <w:r w:rsidDel="00E71AC6">
          <w:rPr>
            <w:rFonts w:ascii="Times New Roman" w:hAnsi="Times New Roman" w:cs="Times New Roman"/>
            <w:i/>
            <w:sz w:val="24"/>
          </w:rPr>
          <w:delText>floor</w:delText>
        </w:r>
      </w:del>
      <w:ins w:id="1306" w:author="Liu, Luyu" w:date="2020-07-29T17:26:00Z">
        <w:r w:rsidR="00E71AC6">
          <w:rPr>
            <w:rFonts w:ascii="Times New Roman" w:hAnsi="Times New Roman" w:cs="Times New Roman"/>
            <w:i/>
            <w:sz w:val="24"/>
          </w:rPr>
          <w:t>base</w:t>
        </w:r>
      </w:ins>
      <w:r w:rsidRPr="00B1628F">
        <w:rPr>
          <w:rFonts w:ascii="Times New Roman" w:hAnsi="Times New Roman" w:cs="Times New Roman"/>
          <w:i/>
          <w:sz w:val="24"/>
        </w:rPr>
        <w:t xml:space="preserve"> point</w:t>
      </w:r>
      <w:r>
        <w:rPr>
          <w:rFonts w:ascii="Times New Roman" w:hAnsi="Times New Roman" w:cs="Times New Roman"/>
          <w:sz w:val="24"/>
        </w:rPr>
        <w:t>, show when discretionary transit demand—people who can work at home or do not work, and people who have other mobility options—started and finished its decline due to COVID-19. We moreover compare</w:t>
      </w:r>
      <w:ins w:id="1307" w:author="Liu, Luyu" w:date="2020-08-02T23:14:00Z">
        <w:r w:rsidR="00665863">
          <w:rPr>
            <w:rFonts w:ascii="Times New Roman" w:hAnsi="Times New Roman" w:cs="Times New Roman"/>
            <w:sz w:val="24"/>
          </w:rPr>
          <w:t>d</w:t>
        </w:r>
      </w:ins>
      <w:r>
        <w:rPr>
          <w:rFonts w:ascii="Times New Roman" w:hAnsi="Times New Roman" w:cs="Times New Roman"/>
          <w:sz w:val="24"/>
        </w:rPr>
        <w:t xml:space="preserve"> cliff/</w:t>
      </w:r>
      <w:del w:id="1308" w:author="Liu, Luyu" w:date="2020-07-29T17:26:00Z">
        <w:r w:rsidDel="00E71AC6">
          <w:rPr>
            <w:rFonts w:ascii="Times New Roman" w:hAnsi="Times New Roman" w:cs="Times New Roman"/>
            <w:sz w:val="24"/>
          </w:rPr>
          <w:delText>floor</w:delText>
        </w:r>
      </w:del>
      <w:ins w:id="130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w:t>
      </w:r>
      <w:del w:id="1310" w:author="Liu, Luyu" w:date="2020-07-29T17:27:00Z">
        <w:r w:rsidDel="00E71AC6">
          <w:rPr>
            <w:rFonts w:ascii="Times New Roman" w:hAnsi="Times New Roman" w:cs="Times New Roman"/>
            <w:sz w:val="24"/>
          </w:rPr>
          <w:delText>floor</w:delText>
        </w:r>
      </w:del>
      <w:ins w:id="1311"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before community spread. </w:t>
      </w:r>
    </w:p>
    <w:p w14:paraId="7A08463B" w14:textId="291D96DC" w:rsidR="00077492" w:rsidRDefault="00077492">
      <w:pPr>
        <w:spacing w:line="240" w:lineRule="auto"/>
        <w:ind w:firstLine="720"/>
        <w:jc w:val="both"/>
        <w:rPr>
          <w:rFonts w:ascii="Times New Roman" w:hAnsi="Times New Roman" w:cs="Times New Roman"/>
          <w:sz w:val="24"/>
        </w:rPr>
        <w:pPrChange w:id="1312" w:author="Liu, Luyu" w:date="2020-07-20T23:14:00Z">
          <w:pPr>
            <w:spacing w:line="480" w:lineRule="auto"/>
            <w:ind w:firstLine="720"/>
            <w:jc w:val="both"/>
          </w:pPr>
        </w:pPrChange>
      </w:pPr>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w:t>
      </w:r>
      <w:del w:id="1313" w:author="Liu, Luyu" w:date="2020-07-29T17:27:00Z">
        <w:r w:rsidDel="00E71AC6">
          <w:rPr>
            <w:rFonts w:ascii="Times New Roman" w:hAnsi="Times New Roman" w:cs="Times New Roman"/>
            <w:sz w:val="24"/>
          </w:rPr>
          <w:delText>floor</w:delText>
        </w:r>
      </w:del>
      <w:ins w:id="1314"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This </w:t>
      </w:r>
      <w:del w:id="1315" w:author="Liu, Luyu" w:date="2020-08-02T23:15:00Z">
        <w:r w:rsidDel="00101676">
          <w:rPr>
            <w:rFonts w:ascii="Times New Roman" w:hAnsi="Times New Roman" w:cs="Times New Roman"/>
            <w:sz w:val="24"/>
          </w:rPr>
          <w:delText xml:space="preserve">could </w:delText>
        </w:r>
      </w:del>
      <w:ins w:id="1316" w:author="Liu, Luyu" w:date="2020-08-02T23:15:00Z">
        <w:r w:rsidR="00101676">
          <w:rPr>
            <w:rFonts w:ascii="Times New Roman" w:hAnsi="Times New Roman" w:cs="Times New Roman"/>
            <w:sz w:val="24"/>
          </w:rPr>
          <w:t xml:space="preserve">can </w:t>
        </w:r>
      </w:ins>
      <w:r>
        <w:rPr>
          <w:rFonts w:ascii="Times New Roman" w:hAnsi="Times New Roman" w:cs="Times New Roman"/>
          <w:sz w:val="24"/>
        </w:rPr>
        <w:t xml:space="preserve">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w:t>
      </w:r>
      <w:del w:id="1317" w:author="Liu, Luyu" w:date="2020-07-29T17:27:00Z">
        <w:r w:rsidDel="00E71AC6">
          <w:rPr>
            <w:rFonts w:ascii="Times New Roman" w:hAnsi="Times New Roman" w:cs="Times New Roman"/>
            <w:sz w:val="24"/>
          </w:rPr>
          <w:delText>floor</w:delText>
        </w:r>
      </w:del>
      <w:ins w:id="1318"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is mostly determined by the reaction speed (decay rate) but not the start date of the decline (cliff point).</w:t>
      </w:r>
    </w:p>
    <w:p w14:paraId="2A7B39F3" w14:textId="300833B8" w:rsidR="00077492" w:rsidRDefault="00077492">
      <w:pPr>
        <w:spacing w:line="240" w:lineRule="auto"/>
        <w:ind w:firstLine="720"/>
        <w:jc w:val="both"/>
        <w:rPr>
          <w:rFonts w:ascii="Times New Roman" w:hAnsi="Times New Roman" w:cs="Times New Roman"/>
          <w:sz w:val="24"/>
        </w:rPr>
        <w:pPrChange w:id="1319" w:author="Liu, Luyu" w:date="2020-07-20T23:14: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w:t>
      </w:r>
      <w:del w:id="1320" w:author="Liu, Luyu" w:date="2020-07-29T17:27:00Z">
        <w:r w:rsidDel="00E71AC6">
          <w:rPr>
            <w:rFonts w:ascii="Times New Roman" w:hAnsi="Times New Roman" w:cs="Times New Roman"/>
            <w:sz w:val="24"/>
          </w:rPr>
          <w:delText>floor</w:delText>
        </w:r>
      </w:del>
      <w:ins w:id="1321"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w:t>
      </w:r>
      <w:r w:rsidRPr="002F7278">
        <w:rPr>
          <w:rFonts w:ascii="Times New Roman" w:hAnsi="Times New Roman" w:cs="Times New Roman"/>
          <w:sz w:val="24"/>
        </w:rPr>
        <w:t>:</w:t>
      </w:r>
      <w:r>
        <w:rPr>
          <w:rFonts w:ascii="Times New Roman" w:hAnsi="Times New Roman" w:cs="Times New Roman"/>
          <w:sz w:val="24"/>
        </w:rPr>
        <w:t xml:space="preserve"> systems with higher </w:t>
      </w:r>
      <w:del w:id="1322" w:author="Liu, Luyu" w:date="2020-07-29T17:27:00Z">
        <w:r w:rsidDel="00E71AC6">
          <w:rPr>
            <w:rFonts w:ascii="Times New Roman" w:hAnsi="Times New Roman" w:cs="Times New Roman"/>
            <w:sz w:val="24"/>
          </w:rPr>
          <w:delText>floor</w:delText>
        </w:r>
      </w:del>
      <w:ins w:id="1323"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s (e.g., communities in the Northeast and Midwest) </w:t>
      </w:r>
      <w:r>
        <w:rPr>
          <w:rFonts w:ascii="Times New Roman" w:hAnsi="Times New Roman" w:cs="Times New Roman"/>
          <w:sz w:val="24"/>
        </w:rPr>
        <w:lastRenderedPageBreak/>
        <w:t xml:space="preserve">retain more of their hourly demand pattern than systems with lower </w:t>
      </w:r>
      <w:del w:id="1324" w:author="Liu, Luyu" w:date="2020-07-29T17:28:00Z">
        <w:r w:rsidDel="00E71AC6">
          <w:rPr>
            <w:rFonts w:ascii="Times New Roman" w:hAnsi="Times New Roman" w:cs="Times New Roman"/>
            <w:sz w:val="24"/>
          </w:rPr>
          <w:delText>floor</w:delText>
        </w:r>
      </w:del>
      <w:ins w:id="1325" w:author="Liu, Luyu" w:date="2020-07-29T17:28:00Z">
        <w:r w:rsidR="00E71AC6">
          <w:rPr>
            <w:rFonts w:ascii="Times New Roman" w:hAnsi="Times New Roman" w:cs="Times New Roman"/>
            <w:sz w:val="24"/>
          </w:rPr>
          <w:t>base</w:t>
        </w:r>
      </w:ins>
      <w:r>
        <w:rPr>
          <w:rFonts w:ascii="Times New Roman" w:hAnsi="Times New Roman" w:cs="Times New Roman"/>
          <w:sz w:val="24"/>
        </w:rPr>
        <w:t xml:space="preserve">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increased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Moreover, the pandemic shifted the morning and afternoon rush hours. Morning rush hour shift is very heterogeneous for different cities with average shift of -0.05 hours but the afternoon rush hour shifted homogeneously later for 1 hour in average. </w:t>
      </w:r>
    </w:p>
    <w:p w14:paraId="546AFB10" w14:textId="77777777" w:rsidR="00077492" w:rsidRPr="00FF3102" w:rsidRDefault="00077492">
      <w:pPr>
        <w:spacing w:line="240" w:lineRule="auto"/>
        <w:ind w:firstLine="720"/>
        <w:jc w:val="both"/>
        <w:rPr>
          <w:rFonts w:ascii="Times New Roman" w:hAnsi="Times New Roman" w:cs="Times New Roman"/>
          <w:sz w:val="24"/>
        </w:rPr>
        <w:pPrChange w:id="1326" w:author="Liu, Luyu" w:date="2020-07-20T23:14:00Z">
          <w:pPr>
            <w:spacing w:line="480" w:lineRule="auto"/>
            <w:ind w:firstLine="720"/>
            <w:jc w:val="both"/>
          </w:pPr>
        </w:pPrChange>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pPr>
        <w:spacing w:line="240" w:lineRule="auto"/>
        <w:ind w:firstLine="720"/>
        <w:jc w:val="both"/>
        <w:rPr>
          <w:rFonts w:ascii="Times New Roman" w:hAnsi="Times New Roman" w:cs="Times New Roman"/>
          <w:sz w:val="24"/>
        </w:rPr>
        <w:pPrChange w:id="1327" w:author="Liu, Luyu" w:date="2020-07-20T23:14:00Z">
          <w:pPr>
            <w:spacing w:line="480" w:lineRule="auto"/>
            <w:ind w:firstLine="720"/>
            <w:jc w:val="both"/>
          </w:pPr>
        </w:pPrChange>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13A223D7" w:rsidR="00077492" w:rsidRPr="009457DC" w:rsidRDefault="00077492">
      <w:pPr>
        <w:spacing w:line="240" w:lineRule="auto"/>
        <w:ind w:firstLine="720"/>
        <w:jc w:val="both"/>
        <w:rPr>
          <w:rFonts w:ascii="Times New Roman" w:hAnsi="Times New Roman" w:cs="Times New Roman"/>
          <w:sz w:val="24"/>
        </w:rPr>
        <w:pPrChange w:id="1328" w:author="Liu, Luyu" w:date="2020-07-20T23:14:00Z">
          <w:pPr>
            <w:spacing w:line="480" w:lineRule="auto"/>
            <w:ind w:firstLine="720"/>
            <w:jc w:val="both"/>
          </w:pPr>
        </w:pPrChange>
      </w:pPr>
      <w:r>
        <w:rPr>
          <w:rFonts w:ascii="Times New Roman" w:hAnsi="Times New Roman" w:cs="Times New Roman"/>
          <w:sz w:val="24"/>
        </w:rPr>
        <w:t>Finally, there is a</w:t>
      </w:r>
      <w:ins w:id="1329" w:author="Liu, Luyu" w:date="2020-07-30T18:27:00Z">
        <w:r w:rsidR="00806CD9">
          <w:rPr>
            <w:rFonts w:ascii="Times New Roman" w:hAnsi="Times New Roman" w:cs="Times New Roman"/>
            <w:sz w:val="24"/>
          </w:rPr>
          <w:t>n urgent</w:t>
        </w:r>
      </w:ins>
      <w:r>
        <w:rPr>
          <w:rFonts w:ascii="Times New Roman" w:hAnsi="Times New Roman" w:cs="Times New Roman"/>
          <w:sz w:val="24"/>
        </w:rPr>
        <w:t xml:space="preserve"> need for attitudinal and behavioral surveys and </w:t>
      </w:r>
      <w:ins w:id="1330" w:author="Liu, Luyu" w:date="2020-07-30T18:30:00Z">
        <w:r w:rsidR="00806CD9">
          <w:rPr>
            <w:rFonts w:ascii="Times New Roman" w:hAnsi="Times New Roman" w:cs="Times New Roman"/>
            <w:sz w:val="24"/>
          </w:rPr>
          <w:t xml:space="preserve">further </w:t>
        </w:r>
      </w:ins>
      <w:r>
        <w:rPr>
          <w:rFonts w:ascii="Times New Roman" w:hAnsi="Times New Roman" w:cs="Times New Roman"/>
          <w:sz w:val="24"/>
        </w:rPr>
        <w:t xml:space="preserve">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503B01D5" w:rsidR="00077492" w:rsidDel="00DF1960" w:rsidRDefault="00077492">
      <w:pPr>
        <w:spacing w:line="240" w:lineRule="auto"/>
        <w:rPr>
          <w:del w:id="1331" w:author="Liu, Luyu" w:date="2020-08-02T23:15:00Z"/>
          <w:rFonts w:ascii="Times New Roman" w:hAnsi="Times New Roman" w:cs="Times New Roman"/>
          <w:sz w:val="24"/>
        </w:rPr>
        <w:pPrChange w:id="1332" w:author="Liu, Luyu" w:date="2020-07-20T23:14:00Z">
          <w:pPr>
            <w:spacing w:line="480" w:lineRule="auto"/>
          </w:pPr>
        </w:pPrChange>
      </w:pPr>
    </w:p>
    <w:p w14:paraId="44FAA1C9" w14:textId="4A4884DE" w:rsidR="00077492" w:rsidDel="00DF1960" w:rsidRDefault="00077492">
      <w:pPr>
        <w:spacing w:line="240" w:lineRule="auto"/>
        <w:rPr>
          <w:del w:id="1333" w:author="Liu, Luyu" w:date="2020-08-02T23:15:00Z"/>
          <w:rFonts w:ascii="Times New Roman" w:hAnsi="Times New Roman" w:cs="Times New Roman"/>
          <w:sz w:val="24"/>
        </w:rPr>
        <w:pPrChange w:id="1334" w:author="Liu, Luyu" w:date="2020-07-20T23:14:00Z">
          <w:pPr>
            <w:spacing w:line="480" w:lineRule="auto"/>
          </w:pPr>
        </w:pPrChange>
      </w:pPr>
    </w:p>
    <w:p w14:paraId="5E1D6958" w14:textId="77777777" w:rsidR="00077492" w:rsidRDefault="00077492">
      <w:pPr>
        <w:spacing w:line="240" w:lineRule="auto"/>
        <w:rPr>
          <w:rFonts w:ascii="Times New Roman" w:hAnsi="Times New Roman" w:cs="Times New Roman"/>
          <w:sz w:val="24"/>
        </w:rPr>
        <w:pPrChange w:id="1335" w:author="Liu, Luyu" w:date="2020-07-20T23:14:00Z">
          <w:pPr>
            <w:spacing w:line="480" w:lineRule="auto"/>
          </w:pPr>
        </w:pPrChange>
      </w:pPr>
    </w:p>
    <w:p w14:paraId="295F4031" w14:textId="77777777" w:rsidR="00077492" w:rsidRDefault="00077492">
      <w:pPr>
        <w:spacing w:line="240" w:lineRule="auto"/>
        <w:rPr>
          <w:rFonts w:ascii="Times New Roman" w:hAnsi="Times New Roman" w:cs="Times New Roman"/>
          <w:sz w:val="24"/>
        </w:rPr>
        <w:pPrChange w:id="1336" w:author="Liu, Luyu" w:date="2020-07-20T23:14:00Z">
          <w:pPr>
            <w:spacing w:line="480" w:lineRule="auto"/>
          </w:pPr>
        </w:pPrChange>
      </w:pPr>
    </w:p>
    <w:p w14:paraId="462E6EDE" w14:textId="77777777" w:rsidR="00077492" w:rsidRDefault="00077492">
      <w:pPr>
        <w:spacing w:line="240" w:lineRule="auto"/>
        <w:rPr>
          <w:rFonts w:ascii="Times New Roman" w:hAnsi="Times New Roman" w:cs="Times New Roman"/>
          <w:sz w:val="24"/>
        </w:rPr>
        <w:pPrChange w:id="1337" w:author="Liu, Luyu" w:date="2020-07-20T23:14:00Z">
          <w:pPr>
            <w:spacing w:line="480" w:lineRule="auto"/>
          </w:pPr>
        </w:pPrChange>
      </w:pPr>
    </w:p>
    <w:p w14:paraId="7E601708" w14:textId="77777777" w:rsidR="00077492" w:rsidRPr="009457DC" w:rsidRDefault="00077492">
      <w:pPr>
        <w:pStyle w:val="Subtitle"/>
        <w:pPrChange w:id="1338" w:author="Liu, Luyu" w:date="2020-08-02T21:19:00Z">
          <w:pPr>
            <w:spacing w:line="480" w:lineRule="auto"/>
          </w:pPr>
        </w:pPrChange>
      </w:pPr>
      <w:r w:rsidRPr="009457DC">
        <w:t>Reference</w:t>
      </w:r>
      <w:r>
        <w:t>s</w:t>
      </w:r>
    </w:p>
    <w:p w14:paraId="62072F93" w14:textId="6FA74622" w:rsidR="008A6B31" w:rsidRPr="008A6B31" w:rsidRDefault="00077492"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8A6B31" w:rsidRPr="008A6B31">
        <w:rPr>
          <w:rFonts w:ascii="Times New Roman" w:hAnsi="Times New Roman" w:cs="Times New Roman"/>
          <w:noProof/>
          <w:sz w:val="24"/>
          <w:szCs w:val="24"/>
        </w:rPr>
        <w:t xml:space="preserve">1. </w:t>
      </w:r>
      <w:r w:rsidR="008A6B31" w:rsidRPr="008A6B31">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48B8FAA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lastRenderedPageBreak/>
        <w:t xml:space="preserve">2. </w:t>
      </w:r>
      <w:r w:rsidRPr="008A6B31">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7B75F512"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 </w:t>
      </w:r>
      <w:r w:rsidRPr="008A6B31">
        <w:rPr>
          <w:rFonts w:ascii="Times New Roman" w:hAnsi="Times New Roman" w:cs="Times New Roman"/>
          <w:noProof/>
          <w:sz w:val="24"/>
          <w:szCs w:val="24"/>
        </w:rPr>
        <w:tab/>
        <w:t>WMATA. Metro and Covid-19: Steps we’ve taken. 2020 [cited 2 Apr 2020]. Available: https://www.wmata.com/service/status/details/COVID-19.cfm</w:t>
      </w:r>
    </w:p>
    <w:p w14:paraId="7747AA26"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4. </w:t>
      </w:r>
      <w:r w:rsidRPr="008A6B31">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13576254"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5. </w:t>
      </w:r>
      <w:r w:rsidRPr="008A6B31">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A63E0F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6. </w:t>
      </w:r>
      <w:r w:rsidRPr="008A6B31">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04BB5E1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7. </w:t>
      </w:r>
      <w:r w:rsidRPr="008A6B31">
        <w:rPr>
          <w:rFonts w:ascii="Times New Roman" w:hAnsi="Times New Roman" w:cs="Times New Roman"/>
          <w:noProof/>
          <w:sz w:val="24"/>
          <w:szCs w:val="24"/>
        </w:rPr>
        <w:tab/>
        <w:t xml:space="preserve">Zimmerman R. Mass transit infrastructure and urban health. J Urban Heal. 2005;82: 21–32. </w:t>
      </w:r>
    </w:p>
    <w:p w14:paraId="231689AE"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8. </w:t>
      </w:r>
      <w:r w:rsidRPr="008A6B31">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32AC9774"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9. </w:t>
      </w:r>
      <w:r w:rsidRPr="008A6B31">
        <w:rPr>
          <w:rFonts w:ascii="Times New Roman" w:hAnsi="Times New Roman" w:cs="Times New Roman"/>
          <w:noProof/>
          <w:sz w:val="24"/>
          <w:szCs w:val="24"/>
        </w:rPr>
        <w:tab/>
        <w:t xml:space="preserve">Wang K-Y. How change of public transportation usage reveals fear of the SARS virus in a city. PLoS One. 2014;9. </w:t>
      </w:r>
    </w:p>
    <w:p w14:paraId="223AFC4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0. </w:t>
      </w:r>
      <w:r w:rsidRPr="008A6B31">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4BEE1AE5"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1. </w:t>
      </w:r>
      <w:r w:rsidRPr="008A6B31">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088AA5E0"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2. </w:t>
      </w:r>
      <w:r w:rsidRPr="008A6B31">
        <w:rPr>
          <w:rFonts w:ascii="Times New Roman" w:hAnsi="Times New Roman" w:cs="Times New Roman"/>
          <w:noProof/>
          <w:sz w:val="24"/>
          <w:szCs w:val="24"/>
        </w:rPr>
        <w:tab/>
        <w:t>App Store Preview - Transit • Subway &amp; Bus Times. 2020 [cited 23 May 2020]. Available: https://apps.apple.com/app/apple-store/id498151501</w:t>
      </w:r>
    </w:p>
    <w:p w14:paraId="4A0A3E51"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3. </w:t>
      </w:r>
      <w:r w:rsidRPr="008A6B31">
        <w:rPr>
          <w:rFonts w:ascii="Times New Roman" w:hAnsi="Times New Roman" w:cs="Times New Roman"/>
          <w:noProof/>
          <w:sz w:val="24"/>
          <w:szCs w:val="24"/>
        </w:rPr>
        <w:tab/>
        <w:t>Transit app. How coronavirus is disrupting public transit. 2020. Available: https://transitapp.com/coronavirus#monitor</w:t>
      </w:r>
    </w:p>
    <w:p w14:paraId="06058F42"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4. </w:t>
      </w:r>
      <w:r w:rsidRPr="008A6B31">
        <w:rPr>
          <w:rFonts w:ascii="Times New Roman" w:hAnsi="Times New Roman" w:cs="Times New Roman"/>
          <w:noProof/>
          <w:sz w:val="24"/>
          <w:szCs w:val="24"/>
        </w:rPr>
        <w:tab/>
        <w:t>Biocomplexity Institute U of V. COVID-19 Surveillance Dashboard. 2020. Available: https://nssac.bii.virginia.edu/covid-19/dashboard/</w:t>
      </w:r>
    </w:p>
    <w:p w14:paraId="1E5584A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5. </w:t>
      </w:r>
      <w:r w:rsidRPr="008A6B31">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51CFFFC5"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6. </w:t>
      </w:r>
      <w:r w:rsidRPr="008A6B31">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33940C5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lastRenderedPageBreak/>
        <w:t xml:space="preserve">17. </w:t>
      </w:r>
      <w:r w:rsidRPr="008A6B31">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51AB7041"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8. </w:t>
      </w:r>
      <w:r w:rsidRPr="008A6B31">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38FE3BFD"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9. </w:t>
      </w:r>
      <w:r w:rsidRPr="008A6B31">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0C50329A"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0. </w:t>
      </w:r>
      <w:r w:rsidRPr="008A6B31">
        <w:rPr>
          <w:rFonts w:ascii="Times New Roman" w:hAnsi="Times New Roman" w:cs="Times New Roman"/>
          <w:noProof/>
          <w:sz w:val="24"/>
          <w:szCs w:val="24"/>
        </w:rPr>
        <w:tab/>
        <w:t xml:space="preserve">Iseki H, Taylor BD. The demographics of public transit subsidies: a case study of Los Angeles. 2010. </w:t>
      </w:r>
    </w:p>
    <w:p w14:paraId="7BB201AD"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1. </w:t>
      </w:r>
      <w:r w:rsidRPr="008A6B31">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76F751D7"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2. </w:t>
      </w:r>
      <w:r w:rsidRPr="008A6B31">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090B9906"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3. </w:t>
      </w:r>
      <w:r w:rsidRPr="008A6B31">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1CFA2EA8"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4. </w:t>
      </w:r>
      <w:r w:rsidRPr="008A6B31">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44DCB4B4"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5. </w:t>
      </w:r>
      <w:r w:rsidRPr="008A6B31">
        <w:rPr>
          <w:rFonts w:ascii="Times New Roman" w:hAnsi="Times New Roman" w:cs="Times New Roman"/>
          <w:noProof/>
          <w:sz w:val="24"/>
          <w:szCs w:val="24"/>
        </w:rPr>
        <w:tab/>
        <w:t>Google. Google Trends - COVID19. 2020 [cited 5 Dec 2020]. Available: https://trends.google.com/trends/explore?date=today 3-m&amp;geo=US&amp;q=COVID19</w:t>
      </w:r>
    </w:p>
    <w:p w14:paraId="620D36C7"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6. </w:t>
      </w:r>
      <w:r w:rsidRPr="008A6B31">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2FFB64E2"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7. </w:t>
      </w:r>
      <w:r w:rsidRPr="008A6B31">
        <w:rPr>
          <w:rFonts w:ascii="Times New Roman" w:hAnsi="Times New Roman" w:cs="Times New Roman"/>
          <w:noProof/>
          <w:sz w:val="24"/>
          <w:szCs w:val="24"/>
        </w:rPr>
        <w:tab/>
        <w:t xml:space="preserve">Polzin SE, Chu X, Rey JR. Density and captivity in public transit success: observations from the 1995 nationwide personal transportation study. Transp Res Rec. 2000;1735: 10–18. </w:t>
      </w:r>
    </w:p>
    <w:p w14:paraId="5A59FDDA"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8. </w:t>
      </w:r>
      <w:r w:rsidRPr="008A6B31">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496C8689"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9. </w:t>
      </w:r>
      <w:r w:rsidRPr="008A6B31">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637216A6"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0. </w:t>
      </w:r>
      <w:r w:rsidRPr="008A6B31">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w:t>
      </w:r>
      <w:r w:rsidRPr="008A6B31">
        <w:rPr>
          <w:rFonts w:ascii="Times New Roman" w:hAnsi="Times New Roman" w:cs="Times New Roman"/>
          <w:noProof/>
          <w:sz w:val="24"/>
          <w:szCs w:val="24"/>
        </w:rPr>
        <w:lastRenderedPageBreak/>
        <w:t xml:space="preserve">estimation and application. Ann Intern Med. 2020. </w:t>
      </w:r>
    </w:p>
    <w:p w14:paraId="2ADBD930"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1. </w:t>
      </w:r>
      <w:r w:rsidRPr="008A6B31">
        <w:rPr>
          <w:rFonts w:ascii="Times New Roman" w:hAnsi="Times New Roman" w:cs="Times New Roman"/>
          <w:noProof/>
          <w:sz w:val="24"/>
          <w:szCs w:val="24"/>
        </w:rPr>
        <w:tab/>
        <w:t xml:space="preserve">Cheng H-Y, Jian S-W, Liu D-P, Ng T-C, Huang W-T, Lin H-H. High transmissibility of COVID-19 near symptom onset. medRxiv. 2020. </w:t>
      </w:r>
    </w:p>
    <w:p w14:paraId="4F27DC14"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2. </w:t>
      </w:r>
      <w:r w:rsidRPr="008A6B31">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4732DCB5"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3. </w:t>
      </w:r>
      <w:r w:rsidRPr="008A6B31">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0549E5B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4. </w:t>
      </w:r>
      <w:r w:rsidRPr="008A6B31">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7EFF89A1"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5. </w:t>
      </w:r>
      <w:r w:rsidRPr="008A6B31">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2C4FDD00"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6. </w:t>
      </w:r>
      <w:r w:rsidRPr="008A6B31">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0EDE180D"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7. </w:t>
      </w:r>
      <w:r w:rsidRPr="008A6B31">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94D7666"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8. </w:t>
      </w:r>
      <w:r w:rsidRPr="008A6B31">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2BC4126E"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9. </w:t>
      </w:r>
      <w:r w:rsidRPr="008A6B31">
        <w:rPr>
          <w:rFonts w:ascii="Times New Roman" w:hAnsi="Times New Roman" w:cs="Times New Roman"/>
          <w:noProof/>
          <w:sz w:val="24"/>
          <w:szCs w:val="24"/>
        </w:rPr>
        <w:tab/>
        <w:t xml:space="preserve">Giuliano G. Low income, public transit, and mobility. Transp Res Rec. 2005;1927: 63–70. </w:t>
      </w:r>
    </w:p>
    <w:p w14:paraId="1C03C4AE"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40. </w:t>
      </w:r>
      <w:r w:rsidRPr="008A6B31">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579CFBF6"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41. </w:t>
      </w:r>
      <w:r w:rsidRPr="008A6B31">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3C7AE169"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rPr>
      </w:pPr>
      <w:r w:rsidRPr="008A6B31">
        <w:rPr>
          <w:rFonts w:ascii="Times New Roman" w:hAnsi="Times New Roman" w:cs="Times New Roman"/>
          <w:noProof/>
          <w:sz w:val="24"/>
          <w:szCs w:val="24"/>
        </w:rPr>
        <w:t xml:space="preserve">42. </w:t>
      </w:r>
      <w:r w:rsidRPr="008A6B31">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pPr>
        <w:spacing w:line="240" w:lineRule="auto"/>
        <w:rPr>
          <w:rFonts w:ascii="Times New Roman" w:hAnsi="Times New Roman" w:cs="Times New Roman"/>
          <w:sz w:val="24"/>
        </w:rPr>
        <w:pPrChange w:id="1339" w:author="Liu, Luyu" w:date="2020-07-20T23:14:00Z">
          <w:pPr>
            <w:spacing w:line="480" w:lineRule="auto"/>
          </w:pPr>
        </w:pPrChange>
      </w:pPr>
      <w:r>
        <w:rPr>
          <w:rFonts w:ascii="Times New Roman" w:hAnsi="Times New Roman" w:cs="Times New Roman"/>
          <w:sz w:val="24"/>
        </w:rPr>
        <w:fldChar w:fldCharType="end"/>
      </w:r>
    </w:p>
    <w:p w14:paraId="3DC7F457" w14:textId="77777777" w:rsidR="00077492" w:rsidRDefault="00077492">
      <w:pPr>
        <w:spacing w:line="240" w:lineRule="auto"/>
        <w:pPrChange w:id="1340" w:author="Liu, Luyu" w:date="2020-07-20T23:14:00Z">
          <w:pPr>
            <w:spacing w:line="480" w:lineRule="auto"/>
          </w:pPr>
        </w:pPrChange>
      </w:pPr>
    </w:p>
    <w:p w14:paraId="3AF58EF0" w14:textId="77777777" w:rsidR="00077492" w:rsidRPr="00500CFC" w:rsidRDefault="00077492">
      <w:pPr>
        <w:spacing w:line="240" w:lineRule="auto"/>
        <w:pPrChange w:id="1341" w:author="Liu, Luyu" w:date="2020-07-20T23:14:00Z">
          <w:pPr>
            <w:spacing w:line="480" w:lineRule="auto"/>
          </w:pPr>
        </w:pPrChange>
      </w:pPr>
    </w:p>
    <w:p w14:paraId="79796526" w14:textId="77777777" w:rsidR="008A333B" w:rsidRDefault="008A333B">
      <w:pPr>
        <w:spacing w:line="240" w:lineRule="auto"/>
        <w:pPrChange w:id="1342" w:author="Liu, Luyu" w:date="2020-07-20T23:14:00Z">
          <w:pPr/>
        </w:pPrChange>
      </w:pPr>
    </w:p>
    <w:sectPr w:rsidR="008A333B" w:rsidSect="009C38C1">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03D449" w14:textId="77777777" w:rsidR="00994523" w:rsidRDefault="00994523">
      <w:pPr>
        <w:spacing w:after="0" w:line="240" w:lineRule="auto"/>
      </w:pPr>
      <w:r>
        <w:separator/>
      </w:r>
    </w:p>
  </w:endnote>
  <w:endnote w:type="continuationSeparator" w:id="0">
    <w:p w14:paraId="51ABFCE1" w14:textId="77777777" w:rsidR="00994523" w:rsidRDefault="009945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1E2F1ABC" w:rsidR="00EB6B89" w:rsidRDefault="00EB6B89">
        <w:pPr>
          <w:pStyle w:val="Footer"/>
          <w:jc w:val="right"/>
        </w:pPr>
        <w:r>
          <w:fldChar w:fldCharType="begin"/>
        </w:r>
        <w:r>
          <w:instrText xml:space="preserve"> PAGE   \* MERGEFORMAT </w:instrText>
        </w:r>
        <w:r>
          <w:fldChar w:fldCharType="separate"/>
        </w:r>
        <w:r w:rsidR="00B2642B">
          <w:rPr>
            <w:noProof/>
          </w:rPr>
          <w:t>21</w:t>
        </w:r>
        <w:r>
          <w:rPr>
            <w:noProof/>
          </w:rPr>
          <w:fldChar w:fldCharType="end"/>
        </w:r>
      </w:p>
    </w:sdtContent>
  </w:sdt>
  <w:p w14:paraId="0E5DF4F2" w14:textId="77777777" w:rsidR="00EB6B89" w:rsidRDefault="00EB6B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F0612A" w14:textId="77777777" w:rsidR="00994523" w:rsidRDefault="00994523">
      <w:pPr>
        <w:spacing w:after="0" w:line="240" w:lineRule="auto"/>
      </w:pPr>
      <w:r>
        <w:separator/>
      </w:r>
    </w:p>
  </w:footnote>
  <w:footnote w:type="continuationSeparator" w:id="0">
    <w:p w14:paraId="413C6291" w14:textId="77777777" w:rsidR="00994523" w:rsidRDefault="009945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04F3D"/>
    <w:rsid w:val="00012747"/>
    <w:rsid w:val="0001493B"/>
    <w:rsid w:val="0003385A"/>
    <w:rsid w:val="00040853"/>
    <w:rsid w:val="00043B09"/>
    <w:rsid w:val="000522C4"/>
    <w:rsid w:val="00057EE9"/>
    <w:rsid w:val="00062967"/>
    <w:rsid w:val="00070B50"/>
    <w:rsid w:val="00072152"/>
    <w:rsid w:val="000737F4"/>
    <w:rsid w:val="00075952"/>
    <w:rsid w:val="00077492"/>
    <w:rsid w:val="000841ED"/>
    <w:rsid w:val="00092329"/>
    <w:rsid w:val="000E1061"/>
    <w:rsid w:val="000E7AE1"/>
    <w:rsid w:val="000F2EDD"/>
    <w:rsid w:val="000F49FB"/>
    <w:rsid w:val="00100375"/>
    <w:rsid w:val="00101676"/>
    <w:rsid w:val="0011092E"/>
    <w:rsid w:val="0012456D"/>
    <w:rsid w:val="0013248A"/>
    <w:rsid w:val="00155894"/>
    <w:rsid w:val="0015721A"/>
    <w:rsid w:val="00166595"/>
    <w:rsid w:val="00185CA3"/>
    <w:rsid w:val="0019668F"/>
    <w:rsid w:val="001A2D51"/>
    <w:rsid w:val="001B18E3"/>
    <w:rsid w:val="001B68B1"/>
    <w:rsid w:val="001E1146"/>
    <w:rsid w:val="001E30D4"/>
    <w:rsid w:val="001F3ACA"/>
    <w:rsid w:val="001F4F23"/>
    <w:rsid w:val="00202A15"/>
    <w:rsid w:val="0020549A"/>
    <w:rsid w:val="00210E64"/>
    <w:rsid w:val="002130AB"/>
    <w:rsid w:val="00215B64"/>
    <w:rsid w:val="00216ABB"/>
    <w:rsid w:val="0023011C"/>
    <w:rsid w:val="002316DB"/>
    <w:rsid w:val="00247372"/>
    <w:rsid w:val="00256A5D"/>
    <w:rsid w:val="00263C5F"/>
    <w:rsid w:val="00270A59"/>
    <w:rsid w:val="00270FB1"/>
    <w:rsid w:val="00272B35"/>
    <w:rsid w:val="00273080"/>
    <w:rsid w:val="002730D3"/>
    <w:rsid w:val="00290C45"/>
    <w:rsid w:val="00292150"/>
    <w:rsid w:val="002A5EC0"/>
    <w:rsid w:val="002A7F68"/>
    <w:rsid w:val="002B02F4"/>
    <w:rsid w:val="002B0DCA"/>
    <w:rsid w:val="002B24EC"/>
    <w:rsid w:val="002B4D79"/>
    <w:rsid w:val="002D56E6"/>
    <w:rsid w:val="002E0632"/>
    <w:rsid w:val="002F1079"/>
    <w:rsid w:val="003239E3"/>
    <w:rsid w:val="00326A80"/>
    <w:rsid w:val="00330CB0"/>
    <w:rsid w:val="00344B27"/>
    <w:rsid w:val="00347592"/>
    <w:rsid w:val="00356BD4"/>
    <w:rsid w:val="00356BE5"/>
    <w:rsid w:val="00357EE7"/>
    <w:rsid w:val="0036092A"/>
    <w:rsid w:val="003678DE"/>
    <w:rsid w:val="00381777"/>
    <w:rsid w:val="00383ECA"/>
    <w:rsid w:val="003972EC"/>
    <w:rsid w:val="00397CE7"/>
    <w:rsid w:val="003B5A72"/>
    <w:rsid w:val="003B6C07"/>
    <w:rsid w:val="003C2F55"/>
    <w:rsid w:val="003E4344"/>
    <w:rsid w:val="003E5814"/>
    <w:rsid w:val="00401B8E"/>
    <w:rsid w:val="00434877"/>
    <w:rsid w:val="004452E9"/>
    <w:rsid w:val="00446080"/>
    <w:rsid w:val="00456CA0"/>
    <w:rsid w:val="00464C3E"/>
    <w:rsid w:val="004756B0"/>
    <w:rsid w:val="00477C77"/>
    <w:rsid w:val="00483118"/>
    <w:rsid w:val="0049221F"/>
    <w:rsid w:val="004B32C6"/>
    <w:rsid w:val="004B5C3C"/>
    <w:rsid w:val="004C0F8B"/>
    <w:rsid w:val="004C179B"/>
    <w:rsid w:val="004C1FEE"/>
    <w:rsid w:val="004E2FFB"/>
    <w:rsid w:val="004E4F8E"/>
    <w:rsid w:val="004F3A40"/>
    <w:rsid w:val="0050689E"/>
    <w:rsid w:val="005251B7"/>
    <w:rsid w:val="005254FE"/>
    <w:rsid w:val="00541974"/>
    <w:rsid w:val="00542738"/>
    <w:rsid w:val="00544D0B"/>
    <w:rsid w:val="00545573"/>
    <w:rsid w:val="00581AB5"/>
    <w:rsid w:val="00591BCA"/>
    <w:rsid w:val="00593F10"/>
    <w:rsid w:val="005A2387"/>
    <w:rsid w:val="005A2709"/>
    <w:rsid w:val="005B7FEC"/>
    <w:rsid w:val="005C635A"/>
    <w:rsid w:val="005D209C"/>
    <w:rsid w:val="005E7EC6"/>
    <w:rsid w:val="005F6B5B"/>
    <w:rsid w:val="00601710"/>
    <w:rsid w:val="00601772"/>
    <w:rsid w:val="00610E0F"/>
    <w:rsid w:val="00610EAA"/>
    <w:rsid w:val="006152F3"/>
    <w:rsid w:val="0061628C"/>
    <w:rsid w:val="006264B9"/>
    <w:rsid w:val="00627190"/>
    <w:rsid w:val="00636611"/>
    <w:rsid w:val="00636D1A"/>
    <w:rsid w:val="00637D19"/>
    <w:rsid w:val="0064213A"/>
    <w:rsid w:val="00653514"/>
    <w:rsid w:val="00661E8D"/>
    <w:rsid w:val="00665863"/>
    <w:rsid w:val="00673ED5"/>
    <w:rsid w:val="006811AE"/>
    <w:rsid w:val="00686BE5"/>
    <w:rsid w:val="00695658"/>
    <w:rsid w:val="006A1FF6"/>
    <w:rsid w:val="006A7A63"/>
    <w:rsid w:val="006B1119"/>
    <w:rsid w:val="006B51BC"/>
    <w:rsid w:val="006B7C71"/>
    <w:rsid w:val="006C15BB"/>
    <w:rsid w:val="006C64A6"/>
    <w:rsid w:val="006D69AA"/>
    <w:rsid w:val="00711347"/>
    <w:rsid w:val="0074093C"/>
    <w:rsid w:val="00741C77"/>
    <w:rsid w:val="007455D1"/>
    <w:rsid w:val="00751F3B"/>
    <w:rsid w:val="00756A46"/>
    <w:rsid w:val="00757F5E"/>
    <w:rsid w:val="0076256B"/>
    <w:rsid w:val="00762774"/>
    <w:rsid w:val="007971DF"/>
    <w:rsid w:val="007A5620"/>
    <w:rsid w:val="007B4D7B"/>
    <w:rsid w:val="007C6C3B"/>
    <w:rsid w:val="007D36F4"/>
    <w:rsid w:val="007D7210"/>
    <w:rsid w:val="007E3F5C"/>
    <w:rsid w:val="0080193A"/>
    <w:rsid w:val="00803EC8"/>
    <w:rsid w:val="00806CD9"/>
    <w:rsid w:val="00810688"/>
    <w:rsid w:val="00820427"/>
    <w:rsid w:val="00820C6F"/>
    <w:rsid w:val="00827526"/>
    <w:rsid w:val="00874979"/>
    <w:rsid w:val="008A333B"/>
    <w:rsid w:val="008A6B31"/>
    <w:rsid w:val="008B65FF"/>
    <w:rsid w:val="008C448E"/>
    <w:rsid w:val="008D35BC"/>
    <w:rsid w:val="008D3C09"/>
    <w:rsid w:val="008E322B"/>
    <w:rsid w:val="008E37A7"/>
    <w:rsid w:val="008E523F"/>
    <w:rsid w:val="008E60FF"/>
    <w:rsid w:val="00902543"/>
    <w:rsid w:val="00913806"/>
    <w:rsid w:val="009156B5"/>
    <w:rsid w:val="00923C9C"/>
    <w:rsid w:val="009303D7"/>
    <w:rsid w:val="00931A82"/>
    <w:rsid w:val="009536B5"/>
    <w:rsid w:val="009573D3"/>
    <w:rsid w:val="00965789"/>
    <w:rsid w:val="009733E9"/>
    <w:rsid w:val="00975C7C"/>
    <w:rsid w:val="0097739B"/>
    <w:rsid w:val="00993C84"/>
    <w:rsid w:val="00994523"/>
    <w:rsid w:val="009A045A"/>
    <w:rsid w:val="009A07A2"/>
    <w:rsid w:val="009A300F"/>
    <w:rsid w:val="009A5D7D"/>
    <w:rsid w:val="009B25D0"/>
    <w:rsid w:val="009B6887"/>
    <w:rsid w:val="009C38C1"/>
    <w:rsid w:val="009D1FD2"/>
    <w:rsid w:val="009E6663"/>
    <w:rsid w:val="009F217C"/>
    <w:rsid w:val="009F25C0"/>
    <w:rsid w:val="00A00698"/>
    <w:rsid w:val="00A123AE"/>
    <w:rsid w:val="00A1299D"/>
    <w:rsid w:val="00A45F38"/>
    <w:rsid w:val="00A50F10"/>
    <w:rsid w:val="00A52694"/>
    <w:rsid w:val="00A6679C"/>
    <w:rsid w:val="00A73AC5"/>
    <w:rsid w:val="00A96E03"/>
    <w:rsid w:val="00AA080F"/>
    <w:rsid w:val="00AA3AEC"/>
    <w:rsid w:val="00AB4354"/>
    <w:rsid w:val="00AB6493"/>
    <w:rsid w:val="00AB758D"/>
    <w:rsid w:val="00AC61AA"/>
    <w:rsid w:val="00AD3883"/>
    <w:rsid w:val="00AE0E6C"/>
    <w:rsid w:val="00AE3241"/>
    <w:rsid w:val="00AF26FD"/>
    <w:rsid w:val="00AF67CF"/>
    <w:rsid w:val="00AF6A1D"/>
    <w:rsid w:val="00B0069D"/>
    <w:rsid w:val="00B2642B"/>
    <w:rsid w:val="00B3371E"/>
    <w:rsid w:val="00B56A1C"/>
    <w:rsid w:val="00B82F19"/>
    <w:rsid w:val="00BD67B7"/>
    <w:rsid w:val="00BE759B"/>
    <w:rsid w:val="00C11446"/>
    <w:rsid w:val="00C1522E"/>
    <w:rsid w:val="00C1577D"/>
    <w:rsid w:val="00C2220C"/>
    <w:rsid w:val="00C43A94"/>
    <w:rsid w:val="00C55626"/>
    <w:rsid w:val="00C60F4B"/>
    <w:rsid w:val="00C759BB"/>
    <w:rsid w:val="00C94C81"/>
    <w:rsid w:val="00CC2174"/>
    <w:rsid w:val="00CC514D"/>
    <w:rsid w:val="00CC7F95"/>
    <w:rsid w:val="00CD338B"/>
    <w:rsid w:val="00CD3C15"/>
    <w:rsid w:val="00CD4C63"/>
    <w:rsid w:val="00CE443E"/>
    <w:rsid w:val="00CE5C47"/>
    <w:rsid w:val="00CE678E"/>
    <w:rsid w:val="00CF1294"/>
    <w:rsid w:val="00CF322A"/>
    <w:rsid w:val="00CF6BB1"/>
    <w:rsid w:val="00D02036"/>
    <w:rsid w:val="00D103DB"/>
    <w:rsid w:val="00D119F5"/>
    <w:rsid w:val="00D20056"/>
    <w:rsid w:val="00D2269C"/>
    <w:rsid w:val="00D2338B"/>
    <w:rsid w:val="00D55FF5"/>
    <w:rsid w:val="00D6391E"/>
    <w:rsid w:val="00D63DF9"/>
    <w:rsid w:val="00D73FC1"/>
    <w:rsid w:val="00D743A3"/>
    <w:rsid w:val="00D75BD2"/>
    <w:rsid w:val="00D81646"/>
    <w:rsid w:val="00DA0B4A"/>
    <w:rsid w:val="00DA1B89"/>
    <w:rsid w:val="00DB46CC"/>
    <w:rsid w:val="00DC02FD"/>
    <w:rsid w:val="00DC3260"/>
    <w:rsid w:val="00DF1960"/>
    <w:rsid w:val="00E02617"/>
    <w:rsid w:val="00E33862"/>
    <w:rsid w:val="00E620B5"/>
    <w:rsid w:val="00E6336F"/>
    <w:rsid w:val="00E642A0"/>
    <w:rsid w:val="00E70748"/>
    <w:rsid w:val="00E71AC6"/>
    <w:rsid w:val="00E71C09"/>
    <w:rsid w:val="00E828B8"/>
    <w:rsid w:val="00E847F4"/>
    <w:rsid w:val="00E95296"/>
    <w:rsid w:val="00EA025D"/>
    <w:rsid w:val="00EA1A59"/>
    <w:rsid w:val="00EA4E55"/>
    <w:rsid w:val="00EB6B89"/>
    <w:rsid w:val="00EC009C"/>
    <w:rsid w:val="00EC0492"/>
    <w:rsid w:val="00EC596F"/>
    <w:rsid w:val="00ED521E"/>
    <w:rsid w:val="00ED527A"/>
    <w:rsid w:val="00EE2E3D"/>
    <w:rsid w:val="00EE58B8"/>
    <w:rsid w:val="00EE684B"/>
    <w:rsid w:val="00F04299"/>
    <w:rsid w:val="00F13EE2"/>
    <w:rsid w:val="00F176CD"/>
    <w:rsid w:val="00F30C24"/>
    <w:rsid w:val="00F33037"/>
    <w:rsid w:val="00F53F13"/>
    <w:rsid w:val="00F654AF"/>
    <w:rsid w:val="00F65DE6"/>
    <w:rsid w:val="00F74D62"/>
    <w:rsid w:val="00F7740E"/>
    <w:rsid w:val="00F811DE"/>
    <w:rsid w:val="00F9165D"/>
    <w:rsid w:val="00F92F58"/>
    <w:rsid w:val="00F95316"/>
    <w:rsid w:val="00FC1479"/>
    <w:rsid w:val="00FC5EF1"/>
    <w:rsid w:val="00FD7CDC"/>
    <w:rsid w:val="00FE4A43"/>
    <w:rsid w:val="00FF2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121BB"/>
  <w15:chartTrackingRefBased/>
  <w15:docId w15:val="{BCB493D3-36A3-4D7D-A3DB-959D35372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Level 1"/>
    <w:basedOn w:val="Normal"/>
    <w:next w:val="Normal"/>
    <w:link w:val="SubtitleChar"/>
    <w:uiPriority w:val="11"/>
    <w:qFormat/>
    <w:rsid w:val="00456CA0"/>
    <w:pPr>
      <w:spacing w:line="240" w:lineRule="auto"/>
      <w:jc w:val="both"/>
    </w:pPr>
    <w:rPr>
      <w:rFonts w:ascii="Times New Roman" w:hAnsi="Times New Roman" w:cs="Times New Roman"/>
      <w:b/>
      <w:sz w:val="36"/>
    </w:rPr>
  </w:style>
  <w:style w:type="character" w:customStyle="1" w:styleId="SubtitleChar">
    <w:name w:val="Subtitle Char"/>
    <w:aliases w:val="Level 1 Char"/>
    <w:basedOn w:val="DefaultParagraphFont"/>
    <w:link w:val="Subtitle"/>
    <w:uiPriority w:val="11"/>
    <w:rsid w:val="00456CA0"/>
    <w:rPr>
      <w:rFonts w:ascii="Times New Roman" w:hAnsi="Times New Roman" w:cs="Times New Roman"/>
      <w:b/>
      <w:sz w:val="36"/>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semiHidden/>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 w:type="character" w:styleId="SubtleEmphasis">
    <w:name w:val="Subtle Emphasis"/>
    <w:aliases w:val="Level 2"/>
    <w:uiPriority w:val="19"/>
    <w:qFormat/>
    <w:rsid w:val="00FF2732"/>
    <w:rPr>
      <w:rFonts w:ascii="Times New Roman" w:hAnsi="Times New Roman" w:cs="Times New Roman"/>
      <w:b/>
      <w:sz w:val="32"/>
    </w:rPr>
  </w:style>
  <w:style w:type="character" w:styleId="Emphasis">
    <w:name w:val="Emphasis"/>
    <w:aliases w:val="Level 3"/>
    <w:uiPriority w:val="20"/>
    <w:qFormat/>
    <w:rsid w:val="00FF2732"/>
    <w:rPr>
      <w:rFonts w:ascii="Times New Roman" w:hAnsi="Times New Roman" w:cs="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450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0BA75-E04C-4BE9-A384-6A03870D4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6</TotalTime>
  <Pages>21</Pages>
  <Words>17036</Words>
  <Characters>95576</Characters>
  <Application>Microsoft Office Word</Application>
  <DocSecurity>0</DocSecurity>
  <Lines>1619</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29</cp:revision>
  <dcterms:created xsi:type="dcterms:W3CDTF">2020-06-02T17:36:00Z</dcterms:created>
  <dcterms:modified xsi:type="dcterms:W3CDTF">2020-08-04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